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71D32831" w:rsidR="00F659F1" w:rsidRPr="00A459D5" w:rsidRDefault="008B3499" w:rsidP="00F659F1">
      <w:pPr>
        <w:jc w:val="center"/>
        <w:rPr>
          <w:sz w:val="48"/>
          <w:szCs w:val="48"/>
        </w:rPr>
      </w:pPr>
      <w:r>
        <w:rPr>
          <w:b/>
          <w:sz w:val="48"/>
          <w:szCs w:val="48"/>
        </w:rPr>
        <w:t>Rozwiązywanie problemu marszrutyzacji z wykorzystaniem algorytmów kwantowych</w:t>
      </w:r>
    </w:p>
    <w:p w14:paraId="442AB98C" w14:textId="77777777" w:rsidR="00F659F1" w:rsidRDefault="00F659F1" w:rsidP="00F659F1">
      <w:pPr>
        <w:spacing w:after="60"/>
        <w:jc w:val="center"/>
        <w:rPr>
          <w:b/>
          <w:sz w:val="40"/>
          <w:szCs w:val="40"/>
        </w:rPr>
      </w:pPr>
      <w:r>
        <w:rPr>
          <w:b/>
          <w:sz w:val="40"/>
          <w:szCs w:val="40"/>
        </w:rPr>
        <w:t xml:space="preserve"> </w:t>
      </w:r>
    </w:p>
    <w:p w14:paraId="361CFB3D" w14:textId="77777777" w:rsidR="00F659F1" w:rsidRDefault="00F659F1" w:rsidP="00F659F1">
      <w:pPr>
        <w:spacing w:after="60"/>
        <w:rPr>
          <w:sz w:val="28"/>
          <w:szCs w:val="28"/>
        </w:rPr>
      </w:pP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77777777" w:rsidR="00F659F1" w:rsidRPr="005C2C3D" w:rsidRDefault="00F659F1" w:rsidP="00F659F1">
      <w:pPr>
        <w:spacing w:after="60"/>
        <w:rPr>
          <w:vertAlign w:val="superscript"/>
        </w:rPr>
      </w:pPr>
      <w:r>
        <w:tab/>
      </w:r>
      <w:r>
        <w:tab/>
      </w:r>
      <w:r>
        <w:tab/>
      </w:r>
      <w:r>
        <w:tab/>
      </w:r>
      <w:r>
        <w:tab/>
      </w:r>
      <w:r>
        <w:tab/>
        <w:t>napisana w Katedrze/Instytucie</w:t>
      </w:r>
    </w:p>
    <w:p w14:paraId="3EEEF2ED" w14:textId="77777777" w:rsidR="00F659F1" w:rsidRDefault="00F659F1" w:rsidP="00F659F1">
      <w:pPr>
        <w:spacing w:after="60"/>
      </w:pPr>
      <w:r>
        <w:tab/>
      </w:r>
      <w:r>
        <w:tab/>
      </w:r>
      <w:r>
        <w:tab/>
      </w:r>
      <w:r>
        <w:tab/>
      </w:r>
      <w:r>
        <w:tab/>
      </w:r>
      <w:r>
        <w:tab/>
        <w:t xml:space="preserve">…………………………………………… </w:t>
      </w:r>
    </w:p>
    <w:p w14:paraId="6FEA4CA8" w14:textId="77777777" w:rsidR="00F659F1" w:rsidRDefault="00F659F1" w:rsidP="00F659F1">
      <w:pPr>
        <w:spacing w:after="60"/>
      </w:pPr>
      <w:r>
        <w:tab/>
      </w:r>
      <w:r>
        <w:tab/>
      </w:r>
      <w:r>
        <w:tab/>
      </w:r>
      <w:r>
        <w:tab/>
      </w:r>
      <w:r>
        <w:tab/>
      </w:r>
      <w:r>
        <w:tab/>
        <w:t>pod kierunkiem naukowym</w:t>
      </w:r>
    </w:p>
    <w:p w14:paraId="0A8BABB7" w14:textId="77777777" w:rsidR="00F659F1" w:rsidRDefault="00F659F1" w:rsidP="00F659F1">
      <w:pPr>
        <w:spacing w:after="60"/>
      </w:pPr>
      <w:r>
        <w:tab/>
      </w:r>
      <w:r>
        <w:tab/>
      </w:r>
      <w:r>
        <w:tab/>
      </w:r>
      <w:r>
        <w:tab/>
      </w:r>
      <w:r>
        <w:tab/>
      </w:r>
      <w:r>
        <w:tab/>
        <w:t>……………………...……………………</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77777777" w:rsidR="00F659F1" w:rsidRDefault="00F659F1" w:rsidP="00F659F1">
      <w:pPr>
        <w:spacing w:after="60"/>
        <w:jc w:val="center"/>
      </w:pPr>
      <w:r>
        <w:t>Warszawa 20…..</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footerReference w:type="even" r:id="rId9"/>
          <w:footerReference w:type="default" r:id="rId10"/>
          <w:pgSz w:w="11906" w:h="16838"/>
          <w:pgMar w:top="1418" w:right="1134" w:bottom="1418" w:left="1418" w:header="709" w:footer="709" w:gutter="567"/>
          <w:pgNumType w:start="1"/>
          <w:cols w:space="708"/>
          <w:titlePg/>
          <w:docGrid w:linePitch="360"/>
        </w:sectPr>
      </w:pPr>
    </w:p>
    <w:p w14:paraId="58FA510A" w14:textId="77777777" w:rsidR="00F659F1" w:rsidRDefault="00F659F1" w:rsidP="00F659F1">
      <w:pPr>
        <w:pStyle w:val="SGH-Spistreci"/>
      </w:pPr>
      <w:r>
        <w:lastRenderedPageBreak/>
        <w:t>Spis treści</w:t>
      </w:r>
    </w:p>
    <w:p w14:paraId="53879478" w14:textId="2867F02A" w:rsidR="00902322" w:rsidRDefault="00F659F1">
      <w:pPr>
        <w:pStyle w:val="Spistreci1"/>
        <w:rPr>
          <w:rFonts w:asciiTheme="minorHAnsi" w:eastAsiaTheme="minorEastAsia" w:hAnsiTheme="minorHAnsi" w:cstheme="minorBidi"/>
          <w:b w:val="0"/>
          <w:noProof/>
          <w:sz w:val="22"/>
          <w:szCs w:val="22"/>
        </w:rPr>
      </w:pPr>
      <w:r>
        <w:fldChar w:fldCharType="begin"/>
      </w:r>
      <w:r>
        <w:instrText xml:space="preserve"> TOC \o "1-4" \h \z \u </w:instrText>
      </w:r>
      <w:r>
        <w:fldChar w:fldCharType="separate"/>
      </w:r>
      <w:hyperlink w:anchor="_Toc116806262" w:history="1">
        <w:r w:rsidR="00902322" w:rsidRPr="007A3428">
          <w:rPr>
            <w:rStyle w:val="Hipercze"/>
            <w:noProof/>
          </w:rPr>
          <w:t>Wstęp</w:t>
        </w:r>
        <w:r w:rsidR="00902322">
          <w:rPr>
            <w:noProof/>
            <w:webHidden/>
          </w:rPr>
          <w:tab/>
        </w:r>
        <w:r w:rsidR="00902322">
          <w:rPr>
            <w:noProof/>
            <w:webHidden/>
          </w:rPr>
          <w:fldChar w:fldCharType="begin"/>
        </w:r>
        <w:r w:rsidR="00902322">
          <w:rPr>
            <w:noProof/>
            <w:webHidden/>
          </w:rPr>
          <w:instrText xml:space="preserve"> PAGEREF _Toc116806262 \h </w:instrText>
        </w:r>
        <w:r w:rsidR="00902322">
          <w:rPr>
            <w:noProof/>
            <w:webHidden/>
          </w:rPr>
        </w:r>
        <w:r w:rsidR="00902322">
          <w:rPr>
            <w:noProof/>
            <w:webHidden/>
          </w:rPr>
          <w:fldChar w:fldCharType="separate"/>
        </w:r>
        <w:r w:rsidR="00902322">
          <w:rPr>
            <w:noProof/>
            <w:webHidden/>
          </w:rPr>
          <w:t>6</w:t>
        </w:r>
        <w:r w:rsidR="00902322">
          <w:rPr>
            <w:noProof/>
            <w:webHidden/>
          </w:rPr>
          <w:fldChar w:fldCharType="end"/>
        </w:r>
      </w:hyperlink>
    </w:p>
    <w:p w14:paraId="135797F0" w14:textId="2AC5FF7E" w:rsidR="00902322" w:rsidRDefault="00000000">
      <w:pPr>
        <w:pStyle w:val="Spistreci1"/>
        <w:tabs>
          <w:tab w:val="left" w:pos="2269"/>
        </w:tabs>
        <w:rPr>
          <w:rFonts w:asciiTheme="minorHAnsi" w:eastAsiaTheme="minorEastAsia" w:hAnsiTheme="minorHAnsi" w:cstheme="minorBidi"/>
          <w:b w:val="0"/>
          <w:noProof/>
          <w:sz w:val="22"/>
          <w:szCs w:val="22"/>
        </w:rPr>
      </w:pPr>
      <w:hyperlink w:anchor="_Toc116806263" w:history="1">
        <w:r w:rsidR="00902322" w:rsidRPr="007A3428">
          <w:rPr>
            <w:rStyle w:val="Hipercze"/>
            <w:caps/>
            <w:noProof/>
          </w:rPr>
          <w:t>Rozdział I.</w:t>
        </w:r>
        <w:r w:rsidR="00902322">
          <w:rPr>
            <w:rFonts w:asciiTheme="minorHAnsi" w:eastAsiaTheme="minorEastAsia" w:hAnsiTheme="minorHAnsi" w:cstheme="minorBidi"/>
            <w:b w:val="0"/>
            <w:noProof/>
            <w:sz w:val="22"/>
            <w:szCs w:val="22"/>
          </w:rPr>
          <w:tab/>
        </w:r>
        <w:r w:rsidR="00902322" w:rsidRPr="007A3428">
          <w:rPr>
            <w:rStyle w:val="Hipercze"/>
            <w:noProof/>
          </w:rPr>
          <w:t>Pojęcia</w:t>
        </w:r>
        <w:r w:rsidR="00902322">
          <w:rPr>
            <w:noProof/>
            <w:webHidden/>
          </w:rPr>
          <w:tab/>
        </w:r>
        <w:r w:rsidR="00902322">
          <w:rPr>
            <w:noProof/>
            <w:webHidden/>
          </w:rPr>
          <w:fldChar w:fldCharType="begin"/>
        </w:r>
        <w:r w:rsidR="00902322">
          <w:rPr>
            <w:noProof/>
            <w:webHidden/>
          </w:rPr>
          <w:instrText xml:space="preserve"> PAGEREF _Toc116806263 \h </w:instrText>
        </w:r>
        <w:r w:rsidR="00902322">
          <w:rPr>
            <w:noProof/>
            <w:webHidden/>
          </w:rPr>
        </w:r>
        <w:r w:rsidR="00902322">
          <w:rPr>
            <w:noProof/>
            <w:webHidden/>
          </w:rPr>
          <w:fldChar w:fldCharType="separate"/>
        </w:r>
        <w:r w:rsidR="00902322">
          <w:rPr>
            <w:noProof/>
            <w:webHidden/>
          </w:rPr>
          <w:t>8</w:t>
        </w:r>
        <w:r w:rsidR="00902322">
          <w:rPr>
            <w:noProof/>
            <w:webHidden/>
          </w:rPr>
          <w:fldChar w:fldCharType="end"/>
        </w:r>
      </w:hyperlink>
    </w:p>
    <w:p w14:paraId="226C8B96" w14:textId="04CF9B76" w:rsidR="00902322" w:rsidRDefault="00000000">
      <w:pPr>
        <w:pStyle w:val="Spistreci2"/>
        <w:rPr>
          <w:rFonts w:asciiTheme="minorHAnsi" w:eastAsiaTheme="minorEastAsia" w:hAnsiTheme="minorHAnsi" w:cstheme="minorBidi"/>
          <w:noProof/>
          <w:sz w:val="22"/>
          <w:szCs w:val="22"/>
        </w:rPr>
      </w:pPr>
      <w:hyperlink w:anchor="_Toc116806264" w:history="1">
        <w:r w:rsidR="00902322" w:rsidRPr="007A3428">
          <w:rPr>
            <w:rStyle w:val="Hipercze"/>
            <w:noProof/>
          </w:rPr>
          <w:t>I.1</w:t>
        </w:r>
        <w:r w:rsidR="00902322">
          <w:rPr>
            <w:rFonts w:asciiTheme="minorHAnsi" w:eastAsiaTheme="minorEastAsia" w:hAnsiTheme="minorHAnsi" w:cstheme="minorBidi"/>
            <w:noProof/>
            <w:sz w:val="22"/>
            <w:szCs w:val="22"/>
          </w:rPr>
          <w:tab/>
        </w:r>
        <w:r w:rsidR="00902322" w:rsidRPr="007A3428">
          <w:rPr>
            <w:rStyle w:val="Hipercze"/>
            <w:noProof/>
          </w:rPr>
          <w:t>Podstawowe cechy obliczeń kwantowych</w:t>
        </w:r>
        <w:r w:rsidR="00902322">
          <w:rPr>
            <w:noProof/>
            <w:webHidden/>
          </w:rPr>
          <w:tab/>
        </w:r>
        <w:r w:rsidR="00902322">
          <w:rPr>
            <w:noProof/>
            <w:webHidden/>
          </w:rPr>
          <w:fldChar w:fldCharType="begin"/>
        </w:r>
        <w:r w:rsidR="00902322">
          <w:rPr>
            <w:noProof/>
            <w:webHidden/>
          </w:rPr>
          <w:instrText xml:space="preserve"> PAGEREF _Toc116806264 \h </w:instrText>
        </w:r>
        <w:r w:rsidR="00902322">
          <w:rPr>
            <w:noProof/>
            <w:webHidden/>
          </w:rPr>
        </w:r>
        <w:r w:rsidR="00902322">
          <w:rPr>
            <w:noProof/>
            <w:webHidden/>
          </w:rPr>
          <w:fldChar w:fldCharType="separate"/>
        </w:r>
        <w:r w:rsidR="00902322">
          <w:rPr>
            <w:noProof/>
            <w:webHidden/>
          </w:rPr>
          <w:t>8</w:t>
        </w:r>
        <w:r w:rsidR="00902322">
          <w:rPr>
            <w:noProof/>
            <w:webHidden/>
          </w:rPr>
          <w:fldChar w:fldCharType="end"/>
        </w:r>
      </w:hyperlink>
    </w:p>
    <w:p w14:paraId="3933B237" w14:textId="5DC656D0" w:rsidR="00902322" w:rsidRDefault="00000000">
      <w:pPr>
        <w:pStyle w:val="Spistreci3"/>
        <w:rPr>
          <w:rFonts w:asciiTheme="minorHAnsi" w:eastAsiaTheme="minorEastAsia" w:hAnsiTheme="minorHAnsi" w:cstheme="minorBidi"/>
          <w:noProof/>
          <w:sz w:val="22"/>
          <w:szCs w:val="22"/>
        </w:rPr>
      </w:pPr>
      <w:hyperlink w:anchor="_Toc116806265" w:history="1">
        <w:r w:rsidR="00902322" w:rsidRPr="007A3428">
          <w:rPr>
            <w:rStyle w:val="Hipercze"/>
            <w:noProof/>
          </w:rPr>
          <w:t>I.1.1</w:t>
        </w:r>
        <w:r w:rsidR="00902322">
          <w:rPr>
            <w:rFonts w:asciiTheme="minorHAnsi" w:eastAsiaTheme="minorEastAsia" w:hAnsiTheme="minorHAnsi" w:cstheme="minorBidi"/>
            <w:noProof/>
            <w:sz w:val="22"/>
            <w:szCs w:val="22"/>
          </w:rPr>
          <w:tab/>
        </w:r>
        <w:r w:rsidR="00902322" w:rsidRPr="007A3428">
          <w:rPr>
            <w:rStyle w:val="Hipercze"/>
            <w:noProof/>
          </w:rPr>
          <w:t>Kubit jako podstawowa jednostka informacji</w:t>
        </w:r>
        <w:r w:rsidR="00902322">
          <w:rPr>
            <w:noProof/>
            <w:webHidden/>
          </w:rPr>
          <w:tab/>
        </w:r>
        <w:r w:rsidR="00902322">
          <w:rPr>
            <w:noProof/>
            <w:webHidden/>
          </w:rPr>
          <w:fldChar w:fldCharType="begin"/>
        </w:r>
        <w:r w:rsidR="00902322">
          <w:rPr>
            <w:noProof/>
            <w:webHidden/>
          </w:rPr>
          <w:instrText xml:space="preserve"> PAGEREF _Toc116806265 \h </w:instrText>
        </w:r>
        <w:r w:rsidR="00902322">
          <w:rPr>
            <w:noProof/>
            <w:webHidden/>
          </w:rPr>
        </w:r>
        <w:r w:rsidR="00902322">
          <w:rPr>
            <w:noProof/>
            <w:webHidden/>
          </w:rPr>
          <w:fldChar w:fldCharType="separate"/>
        </w:r>
        <w:r w:rsidR="00902322">
          <w:rPr>
            <w:noProof/>
            <w:webHidden/>
          </w:rPr>
          <w:t>8</w:t>
        </w:r>
        <w:r w:rsidR="00902322">
          <w:rPr>
            <w:noProof/>
            <w:webHidden/>
          </w:rPr>
          <w:fldChar w:fldCharType="end"/>
        </w:r>
      </w:hyperlink>
    </w:p>
    <w:p w14:paraId="0F48AEB7" w14:textId="7CF92CFB" w:rsidR="00902322" w:rsidRDefault="00000000">
      <w:pPr>
        <w:pStyle w:val="Spistreci3"/>
        <w:rPr>
          <w:rFonts w:asciiTheme="minorHAnsi" w:eastAsiaTheme="minorEastAsia" w:hAnsiTheme="minorHAnsi" w:cstheme="minorBidi"/>
          <w:noProof/>
          <w:sz w:val="22"/>
          <w:szCs w:val="22"/>
        </w:rPr>
      </w:pPr>
      <w:hyperlink w:anchor="_Toc116806266" w:history="1">
        <w:r w:rsidR="00902322" w:rsidRPr="007A3428">
          <w:rPr>
            <w:rStyle w:val="Hipercze"/>
            <w:noProof/>
          </w:rPr>
          <w:t>I.1.2</w:t>
        </w:r>
        <w:r w:rsidR="00902322">
          <w:rPr>
            <w:rFonts w:asciiTheme="minorHAnsi" w:eastAsiaTheme="minorEastAsia" w:hAnsiTheme="minorHAnsi" w:cstheme="minorBidi"/>
            <w:noProof/>
            <w:sz w:val="22"/>
            <w:szCs w:val="22"/>
          </w:rPr>
          <w:tab/>
        </w:r>
        <w:r w:rsidR="00902322" w:rsidRPr="007A3428">
          <w:rPr>
            <w:rStyle w:val="Hipercze"/>
            <w:noProof/>
          </w:rPr>
          <w:t>Kluczowe zjawiska</w:t>
        </w:r>
        <w:r w:rsidR="00902322">
          <w:rPr>
            <w:noProof/>
            <w:webHidden/>
          </w:rPr>
          <w:tab/>
        </w:r>
        <w:r w:rsidR="00902322">
          <w:rPr>
            <w:noProof/>
            <w:webHidden/>
          </w:rPr>
          <w:fldChar w:fldCharType="begin"/>
        </w:r>
        <w:r w:rsidR="00902322">
          <w:rPr>
            <w:noProof/>
            <w:webHidden/>
          </w:rPr>
          <w:instrText xml:space="preserve"> PAGEREF _Toc116806266 \h </w:instrText>
        </w:r>
        <w:r w:rsidR="00902322">
          <w:rPr>
            <w:noProof/>
            <w:webHidden/>
          </w:rPr>
        </w:r>
        <w:r w:rsidR="00902322">
          <w:rPr>
            <w:noProof/>
            <w:webHidden/>
          </w:rPr>
          <w:fldChar w:fldCharType="separate"/>
        </w:r>
        <w:r w:rsidR="00902322">
          <w:rPr>
            <w:noProof/>
            <w:webHidden/>
          </w:rPr>
          <w:t>11</w:t>
        </w:r>
        <w:r w:rsidR="00902322">
          <w:rPr>
            <w:noProof/>
            <w:webHidden/>
          </w:rPr>
          <w:fldChar w:fldCharType="end"/>
        </w:r>
      </w:hyperlink>
    </w:p>
    <w:p w14:paraId="726367F0" w14:textId="3F21EDC0" w:rsidR="00902322" w:rsidRDefault="00000000">
      <w:pPr>
        <w:pStyle w:val="Spistreci3"/>
        <w:rPr>
          <w:rFonts w:asciiTheme="minorHAnsi" w:eastAsiaTheme="minorEastAsia" w:hAnsiTheme="minorHAnsi" w:cstheme="minorBidi"/>
          <w:noProof/>
          <w:sz w:val="22"/>
          <w:szCs w:val="22"/>
        </w:rPr>
      </w:pPr>
      <w:hyperlink w:anchor="_Toc116806267" w:history="1">
        <w:r w:rsidR="00902322" w:rsidRPr="007A3428">
          <w:rPr>
            <w:rStyle w:val="Hipercze"/>
            <w:noProof/>
          </w:rPr>
          <w:t>I.1.3</w:t>
        </w:r>
        <w:r w:rsidR="00902322">
          <w:rPr>
            <w:rFonts w:asciiTheme="minorHAnsi" w:eastAsiaTheme="minorEastAsia" w:hAnsiTheme="minorHAnsi" w:cstheme="minorBidi"/>
            <w:noProof/>
            <w:sz w:val="22"/>
            <w:szCs w:val="22"/>
          </w:rPr>
          <w:tab/>
        </w:r>
        <w:r w:rsidR="00902322" w:rsidRPr="007A3428">
          <w:rPr>
            <w:rStyle w:val="Hipercze"/>
            <w:noProof/>
          </w:rPr>
          <w:t>Wykonywanie działań</w:t>
        </w:r>
        <w:r w:rsidR="00902322">
          <w:rPr>
            <w:noProof/>
            <w:webHidden/>
          </w:rPr>
          <w:tab/>
        </w:r>
        <w:r w:rsidR="00902322">
          <w:rPr>
            <w:noProof/>
            <w:webHidden/>
          </w:rPr>
          <w:fldChar w:fldCharType="begin"/>
        </w:r>
        <w:r w:rsidR="00902322">
          <w:rPr>
            <w:noProof/>
            <w:webHidden/>
          </w:rPr>
          <w:instrText xml:space="preserve"> PAGEREF _Toc116806267 \h </w:instrText>
        </w:r>
        <w:r w:rsidR="00902322">
          <w:rPr>
            <w:noProof/>
            <w:webHidden/>
          </w:rPr>
        </w:r>
        <w:r w:rsidR="00902322">
          <w:rPr>
            <w:noProof/>
            <w:webHidden/>
          </w:rPr>
          <w:fldChar w:fldCharType="separate"/>
        </w:r>
        <w:r w:rsidR="00902322">
          <w:rPr>
            <w:noProof/>
            <w:webHidden/>
          </w:rPr>
          <w:t>12</w:t>
        </w:r>
        <w:r w:rsidR="00902322">
          <w:rPr>
            <w:noProof/>
            <w:webHidden/>
          </w:rPr>
          <w:fldChar w:fldCharType="end"/>
        </w:r>
      </w:hyperlink>
    </w:p>
    <w:p w14:paraId="6A974AA3" w14:textId="31349ED5" w:rsidR="00902322" w:rsidRDefault="00000000">
      <w:pPr>
        <w:pStyle w:val="Spistreci2"/>
        <w:rPr>
          <w:rFonts w:asciiTheme="minorHAnsi" w:eastAsiaTheme="minorEastAsia" w:hAnsiTheme="minorHAnsi" w:cstheme="minorBidi"/>
          <w:noProof/>
          <w:sz w:val="22"/>
          <w:szCs w:val="22"/>
        </w:rPr>
      </w:pPr>
      <w:hyperlink w:anchor="_Toc116806268" w:history="1">
        <w:r w:rsidR="00902322" w:rsidRPr="007A3428">
          <w:rPr>
            <w:rStyle w:val="Hipercze"/>
            <w:noProof/>
          </w:rPr>
          <w:t>I.2</w:t>
        </w:r>
        <w:r w:rsidR="00902322">
          <w:rPr>
            <w:rFonts w:asciiTheme="minorHAnsi" w:eastAsiaTheme="minorEastAsia" w:hAnsiTheme="minorHAnsi" w:cstheme="minorBidi"/>
            <w:noProof/>
            <w:sz w:val="22"/>
            <w:szCs w:val="22"/>
          </w:rPr>
          <w:tab/>
        </w:r>
        <w:r w:rsidR="00902322" w:rsidRPr="007A3428">
          <w:rPr>
            <w:rStyle w:val="Hipercze"/>
            <w:noProof/>
          </w:rPr>
          <w:t>Postać ogólna problemu marszrutyzacji</w:t>
        </w:r>
        <w:r w:rsidR="00902322">
          <w:rPr>
            <w:noProof/>
            <w:webHidden/>
          </w:rPr>
          <w:tab/>
        </w:r>
        <w:r w:rsidR="00902322">
          <w:rPr>
            <w:noProof/>
            <w:webHidden/>
          </w:rPr>
          <w:fldChar w:fldCharType="begin"/>
        </w:r>
        <w:r w:rsidR="00902322">
          <w:rPr>
            <w:noProof/>
            <w:webHidden/>
          </w:rPr>
          <w:instrText xml:space="preserve"> PAGEREF _Toc116806268 \h </w:instrText>
        </w:r>
        <w:r w:rsidR="00902322">
          <w:rPr>
            <w:noProof/>
            <w:webHidden/>
          </w:rPr>
        </w:r>
        <w:r w:rsidR="00902322">
          <w:rPr>
            <w:noProof/>
            <w:webHidden/>
          </w:rPr>
          <w:fldChar w:fldCharType="separate"/>
        </w:r>
        <w:r w:rsidR="00902322">
          <w:rPr>
            <w:noProof/>
            <w:webHidden/>
          </w:rPr>
          <w:t>15</w:t>
        </w:r>
        <w:r w:rsidR="00902322">
          <w:rPr>
            <w:noProof/>
            <w:webHidden/>
          </w:rPr>
          <w:fldChar w:fldCharType="end"/>
        </w:r>
      </w:hyperlink>
    </w:p>
    <w:p w14:paraId="49173125" w14:textId="387087E7" w:rsidR="00902322" w:rsidRDefault="00000000">
      <w:pPr>
        <w:pStyle w:val="Spistreci3"/>
        <w:rPr>
          <w:rFonts w:asciiTheme="minorHAnsi" w:eastAsiaTheme="minorEastAsia" w:hAnsiTheme="minorHAnsi" w:cstheme="minorBidi"/>
          <w:noProof/>
          <w:sz w:val="22"/>
          <w:szCs w:val="22"/>
        </w:rPr>
      </w:pPr>
      <w:hyperlink w:anchor="_Toc116806269" w:history="1">
        <w:r w:rsidR="00902322" w:rsidRPr="007A3428">
          <w:rPr>
            <w:rStyle w:val="Hipercze"/>
            <w:noProof/>
          </w:rPr>
          <w:t>I.2.1</w:t>
        </w:r>
        <w:r w:rsidR="00902322">
          <w:rPr>
            <w:rFonts w:asciiTheme="minorHAnsi" w:eastAsiaTheme="minorEastAsia" w:hAnsiTheme="minorHAnsi" w:cstheme="minorBidi"/>
            <w:noProof/>
            <w:sz w:val="22"/>
            <w:szCs w:val="22"/>
          </w:rPr>
          <w:tab/>
        </w:r>
        <w:r w:rsidR="00902322" w:rsidRPr="007A3428">
          <w:rPr>
            <w:rStyle w:val="Hipercze"/>
            <w:noProof/>
          </w:rPr>
          <w:t>Postać ogólna problemu VRP</w:t>
        </w:r>
        <w:r w:rsidR="00902322">
          <w:rPr>
            <w:noProof/>
            <w:webHidden/>
          </w:rPr>
          <w:tab/>
        </w:r>
        <w:r w:rsidR="00902322">
          <w:rPr>
            <w:noProof/>
            <w:webHidden/>
          </w:rPr>
          <w:fldChar w:fldCharType="begin"/>
        </w:r>
        <w:r w:rsidR="00902322">
          <w:rPr>
            <w:noProof/>
            <w:webHidden/>
          </w:rPr>
          <w:instrText xml:space="preserve"> PAGEREF _Toc116806269 \h </w:instrText>
        </w:r>
        <w:r w:rsidR="00902322">
          <w:rPr>
            <w:noProof/>
            <w:webHidden/>
          </w:rPr>
        </w:r>
        <w:r w:rsidR="00902322">
          <w:rPr>
            <w:noProof/>
            <w:webHidden/>
          </w:rPr>
          <w:fldChar w:fldCharType="separate"/>
        </w:r>
        <w:r w:rsidR="00902322">
          <w:rPr>
            <w:noProof/>
            <w:webHidden/>
          </w:rPr>
          <w:t>15</w:t>
        </w:r>
        <w:r w:rsidR="00902322">
          <w:rPr>
            <w:noProof/>
            <w:webHidden/>
          </w:rPr>
          <w:fldChar w:fldCharType="end"/>
        </w:r>
      </w:hyperlink>
    </w:p>
    <w:p w14:paraId="19C541CB" w14:textId="1ED6BBDD" w:rsidR="00902322" w:rsidRDefault="00000000">
      <w:pPr>
        <w:pStyle w:val="Spistreci3"/>
        <w:rPr>
          <w:rFonts w:asciiTheme="minorHAnsi" w:eastAsiaTheme="minorEastAsia" w:hAnsiTheme="minorHAnsi" w:cstheme="minorBidi"/>
          <w:noProof/>
          <w:sz w:val="22"/>
          <w:szCs w:val="22"/>
        </w:rPr>
      </w:pPr>
      <w:hyperlink w:anchor="_Toc116806270" w:history="1">
        <w:r w:rsidR="00902322" w:rsidRPr="007A3428">
          <w:rPr>
            <w:rStyle w:val="Hipercze"/>
            <w:noProof/>
            <w:lang w:val="en-US"/>
          </w:rPr>
          <w:t>I.2.2</w:t>
        </w:r>
        <w:r w:rsidR="00902322">
          <w:rPr>
            <w:rFonts w:asciiTheme="minorHAnsi" w:eastAsiaTheme="minorEastAsia" w:hAnsiTheme="minorHAnsi" w:cstheme="minorBidi"/>
            <w:noProof/>
            <w:sz w:val="22"/>
            <w:szCs w:val="22"/>
          </w:rPr>
          <w:tab/>
        </w:r>
        <w:r w:rsidR="00902322" w:rsidRPr="007A3428">
          <w:rPr>
            <w:rStyle w:val="Hipercze"/>
            <w:noProof/>
            <w:lang w:val="en-US"/>
          </w:rPr>
          <w:t>Postać matematyczna VRP</w:t>
        </w:r>
        <w:r w:rsidR="00902322">
          <w:rPr>
            <w:noProof/>
            <w:webHidden/>
          </w:rPr>
          <w:tab/>
        </w:r>
        <w:r w:rsidR="00902322">
          <w:rPr>
            <w:noProof/>
            <w:webHidden/>
          </w:rPr>
          <w:fldChar w:fldCharType="begin"/>
        </w:r>
        <w:r w:rsidR="00902322">
          <w:rPr>
            <w:noProof/>
            <w:webHidden/>
          </w:rPr>
          <w:instrText xml:space="preserve"> PAGEREF _Toc116806270 \h </w:instrText>
        </w:r>
        <w:r w:rsidR="00902322">
          <w:rPr>
            <w:noProof/>
            <w:webHidden/>
          </w:rPr>
        </w:r>
        <w:r w:rsidR="00902322">
          <w:rPr>
            <w:noProof/>
            <w:webHidden/>
          </w:rPr>
          <w:fldChar w:fldCharType="separate"/>
        </w:r>
        <w:r w:rsidR="00902322">
          <w:rPr>
            <w:noProof/>
            <w:webHidden/>
          </w:rPr>
          <w:t>17</w:t>
        </w:r>
        <w:r w:rsidR="00902322">
          <w:rPr>
            <w:noProof/>
            <w:webHidden/>
          </w:rPr>
          <w:fldChar w:fldCharType="end"/>
        </w:r>
      </w:hyperlink>
    </w:p>
    <w:p w14:paraId="3F79CB0F" w14:textId="5E2281DA" w:rsidR="00902322" w:rsidRDefault="00000000">
      <w:pPr>
        <w:pStyle w:val="Spistreci2"/>
        <w:rPr>
          <w:rFonts w:asciiTheme="minorHAnsi" w:eastAsiaTheme="minorEastAsia" w:hAnsiTheme="minorHAnsi" w:cstheme="minorBidi"/>
          <w:noProof/>
          <w:sz w:val="22"/>
          <w:szCs w:val="22"/>
        </w:rPr>
      </w:pPr>
      <w:hyperlink w:anchor="_Toc116806271" w:history="1">
        <w:r w:rsidR="00902322" w:rsidRPr="007A3428">
          <w:rPr>
            <w:rStyle w:val="Hipercze"/>
            <w:noProof/>
          </w:rPr>
          <w:t>I.3</w:t>
        </w:r>
        <w:r w:rsidR="00902322">
          <w:rPr>
            <w:rFonts w:asciiTheme="minorHAnsi" w:eastAsiaTheme="minorEastAsia" w:hAnsiTheme="minorHAnsi" w:cstheme="minorBidi"/>
            <w:noProof/>
            <w:sz w:val="22"/>
            <w:szCs w:val="22"/>
          </w:rPr>
          <w:tab/>
        </w:r>
        <w:r w:rsidR="00902322" w:rsidRPr="007A3428">
          <w:rPr>
            <w:rStyle w:val="Hipercze"/>
            <w:noProof/>
          </w:rPr>
          <w:t>Kwantowe i hybrydowe algorytmy optymalizacyjne</w:t>
        </w:r>
        <w:r w:rsidR="00902322">
          <w:rPr>
            <w:noProof/>
            <w:webHidden/>
          </w:rPr>
          <w:tab/>
        </w:r>
        <w:r w:rsidR="00902322">
          <w:rPr>
            <w:noProof/>
            <w:webHidden/>
          </w:rPr>
          <w:fldChar w:fldCharType="begin"/>
        </w:r>
        <w:r w:rsidR="00902322">
          <w:rPr>
            <w:noProof/>
            <w:webHidden/>
          </w:rPr>
          <w:instrText xml:space="preserve"> PAGEREF _Toc116806271 \h </w:instrText>
        </w:r>
        <w:r w:rsidR="00902322">
          <w:rPr>
            <w:noProof/>
            <w:webHidden/>
          </w:rPr>
        </w:r>
        <w:r w:rsidR="00902322">
          <w:rPr>
            <w:noProof/>
            <w:webHidden/>
          </w:rPr>
          <w:fldChar w:fldCharType="separate"/>
        </w:r>
        <w:r w:rsidR="00902322">
          <w:rPr>
            <w:noProof/>
            <w:webHidden/>
          </w:rPr>
          <w:t>21</w:t>
        </w:r>
        <w:r w:rsidR="00902322">
          <w:rPr>
            <w:noProof/>
            <w:webHidden/>
          </w:rPr>
          <w:fldChar w:fldCharType="end"/>
        </w:r>
      </w:hyperlink>
    </w:p>
    <w:p w14:paraId="3E6FCEC6" w14:textId="5A7FC389" w:rsidR="00902322" w:rsidRDefault="00000000">
      <w:pPr>
        <w:pStyle w:val="Spistreci3"/>
        <w:rPr>
          <w:rFonts w:asciiTheme="minorHAnsi" w:eastAsiaTheme="minorEastAsia" w:hAnsiTheme="minorHAnsi" w:cstheme="minorBidi"/>
          <w:noProof/>
          <w:sz w:val="22"/>
          <w:szCs w:val="22"/>
        </w:rPr>
      </w:pPr>
      <w:hyperlink w:anchor="_Toc116806272" w:history="1">
        <w:r w:rsidR="00902322" w:rsidRPr="007A3428">
          <w:rPr>
            <w:rStyle w:val="Hipercze"/>
            <w:noProof/>
          </w:rPr>
          <w:t>I.3.1</w:t>
        </w:r>
        <w:r w:rsidR="00902322">
          <w:rPr>
            <w:rFonts w:asciiTheme="minorHAnsi" w:eastAsiaTheme="minorEastAsia" w:hAnsiTheme="minorHAnsi" w:cstheme="minorBidi"/>
            <w:noProof/>
            <w:sz w:val="22"/>
            <w:szCs w:val="22"/>
          </w:rPr>
          <w:tab/>
        </w:r>
        <w:r w:rsidR="00902322" w:rsidRPr="007A3428">
          <w:rPr>
            <w:rStyle w:val="Hipercze"/>
            <w:noProof/>
          </w:rPr>
          <w:t>QAOA jako algorytm wariancyjny</w:t>
        </w:r>
        <w:r w:rsidR="00902322">
          <w:rPr>
            <w:noProof/>
            <w:webHidden/>
          </w:rPr>
          <w:tab/>
        </w:r>
        <w:r w:rsidR="00902322">
          <w:rPr>
            <w:noProof/>
            <w:webHidden/>
          </w:rPr>
          <w:fldChar w:fldCharType="begin"/>
        </w:r>
        <w:r w:rsidR="00902322">
          <w:rPr>
            <w:noProof/>
            <w:webHidden/>
          </w:rPr>
          <w:instrText xml:space="preserve"> PAGEREF _Toc116806272 \h </w:instrText>
        </w:r>
        <w:r w:rsidR="00902322">
          <w:rPr>
            <w:noProof/>
            <w:webHidden/>
          </w:rPr>
        </w:r>
        <w:r w:rsidR="00902322">
          <w:rPr>
            <w:noProof/>
            <w:webHidden/>
          </w:rPr>
          <w:fldChar w:fldCharType="separate"/>
        </w:r>
        <w:r w:rsidR="00902322">
          <w:rPr>
            <w:noProof/>
            <w:webHidden/>
          </w:rPr>
          <w:t>21</w:t>
        </w:r>
        <w:r w:rsidR="00902322">
          <w:rPr>
            <w:noProof/>
            <w:webHidden/>
          </w:rPr>
          <w:fldChar w:fldCharType="end"/>
        </w:r>
      </w:hyperlink>
    </w:p>
    <w:p w14:paraId="625C50FA" w14:textId="6AB1745E" w:rsidR="00902322" w:rsidRDefault="00000000">
      <w:pPr>
        <w:pStyle w:val="Spistreci3"/>
        <w:rPr>
          <w:rFonts w:asciiTheme="minorHAnsi" w:eastAsiaTheme="minorEastAsia" w:hAnsiTheme="minorHAnsi" w:cstheme="minorBidi"/>
          <w:noProof/>
          <w:sz w:val="22"/>
          <w:szCs w:val="22"/>
        </w:rPr>
      </w:pPr>
      <w:hyperlink w:anchor="_Toc116806273" w:history="1">
        <w:r w:rsidR="00902322" w:rsidRPr="007A3428">
          <w:rPr>
            <w:rStyle w:val="Hipercze"/>
            <w:noProof/>
          </w:rPr>
          <w:t>I.3.2</w:t>
        </w:r>
        <w:r w:rsidR="00902322">
          <w:rPr>
            <w:rFonts w:asciiTheme="minorHAnsi" w:eastAsiaTheme="minorEastAsia" w:hAnsiTheme="minorHAnsi" w:cstheme="minorBidi"/>
            <w:noProof/>
            <w:sz w:val="22"/>
            <w:szCs w:val="22"/>
          </w:rPr>
          <w:tab/>
        </w:r>
        <w:r w:rsidR="00902322" w:rsidRPr="007A3428">
          <w:rPr>
            <w:rStyle w:val="Hipercze"/>
            <w:noProof/>
          </w:rPr>
          <w:t>Założenia algorytmu QAOA</w:t>
        </w:r>
        <w:r w:rsidR="00902322">
          <w:rPr>
            <w:noProof/>
            <w:webHidden/>
          </w:rPr>
          <w:tab/>
        </w:r>
        <w:r w:rsidR="00902322">
          <w:rPr>
            <w:noProof/>
            <w:webHidden/>
          </w:rPr>
          <w:fldChar w:fldCharType="begin"/>
        </w:r>
        <w:r w:rsidR="00902322">
          <w:rPr>
            <w:noProof/>
            <w:webHidden/>
          </w:rPr>
          <w:instrText xml:space="preserve"> PAGEREF _Toc116806273 \h </w:instrText>
        </w:r>
        <w:r w:rsidR="00902322">
          <w:rPr>
            <w:noProof/>
            <w:webHidden/>
          </w:rPr>
        </w:r>
        <w:r w:rsidR="00902322">
          <w:rPr>
            <w:noProof/>
            <w:webHidden/>
          </w:rPr>
          <w:fldChar w:fldCharType="separate"/>
        </w:r>
        <w:r w:rsidR="00902322">
          <w:rPr>
            <w:noProof/>
            <w:webHidden/>
          </w:rPr>
          <w:t>23</w:t>
        </w:r>
        <w:r w:rsidR="00902322">
          <w:rPr>
            <w:noProof/>
            <w:webHidden/>
          </w:rPr>
          <w:fldChar w:fldCharType="end"/>
        </w:r>
      </w:hyperlink>
    </w:p>
    <w:p w14:paraId="0A9B78DD" w14:textId="41BD683F" w:rsidR="00902322" w:rsidRDefault="00000000">
      <w:pPr>
        <w:pStyle w:val="Spistreci3"/>
        <w:rPr>
          <w:rFonts w:asciiTheme="minorHAnsi" w:eastAsiaTheme="minorEastAsia" w:hAnsiTheme="minorHAnsi" w:cstheme="minorBidi"/>
          <w:noProof/>
          <w:sz w:val="22"/>
          <w:szCs w:val="22"/>
        </w:rPr>
      </w:pPr>
      <w:hyperlink w:anchor="_Toc116806274" w:history="1">
        <w:r w:rsidR="00902322" w:rsidRPr="007A3428">
          <w:rPr>
            <w:rStyle w:val="Hipercze"/>
            <w:noProof/>
          </w:rPr>
          <w:t>I.3.3</w:t>
        </w:r>
        <w:r w:rsidR="00902322">
          <w:rPr>
            <w:rFonts w:asciiTheme="minorHAnsi" w:eastAsiaTheme="minorEastAsia" w:hAnsiTheme="minorHAnsi" w:cstheme="minorBidi"/>
            <w:noProof/>
            <w:sz w:val="22"/>
            <w:szCs w:val="22"/>
          </w:rPr>
          <w:tab/>
        </w:r>
        <w:r w:rsidR="00902322" w:rsidRPr="007A3428">
          <w:rPr>
            <w:rStyle w:val="Hipercze"/>
            <w:noProof/>
          </w:rPr>
          <w:t>Część kwantowa algorytmu QAOA</w:t>
        </w:r>
        <w:r w:rsidR="00902322">
          <w:rPr>
            <w:noProof/>
            <w:webHidden/>
          </w:rPr>
          <w:tab/>
        </w:r>
        <w:r w:rsidR="00902322">
          <w:rPr>
            <w:noProof/>
            <w:webHidden/>
          </w:rPr>
          <w:fldChar w:fldCharType="begin"/>
        </w:r>
        <w:r w:rsidR="00902322">
          <w:rPr>
            <w:noProof/>
            <w:webHidden/>
          </w:rPr>
          <w:instrText xml:space="preserve"> PAGEREF _Toc116806274 \h </w:instrText>
        </w:r>
        <w:r w:rsidR="00902322">
          <w:rPr>
            <w:noProof/>
            <w:webHidden/>
          </w:rPr>
        </w:r>
        <w:r w:rsidR="00902322">
          <w:rPr>
            <w:noProof/>
            <w:webHidden/>
          </w:rPr>
          <w:fldChar w:fldCharType="separate"/>
        </w:r>
        <w:r w:rsidR="00902322">
          <w:rPr>
            <w:noProof/>
            <w:webHidden/>
          </w:rPr>
          <w:t>25</w:t>
        </w:r>
        <w:r w:rsidR="00902322">
          <w:rPr>
            <w:noProof/>
            <w:webHidden/>
          </w:rPr>
          <w:fldChar w:fldCharType="end"/>
        </w:r>
      </w:hyperlink>
    </w:p>
    <w:p w14:paraId="09787B4C" w14:textId="14F4C40D" w:rsidR="00902322" w:rsidRDefault="00000000">
      <w:pPr>
        <w:pStyle w:val="Spistreci3"/>
        <w:rPr>
          <w:rFonts w:asciiTheme="minorHAnsi" w:eastAsiaTheme="minorEastAsia" w:hAnsiTheme="minorHAnsi" w:cstheme="minorBidi"/>
          <w:noProof/>
          <w:sz w:val="22"/>
          <w:szCs w:val="22"/>
        </w:rPr>
      </w:pPr>
      <w:hyperlink w:anchor="_Toc116806275" w:history="1">
        <w:r w:rsidR="00902322" w:rsidRPr="007A3428">
          <w:rPr>
            <w:rStyle w:val="Hipercze"/>
            <w:noProof/>
          </w:rPr>
          <w:t>I.3.4</w:t>
        </w:r>
        <w:r w:rsidR="00902322">
          <w:rPr>
            <w:rFonts w:asciiTheme="minorHAnsi" w:eastAsiaTheme="minorEastAsia" w:hAnsiTheme="minorHAnsi" w:cstheme="minorBidi"/>
            <w:noProof/>
            <w:sz w:val="22"/>
            <w:szCs w:val="22"/>
          </w:rPr>
          <w:tab/>
        </w:r>
        <w:r w:rsidR="00902322" w:rsidRPr="007A3428">
          <w:rPr>
            <w:rStyle w:val="Hipercze"/>
            <w:noProof/>
          </w:rPr>
          <w:t>Część klasyczna algorytmu</w:t>
        </w:r>
        <w:r w:rsidR="00902322">
          <w:rPr>
            <w:noProof/>
            <w:webHidden/>
          </w:rPr>
          <w:tab/>
        </w:r>
        <w:r w:rsidR="00902322">
          <w:rPr>
            <w:noProof/>
            <w:webHidden/>
          </w:rPr>
          <w:fldChar w:fldCharType="begin"/>
        </w:r>
        <w:r w:rsidR="00902322">
          <w:rPr>
            <w:noProof/>
            <w:webHidden/>
          </w:rPr>
          <w:instrText xml:space="preserve"> PAGEREF _Toc116806275 \h </w:instrText>
        </w:r>
        <w:r w:rsidR="00902322">
          <w:rPr>
            <w:noProof/>
            <w:webHidden/>
          </w:rPr>
        </w:r>
        <w:r w:rsidR="00902322">
          <w:rPr>
            <w:noProof/>
            <w:webHidden/>
          </w:rPr>
          <w:fldChar w:fldCharType="separate"/>
        </w:r>
        <w:r w:rsidR="00902322">
          <w:rPr>
            <w:noProof/>
            <w:webHidden/>
          </w:rPr>
          <w:t>29</w:t>
        </w:r>
        <w:r w:rsidR="00902322">
          <w:rPr>
            <w:noProof/>
            <w:webHidden/>
          </w:rPr>
          <w:fldChar w:fldCharType="end"/>
        </w:r>
      </w:hyperlink>
    </w:p>
    <w:p w14:paraId="6E1ED13F" w14:textId="26D8AF2E" w:rsidR="00902322" w:rsidRDefault="00000000">
      <w:pPr>
        <w:pStyle w:val="Spistreci3"/>
        <w:rPr>
          <w:rFonts w:asciiTheme="minorHAnsi" w:eastAsiaTheme="minorEastAsia" w:hAnsiTheme="minorHAnsi" w:cstheme="minorBidi"/>
          <w:noProof/>
          <w:sz w:val="22"/>
          <w:szCs w:val="22"/>
        </w:rPr>
      </w:pPr>
      <w:hyperlink w:anchor="_Toc116806276" w:history="1">
        <w:r w:rsidR="00902322" w:rsidRPr="007A3428">
          <w:rPr>
            <w:rStyle w:val="Hipercze"/>
            <w:noProof/>
          </w:rPr>
          <w:t>I.3.5</w:t>
        </w:r>
        <w:r w:rsidR="00902322">
          <w:rPr>
            <w:rFonts w:asciiTheme="minorHAnsi" w:eastAsiaTheme="minorEastAsia" w:hAnsiTheme="minorHAnsi" w:cstheme="minorBidi"/>
            <w:noProof/>
            <w:sz w:val="22"/>
            <w:szCs w:val="22"/>
          </w:rPr>
          <w:tab/>
        </w:r>
        <w:r w:rsidR="00902322" w:rsidRPr="007A3428">
          <w:rPr>
            <w:rStyle w:val="Hipercze"/>
            <w:noProof/>
          </w:rPr>
          <w:t>Obliczenia w środowisku hybrydowym</w:t>
        </w:r>
        <w:r w:rsidR="00902322">
          <w:rPr>
            <w:noProof/>
            <w:webHidden/>
          </w:rPr>
          <w:tab/>
        </w:r>
        <w:r w:rsidR="00902322">
          <w:rPr>
            <w:noProof/>
            <w:webHidden/>
          </w:rPr>
          <w:fldChar w:fldCharType="begin"/>
        </w:r>
        <w:r w:rsidR="00902322">
          <w:rPr>
            <w:noProof/>
            <w:webHidden/>
          </w:rPr>
          <w:instrText xml:space="preserve"> PAGEREF _Toc116806276 \h </w:instrText>
        </w:r>
        <w:r w:rsidR="00902322">
          <w:rPr>
            <w:noProof/>
            <w:webHidden/>
          </w:rPr>
        </w:r>
        <w:r w:rsidR="00902322">
          <w:rPr>
            <w:noProof/>
            <w:webHidden/>
          </w:rPr>
          <w:fldChar w:fldCharType="separate"/>
        </w:r>
        <w:r w:rsidR="00902322">
          <w:rPr>
            <w:noProof/>
            <w:webHidden/>
          </w:rPr>
          <w:t>29</w:t>
        </w:r>
        <w:r w:rsidR="00902322">
          <w:rPr>
            <w:noProof/>
            <w:webHidden/>
          </w:rPr>
          <w:fldChar w:fldCharType="end"/>
        </w:r>
      </w:hyperlink>
    </w:p>
    <w:p w14:paraId="2F4E5865" w14:textId="458E77B0" w:rsidR="00902322" w:rsidRDefault="00000000">
      <w:pPr>
        <w:pStyle w:val="Spistreci1"/>
        <w:tabs>
          <w:tab w:val="left" w:pos="2269"/>
        </w:tabs>
        <w:rPr>
          <w:rFonts w:asciiTheme="minorHAnsi" w:eastAsiaTheme="minorEastAsia" w:hAnsiTheme="minorHAnsi" w:cstheme="minorBidi"/>
          <w:b w:val="0"/>
          <w:noProof/>
          <w:sz w:val="22"/>
          <w:szCs w:val="22"/>
        </w:rPr>
      </w:pPr>
      <w:hyperlink w:anchor="_Toc116806277" w:history="1">
        <w:r w:rsidR="00902322" w:rsidRPr="007A3428">
          <w:rPr>
            <w:rStyle w:val="Hipercze"/>
            <w:caps/>
            <w:noProof/>
            <w:lang w:val="en-US"/>
          </w:rPr>
          <w:t>Rozdział II.</w:t>
        </w:r>
        <w:r w:rsidR="00902322">
          <w:rPr>
            <w:rFonts w:asciiTheme="minorHAnsi" w:eastAsiaTheme="minorEastAsia" w:hAnsiTheme="minorHAnsi" w:cstheme="minorBidi"/>
            <w:b w:val="0"/>
            <w:noProof/>
            <w:sz w:val="22"/>
            <w:szCs w:val="22"/>
          </w:rPr>
          <w:tab/>
        </w:r>
        <w:r w:rsidR="00902322" w:rsidRPr="007A3428">
          <w:rPr>
            <w:rStyle w:val="Hipercze"/>
            <w:noProof/>
            <w:lang w:val="en-US"/>
          </w:rPr>
          <w:t>Podejście</w:t>
        </w:r>
        <w:r w:rsidR="00902322">
          <w:rPr>
            <w:noProof/>
            <w:webHidden/>
          </w:rPr>
          <w:tab/>
        </w:r>
        <w:r w:rsidR="00902322">
          <w:rPr>
            <w:noProof/>
            <w:webHidden/>
          </w:rPr>
          <w:fldChar w:fldCharType="begin"/>
        </w:r>
        <w:r w:rsidR="00902322">
          <w:rPr>
            <w:noProof/>
            <w:webHidden/>
          </w:rPr>
          <w:instrText xml:space="preserve"> PAGEREF _Toc116806277 \h </w:instrText>
        </w:r>
        <w:r w:rsidR="00902322">
          <w:rPr>
            <w:noProof/>
            <w:webHidden/>
          </w:rPr>
        </w:r>
        <w:r w:rsidR="00902322">
          <w:rPr>
            <w:noProof/>
            <w:webHidden/>
          </w:rPr>
          <w:fldChar w:fldCharType="separate"/>
        </w:r>
        <w:r w:rsidR="00902322">
          <w:rPr>
            <w:noProof/>
            <w:webHidden/>
          </w:rPr>
          <w:t>32</w:t>
        </w:r>
        <w:r w:rsidR="00902322">
          <w:rPr>
            <w:noProof/>
            <w:webHidden/>
          </w:rPr>
          <w:fldChar w:fldCharType="end"/>
        </w:r>
      </w:hyperlink>
    </w:p>
    <w:p w14:paraId="6BA1F3EE" w14:textId="2BB19244" w:rsidR="00902322" w:rsidRDefault="00000000">
      <w:pPr>
        <w:pStyle w:val="Spistreci2"/>
        <w:rPr>
          <w:rFonts w:asciiTheme="minorHAnsi" w:eastAsiaTheme="minorEastAsia" w:hAnsiTheme="minorHAnsi" w:cstheme="minorBidi"/>
          <w:noProof/>
          <w:sz w:val="22"/>
          <w:szCs w:val="22"/>
        </w:rPr>
      </w:pPr>
      <w:hyperlink w:anchor="_Toc116806278" w:history="1">
        <w:r w:rsidR="00902322" w:rsidRPr="007A3428">
          <w:rPr>
            <w:rStyle w:val="Hipercze"/>
            <w:noProof/>
          </w:rPr>
          <w:t>II.1</w:t>
        </w:r>
        <w:r w:rsidR="00902322">
          <w:rPr>
            <w:rFonts w:asciiTheme="minorHAnsi" w:eastAsiaTheme="minorEastAsia" w:hAnsiTheme="minorHAnsi" w:cstheme="minorBidi"/>
            <w:noProof/>
            <w:sz w:val="22"/>
            <w:szCs w:val="22"/>
          </w:rPr>
          <w:tab/>
        </w:r>
        <w:r w:rsidR="00902322" w:rsidRPr="007A3428">
          <w:rPr>
            <w:rStyle w:val="Hipercze"/>
            <w:noProof/>
          </w:rPr>
          <w:t>Przegląd rozwiązań</w:t>
        </w:r>
        <w:r w:rsidR="00902322">
          <w:rPr>
            <w:noProof/>
            <w:webHidden/>
          </w:rPr>
          <w:tab/>
        </w:r>
        <w:r w:rsidR="00902322">
          <w:rPr>
            <w:noProof/>
            <w:webHidden/>
          </w:rPr>
          <w:fldChar w:fldCharType="begin"/>
        </w:r>
        <w:r w:rsidR="00902322">
          <w:rPr>
            <w:noProof/>
            <w:webHidden/>
          </w:rPr>
          <w:instrText xml:space="preserve"> PAGEREF _Toc116806278 \h </w:instrText>
        </w:r>
        <w:r w:rsidR="00902322">
          <w:rPr>
            <w:noProof/>
            <w:webHidden/>
          </w:rPr>
        </w:r>
        <w:r w:rsidR="00902322">
          <w:rPr>
            <w:noProof/>
            <w:webHidden/>
          </w:rPr>
          <w:fldChar w:fldCharType="separate"/>
        </w:r>
        <w:r w:rsidR="00902322">
          <w:rPr>
            <w:noProof/>
            <w:webHidden/>
          </w:rPr>
          <w:t>33</w:t>
        </w:r>
        <w:r w:rsidR="00902322">
          <w:rPr>
            <w:noProof/>
            <w:webHidden/>
          </w:rPr>
          <w:fldChar w:fldCharType="end"/>
        </w:r>
      </w:hyperlink>
    </w:p>
    <w:p w14:paraId="3F17D81D" w14:textId="2B785D6C" w:rsidR="00902322" w:rsidRDefault="00000000">
      <w:pPr>
        <w:pStyle w:val="Spistreci3"/>
        <w:rPr>
          <w:rFonts w:asciiTheme="minorHAnsi" w:eastAsiaTheme="minorEastAsia" w:hAnsiTheme="minorHAnsi" w:cstheme="minorBidi"/>
          <w:noProof/>
          <w:sz w:val="22"/>
          <w:szCs w:val="22"/>
        </w:rPr>
      </w:pPr>
      <w:hyperlink w:anchor="_Toc116806279" w:history="1">
        <w:r w:rsidR="00902322" w:rsidRPr="007A3428">
          <w:rPr>
            <w:rStyle w:val="Hipercze"/>
            <w:noProof/>
          </w:rPr>
          <w:t>II.1.1</w:t>
        </w:r>
        <w:r w:rsidR="00902322">
          <w:rPr>
            <w:rFonts w:asciiTheme="minorHAnsi" w:eastAsiaTheme="minorEastAsia" w:hAnsiTheme="minorHAnsi" w:cstheme="minorBidi"/>
            <w:noProof/>
            <w:sz w:val="22"/>
            <w:szCs w:val="22"/>
          </w:rPr>
          <w:tab/>
        </w:r>
        <w:r w:rsidR="00902322" w:rsidRPr="007A3428">
          <w:rPr>
            <w:rStyle w:val="Hipercze"/>
            <w:noProof/>
          </w:rPr>
          <w:t>Klasyczne sposoby rozwiązywania problemu marszrutyzacji</w:t>
        </w:r>
        <w:r w:rsidR="00902322">
          <w:rPr>
            <w:noProof/>
            <w:webHidden/>
          </w:rPr>
          <w:tab/>
        </w:r>
        <w:r w:rsidR="00902322">
          <w:rPr>
            <w:noProof/>
            <w:webHidden/>
          </w:rPr>
          <w:fldChar w:fldCharType="begin"/>
        </w:r>
        <w:r w:rsidR="00902322">
          <w:rPr>
            <w:noProof/>
            <w:webHidden/>
          </w:rPr>
          <w:instrText xml:space="preserve"> PAGEREF _Toc116806279 \h </w:instrText>
        </w:r>
        <w:r w:rsidR="00902322">
          <w:rPr>
            <w:noProof/>
            <w:webHidden/>
          </w:rPr>
        </w:r>
        <w:r w:rsidR="00902322">
          <w:rPr>
            <w:noProof/>
            <w:webHidden/>
          </w:rPr>
          <w:fldChar w:fldCharType="separate"/>
        </w:r>
        <w:r w:rsidR="00902322">
          <w:rPr>
            <w:noProof/>
            <w:webHidden/>
          </w:rPr>
          <w:t>33</w:t>
        </w:r>
        <w:r w:rsidR="00902322">
          <w:rPr>
            <w:noProof/>
            <w:webHidden/>
          </w:rPr>
          <w:fldChar w:fldCharType="end"/>
        </w:r>
      </w:hyperlink>
    </w:p>
    <w:p w14:paraId="10CAA4AF" w14:textId="7F3F7CB1" w:rsidR="00902322" w:rsidRDefault="00000000">
      <w:pPr>
        <w:pStyle w:val="Spistreci3"/>
        <w:rPr>
          <w:rFonts w:asciiTheme="minorHAnsi" w:eastAsiaTheme="minorEastAsia" w:hAnsiTheme="minorHAnsi" w:cstheme="minorBidi"/>
          <w:noProof/>
          <w:sz w:val="22"/>
          <w:szCs w:val="22"/>
        </w:rPr>
      </w:pPr>
      <w:hyperlink w:anchor="_Toc116806280" w:history="1">
        <w:r w:rsidR="00902322" w:rsidRPr="007A3428">
          <w:rPr>
            <w:rStyle w:val="Hipercze"/>
            <w:noProof/>
          </w:rPr>
          <w:t>II.1.2</w:t>
        </w:r>
        <w:r w:rsidR="00902322">
          <w:rPr>
            <w:rFonts w:asciiTheme="minorHAnsi" w:eastAsiaTheme="minorEastAsia" w:hAnsiTheme="minorHAnsi" w:cstheme="minorBidi"/>
            <w:noProof/>
            <w:sz w:val="22"/>
            <w:szCs w:val="22"/>
          </w:rPr>
          <w:tab/>
        </w:r>
        <w:r w:rsidR="00902322" w:rsidRPr="007A3428">
          <w:rPr>
            <w:rStyle w:val="Hipercze"/>
            <w:noProof/>
          </w:rPr>
          <w:t>Przykład komercyjny</w:t>
        </w:r>
        <w:r w:rsidR="00902322">
          <w:rPr>
            <w:noProof/>
            <w:webHidden/>
          </w:rPr>
          <w:tab/>
        </w:r>
        <w:r w:rsidR="00902322">
          <w:rPr>
            <w:noProof/>
            <w:webHidden/>
          </w:rPr>
          <w:fldChar w:fldCharType="begin"/>
        </w:r>
        <w:r w:rsidR="00902322">
          <w:rPr>
            <w:noProof/>
            <w:webHidden/>
          </w:rPr>
          <w:instrText xml:space="preserve"> PAGEREF _Toc116806280 \h </w:instrText>
        </w:r>
        <w:r w:rsidR="00902322">
          <w:rPr>
            <w:noProof/>
            <w:webHidden/>
          </w:rPr>
        </w:r>
        <w:r w:rsidR="00902322">
          <w:rPr>
            <w:noProof/>
            <w:webHidden/>
          </w:rPr>
          <w:fldChar w:fldCharType="separate"/>
        </w:r>
        <w:r w:rsidR="00902322">
          <w:rPr>
            <w:noProof/>
            <w:webHidden/>
          </w:rPr>
          <w:t>33</w:t>
        </w:r>
        <w:r w:rsidR="00902322">
          <w:rPr>
            <w:noProof/>
            <w:webHidden/>
          </w:rPr>
          <w:fldChar w:fldCharType="end"/>
        </w:r>
      </w:hyperlink>
    </w:p>
    <w:p w14:paraId="491C8060" w14:textId="702ED264" w:rsidR="00902322" w:rsidRDefault="00000000">
      <w:pPr>
        <w:pStyle w:val="Spistreci3"/>
        <w:rPr>
          <w:rFonts w:asciiTheme="minorHAnsi" w:eastAsiaTheme="minorEastAsia" w:hAnsiTheme="minorHAnsi" w:cstheme="minorBidi"/>
          <w:noProof/>
          <w:sz w:val="22"/>
          <w:szCs w:val="22"/>
        </w:rPr>
      </w:pPr>
      <w:hyperlink w:anchor="_Toc116806281" w:history="1">
        <w:r w:rsidR="00902322" w:rsidRPr="007A3428">
          <w:rPr>
            <w:rStyle w:val="Hipercze"/>
            <w:noProof/>
          </w:rPr>
          <w:t>II.1.3</w:t>
        </w:r>
        <w:r w:rsidR="00902322">
          <w:rPr>
            <w:rFonts w:asciiTheme="minorHAnsi" w:eastAsiaTheme="minorEastAsia" w:hAnsiTheme="minorHAnsi" w:cstheme="minorBidi"/>
            <w:noProof/>
            <w:sz w:val="22"/>
            <w:szCs w:val="22"/>
          </w:rPr>
          <w:tab/>
        </w:r>
        <w:r w:rsidR="00902322" w:rsidRPr="007A3428">
          <w:rPr>
            <w:rStyle w:val="Hipercze"/>
            <w:noProof/>
          </w:rPr>
          <w:t>QUBO – Paweł i inne podejścia kwantowe, bez formalizacji, tylko podejście i wynik</w:t>
        </w:r>
        <w:r w:rsidR="00902322">
          <w:rPr>
            <w:noProof/>
            <w:webHidden/>
          </w:rPr>
          <w:tab/>
        </w:r>
        <w:r w:rsidR="00902322">
          <w:rPr>
            <w:noProof/>
            <w:webHidden/>
          </w:rPr>
          <w:fldChar w:fldCharType="begin"/>
        </w:r>
        <w:r w:rsidR="00902322">
          <w:rPr>
            <w:noProof/>
            <w:webHidden/>
          </w:rPr>
          <w:instrText xml:space="preserve"> PAGEREF _Toc116806281 \h </w:instrText>
        </w:r>
        <w:r w:rsidR="00902322">
          <w:rPr>
            <w:noProof/>
            <w:webHidden/>
          </w:rPr>
        </w:r>
        <w:r w:rsidR="00902322">
          <w:rPr>
            <w:noProof/>
            <w:webHidden/>
          </w:rPr>
          <w:fldChar w:fldCharType="separate"/>
        </w:r>
        <w:r w:rsidR="00902322">
          <w:rPr>
            <w:noProof/>
            <w:webHidden/>
          </w:rPr>
          <w:t>33</w:t>
        </w:r>
        <w:r w:rsidR="00902322">
          <w:rPr>
            <w:noProof/>
            <w:webHidden/>
          </w:rPr>
          <w:fldChar w:fldCharType="end"/>
        </w:r>
      </w:hyperlink>
    </w:p>
    <w:p w14:paraId="6575C28E" w14:textId="514CB22C" w:rsidR="00902322" w:rsidRDefault="00000000">
      <w:pPr>
        <w:pStyle w:val="Spistreci2"/>
        <w:rPr>
          <w:rFonts w:asciiTheme="minorHAnsi" w:eastAsiaTheme="minorEastAsia" w:hAnsiTheme="minorHAnsi" w:cstheme="minorBidi"/>
          <w:noProof/>
          <w:sz w:val="22"/>
          <w:szCs w:val="22"/>
        </w:rPr>
      </w:pPr>
      <w:hyperlink w:anchor="_Toc116806282" w:history="1">
        <w:r w:rsidR="00902322" w:rsidRPr="007A3428">
          <w:rPr>
            <w:rStyle w:val="Hipercze"/>
            <w:noProof/>
            <w:lang w:val="en-US"/>
          </w:rPr>
          <w:t>II.2</w:t>
        </w:r>
        <w:r w:rsidR="00902322">
          <w:rPr>
            <w:rFonts w:asciiTheme="minorHAnsi" w:eastAsiaTheme="minorEastAsia" w:hAnsiTheme="minorHAnsi" w:cstheme="minorBidi"/>
            <w:noProof/>
            <w:sz w:val="22"/>
            <w:szCs w:val="22"/>
          </w:rPr>
          <w:tab/>
        </w:r>
        <w:r w:rsidR="00902322" w:rsidRPr="007A3428">
          <w:rPr>
            <w:rStyle w:val="Hipercze"/>
            <w:noProof/>
            <w:lang w:val="en-US"/>
          </w:rPr>
          <w:t>Algorytmy kwantowe</w:t>
        </w:r>
        <w:r w:rsidR="00902322">
          <w:rPr>
            <w:noProof/>
            <w:webHidden/>
          </w:rPr>
          <w:tab/>
        </w:r>
        <w:r w:rsidR="00902322">
          <w:rPr>
            <w:noProof/>
            <w:webHidden/>
          </w:rPr>
          <w:fldChar w:fldCharType="begin"/>
        </w:r>
        <w:r w:rsidR="00902322">
          <w:rPr>
            <w:noProof/>
            <w:webHidden/>
          </w:rPr>
          <w:instrText xml:space="preserve"> PAGEREF _Toc116806282 \h </w:instrText>
        </w:r>
        <w:r w:rsidR="00902322">
          <w:rPr>
            <w:noProof/>
            <w:webHidden/>
          </w:rPr>
        </w:r>
        <w:r w:rsidR="00902322">
          <w:rPr>
            <w:noProof/>
            <w:webHidden/>
          </w:rPr>
          <w:fldChar w:fldCharType="separate"/>
        </w:r>
        <w:r w:rsidR="00902322">
          <w:rPr>
            <w:noProof/>
            <w:webHidden/>
          </w:rPr>
          <w:t>35</w:t>
        </w:r>
        <w:r w:rsidR="00902322">
          <w:rPr>
            <w:noProof/>
            <w:webHidden/>
          </w:rPr>
          <w:fldChar w:fldCharType="end"/>
        </w:r>
      </w:hyperlink>
    </w:p>
    <w:p w14:paraId="71B5C010" w14:textId="77F8C311" w:rsidR="00902322" w:rsidRDefault="00000000">
      <w:pPr>
        <w:pStyle w:val="Spistreci3"/>
        <w:rPr>
          <w:rFonts w:asciiTheme="minorHAnsi" w:eastAsiaTheme="minorEastAsia" w:hAnsiTheme="minorHAnsi" w:cstheme="minorBidi"/>
          <w:noProof/>
          <w:sz w:val="22"/>
          <w:szCs w:val="22"/>
        </w:rPr>
      </w:pPr>
      <w:hyperlink w:anchor="_Toc116806283" w:history="1">
        <w:r w:rsidR="00902322" w:rsidRPr="007A3428">
          <w:rPr>
            <w:rStyle w:val="Hipercze"/>
            <w:noProof/>
            <w:lang w:val="en-US"/>
          </w:rPr>
          <w:t>II.2.1</w:t>
        </w:r>
        <w:r w:rsidR="00902322">
          <w:rPr>
            <w:rFonts w:asciiTheme="minorHAnsi" w:eastAsiaTheme="minorEastAsia" w:hAnsiTheme="minorHAnsi" w:cstheme="minorBidi"/>
            <w:noProof/>
            <w:sz w:val="22"/>
            <w:szCs w:val="22"/>
          </w:rPr>
          <w:tab/>
        </w:r>
        <w:r w:rsidR="00902322" w:rsidRPr="007A3428">
          <w:rPr>
            <w:rStyle w:val="Hipercze"/>
            <w:noProof/>
            <w:lang w:val="en-US"/>
          </w:rPr>
          <w:t>Przegląd algorytmów</w:t>
        </w:r>
        <w:r w:rsidR="00902322">
          <w:rPr>
            <w:noProof/>
            <w:webHidden/>
          </w:rPr>
          <w:tab/>
        </w:r>
        <w:r w:rsidR="00902322">
          <w:rPr>
            <w:noProof/>
            <w:webHidden/>
          </w:rPr>
          <w:fldChar w:fldCharType="begin"/>
        </w:r>
        <w:r w:rsidR="00902322">
          <w:rPr>
            <w:noProof/>
            <w:webHidden/>
          </w:rPr>
          <w:instrText xml:space="preserve"> PAGEREF _Toc116806283 \h </w:instrText>
        </w:r>
        <w:r w:rsidR="00902322">
          <w:rPr>
            <w:noProof/>
            <w:webHidden/>
          </w:rPr>
        </w:r>
        <w:r w:rsidR="00902322">
          <w:rPr>
            <w:noProof/>
            <w:webHidden/>
          </w:rPr>
          <w:fldChar w:fldCharType="separate"/>
        </w:r>
        <w:r w:rsidR="00902322">
          <w:rPr>
            <w:noProof/>
            <w:webHidden/>
          </w:rPr>
          <w:t>35</w:t>
        </w:r>
        <w:r w:rsidR="00902322">
          <w:rPr>
            <w:noProof/>
            <w:webHidden/>
          </w:rPr>
          <w:fldChar w:fldCharType="end"/>
        </w:r>
      </w:hyperlink>
    </w:p>
    <w:p w14:paraId="64961707" w14:textId="220FF509" w:rsidR="00902322" w:rsidRDefault="00000000">
      <w:pPr>
        <w:pStyle w:val="Spistreci3"/>
        <w:rPr>
          <w:rFonts w:asciiTheme="minorHAnsi" w:eastAsiaTheme="minorEastAsia" w:hAnsiTheme="minorHAnsi" w:cstheme="minorBidi"/>
          <w:noProof/>
          <w:sz w:val="22"/>
          <w:szCs w:val="22"/>
        </w:rPr>
      </w:pPr>
      <w:hyperlink w:anchor="_Toc116806284" w:history="1">
        <w:r w:rsidR="00902322" w:rsidRPr="007A3428">
          <w:rPr>
            <w:rStyle w:val="Hipercze"/>
            <w:noProof/>
            <w:lang w:val="en-US"/>
          </w:rPr>
          <w:t>II.2.2</w:t>
        </w:r>
        <w:r w:rsidR="00902322">
          <w:rPr>
            <w:rFonts w:asciiTheme="minorHAnsi" w:eastAsiaTheme="minorEastAsia" w:hAnsiTheme="minorHAnsi" w:cstheme="minorBidi"/>
            <w:noProof/>
            <w:sz w:val="22"/>
            <w:szCs w:val="22"/>
          </w:rPr>
          <w:tab/>
        </w:r>
        <w:r w:rsidR="00902322" w:rsidRPr="007A3428">
          <w:rPr>
            <w:rStyle w:val="Hipercze"/>
            <w:noProof/>
            <w:lang w:val="en-US"/>
          </w:rPr>
          <w:t>Wybór algorytmu</w:t>
        </w:r>
        <w:r w:rsidR="00902322">
          <w:rPr>
            <w:noProof/>
            <w:webHidden/>
          </w:rPr>
          <w:tab/>
        </w:r>
        <w:r w:rsidR="00902322">
          <w:rPr>
            <w:noProof/>
            <w:webHidden/>
          </w:rPr>
          <w:fldChar w:fldCharType="begin"/>
        </w:r>
        <w:r w:rsidR="00902322">
          <w:rPr>
            <w:noProof/>
            <w:webHidden/>
          </w:rPr>
          <w:instrText xml:space="preserve"> PAGEREF _Toc116806284 \h </w:instrText>
        </w:r>
        <w:r w:rsidR="00902322">
          <w:rPr>
            <w:noProof/>
            <w:webHidden/>
          </w:rPr>
        </w:r>
        <w:r w:rsidR="00902322">
          <w:rPr>
            <w:noProof/>
            <w:webHidden/>
          </w:rPr>
          <w:fldChar w:fldCharType="separate"/>
        </w:r>
        <w:r w:rsidR="00902322">
          <w:rPr>
            <w:noProof/>
            <w:webHidden/>
          </w:rPr>
          <w:t>35</w:t>
        </w:r>
        <w:r w:rsidR="00902322">
          <w:rPr>
            <w:noProof/>
            <w:webHidden/>
          </w:rPr>
          <w:fldChar w:fldCharType="end"/>
        </w:r>
      </w:hyperlink>
    </w:p>
    <w:p w14:paraId="6CFE5310" w14:textId="19F1EABB" w:rsidR="00902322" w:rsidRDefault="00000000">
      <w:pPr>
        <w:pStyle w:val="Spistreci4"/>
        <w:rPr>
          <w:rFonts w:asciiTheme="minorHAnsi" w:eastAsiaTheme="minorEastAsia" w:hAnsiTheme="minorHAnsi" w:cstheme="minorBidi"/>
          <w:noProof/>
        </w:rPr>
      </w:pPr>
      <w:hyperlink w:anchor="_Toc116806285" w:history="1">
        <w:r w:rsidR="00902322" w:rsidRPr="007A3428">
          <w:rPr>
            <w:rStyle w:val="Hipercze"/>
            <w:noProof/>
          </w:rPr>
          <w:t>II.2.2.1</w:t>
        </w:r>
        <w:r w:rsidR="00902322">
          <w:rPr>
            <w:rFonts w:asciiTheme="minorHAnsi" w:eastAsiaTheme="minorEastAsia" w:hAnsiTheme="minorHAnsi" w:cstheme="minorBidi"/>
            <w:noProof/>
          </w:rPr>
          <w:tab/>
        </w:r>
        <w:r w:rsidR="00902322" w:rsidRPr="007A3428">
          <w:rPr>
            <w:rStyle w:val="Hipercze"/>
            <w:noProof/>
          </w:rPr>
          <w:t>Opis algorytmu przez analogię do klasyki</w:t>
        </w:r>
        <w:r w:rsidR="00902322">
          <w:rPr>
            <w:noProof/>
            <w:webHidden/>
          </w:rPr>
          <w:tab/>
        </w:r>
        <w:r w:rsidR="00902322">
          <w:rPr>
            <w:noProof/>
            <w:webHidden/>
          </w:rPr>
          <w:fldChar w:fldCharType="begin"/>
        </w:r>
        <w:r w:rsidR="00902322">
          <w:rPr>
            <w:noProof/>
            <w:webHidden/>
          </w:rPr>
          <w:instrText xml:space="preserve"> PAGEREF _Toc116806285 \h </w:instrText>
        </w:r>
        <w:r w:rsidR="00902322">
          <w:rPr>
            <w:noProof/>
            <w:webHidden/>
          </w:rPr>
        </w:r>
        <w:r w:rsidR="00902322">
          <w:rPr>
            <w:noProof/>
            <w:webHidden/>
          </w:rPr>
          <w:fldChar w:fldCharType="separate"/>
        </w:r>
        <w:r w:rsidR="00902322">
          <w:rPr>
            <w:noProof/>
            <w:webHidden/>
          </w:rPr>
          <w:t>35</w:t>
        </w:r>
        <w:r w:rsidR="00902322">
          <w:rPr>
            <w:noProof/>
            <w:webHidden/>
          </w:rPr>
          <w:fldChar w:fldCharType="end"/>
        </w:r>
      </w:hyperlink>
    </w:p>
    <w:p w14:paraId="73C57FC0" w14:textId="198C567C" w:rsidR="00902322" w:rsidRDefault="00000000">
      <w:pPr>
        <w:pStyle w:val="Spistreci4"/>
        <w:rPr>
          <w:rFonts w:asciiTheme="minorHAnsi" w:eastAsiaTheme="minorEastAsia" w:hAnsiTheme="minorHAnsi" w:cstheme="minorBidi"/>
          <w:noProof/>
        </w:rPr>
      </w:pPr>
      <w:hyperlink w:anchor="_Toc116806286" w:history="1">
        <w:r w:rsidR="00902322" w:rsidRPr="007A3428">
          <w:rPr>
            <w:rStyle w:val="Hipercze"/>
            <w:noProof/>
            <w:lang w:val="en-US"/>
          </w:rPr>
          <w:t>II.2.2.2</w:t>
        </w:r>
        <w:r w:rsidR="00902322">
          <w:rPr>
            <w:rFonts w:asciiTheme="minorHAnsi" w:eastAsiaTheme="minorEastAsia" w:hAnsiTheme="minorHAnsi" w:cstheme="minorBidi"/>
            <w:noProof/>
          </w:rPr>
          <w:tab/>
        </w:r>
        <w:r w:rsidR="00902322" w:rsidRPr="007A3428">
          <w:rPr>
            <w:rStyle w:val="Hipercze"/>
            <w:noProof/>
            <w:lang w:val="en-US"/>
          </w:rPr>
          <w:t>Formalizacja algorytmu</w:t>
        </w:r>
        <w:r w:rsidR="00902322">
          <w:rPr>
            <w:noProof/>
            <w:webHidden/>
          </w:rPr>
          <w:tab/>
        </w:r>
        <w:r w:rsidR="00902322">
          <w:rPr>
            <w:noProof/>
            <w:webHidden/>
          </w:rPr>
          <w:fldChar w:fldCharType="begin"/>
        </w:r>
        <w:r w:rsidR="00902322">
          <w:rPr>
            <w:noProof/>
            <w:webHidden/>
          </w:rPr>
          <w:instrText xml:space="preserve"> PAGEREF _Toc116806286 \h </w:instrText>
        </w:r>
        <w:r w:rsidR="00902322">
          <w:rPr>
            <w:noProof/>
            <w:webHidden/>
          </w:rPr>
        </w:r>
        <w:r w:rsidR="00902322">
          <w:rPr>
            <w:noProof/>
            <w:webHidden/>
          </w:rPr>
          <w:fldChar w:fldCharType="separate"/>
        </w:r>
        <w:r w:rsidR="00902322">
          <w:rPr>
            <w:noProof/>
            <w:webHidden/>
          </w:rPr>
          <w:t>35</w:t>
        </w:r>
        <w:r w:rsidR="00902322">
          <w:rPr>
            <w:noProof/>
            <w:webHidden/>
          </w:rPr>
          <w:fldChar w:fldCharType="end"/>
        </w:r>
      </w:hyperlink>
    </w:p>
    <w:p w14:paraId="7AC2DB2A" w14:textId="20DE2196" w:rsidR="00902322" w:rsidRDefault="00000000">
      <w:pPr>
        <w:pStyle w:val="Spistreci2"/>
        <w:rPr>
          <w:rFonts w:asciiTheme="minorHAnsi" w:eastAsiaTheme="minorEastAsia" w:hAnsiTheme="minorHAnsi" w:cstheme="minorBidi"/>
          <w:noProof/>
          <w:sz w:val="22"/>
          <w:szCs w:val="22"/>
        </w:rPr>
      </w:pPr>
      <w:hyperlink w:anchor="_Toc116806287" w:history="1">
        <w:r w:rsidR="00902322" w:rsidRPr="007A3428">
          <w:rPr>
            <w:rStyle w:val="Hipercze"/>
            <w:noProof/>
            <w:lang w:val="en-US"/>
          </w:rPr>
          <w:t>II.3</w:t>
        </w:r>
        <w:r w:rsidR="00902322">
          <w:rPr>
            <w:rFonts w:asciiTheme="minorHAnsi" w:eastAsiaTheme="minorEastAsia" w:hAnsiTheme="minorHAnsi" w:cstheme="minorBidi"/>
            <w:noProof/>
            <w:sz w:val="22"/>
            <w:szCs w:val="22"/>
          </w:rPr>
          <w:tab/>
        </w:r>
        <w:r w:rsidR="00902322" w:rsidRPr="007A3428">
          <w:rPr>
            <w:rStyle w:val="Hipercze"/>
            <w:noProof/>
            <w:lang w:val="en-US"/>
          </w:rPr>
          <w:t>Przegląd rynku kwantowego</w:t>
        </w:r>
        <w:r w:rsidR="00902322">
          <w:rPr>
            <w:noProof/>
            <w:webHidden/>
          </w:rPr>
          <w:tab/>
        </w:r>
        <w:r w:rsidR="00902322">
          <w:rPr>
            <w:noProof/>
            <w:webHidden/>
          </w:rPr>
          <w:fldChar w:fldCharType="begin"/>
        </w:r>
        <w:r w:rsidR="00902322">
          <w:rPr>
            <w:noProof/>
            <w:webHidden/>
          </w:rPr>
          <w:instrText xml:space="preserve"> PAGEREF _Toc116806287 \h </w:instrText>
        </w:r>
        <w:r w:rsidR="00902322">
          <w:rPr>
            <w:noProof/>
            <w:webHidden/>
          </w:rPr>
        </w:r>
        <w:r w:rsidR="00902322">
          <w:rPr>
            <w:noProof/>
            <w:webHidden/>
          </w:rPr>
          <w:fldChar w:fldCharType="separate"/>
        </w:r>
        <w:r w:rsidR="00902322">
          <w:rPr>
            <w:noProof/>
            <w:webHidden/>
          </w:rPr>
          <w:t>36</w:t>
        </w:r>
        <w:r w:rsidR="00902322">
          <w:rPr>
            <w:noProof/>
            <w:webHidden/>
          </w:rPr>
          <w:fldChar w:fldCharType="end"/>
        </w:r>
      </w:hyperlink>
    </w:p>
    <w:p w14:paraId="205EC230" w14:textId="4337F255" w:rsidR="00902322" w:rsidRDefault="00000000">
      <w:pPr>
        <w:pStyle w:val="Spistreci3"/>
        <w:rPr>
          <w:rFonts w:asciiTheme="minorHAnsi" w:eastAsiaTheme="minorEastAsia" w:hAnsiTheme="minorHAnsi" w:cstheme="minorBidi"/>
          <w:noProof/>
          <w:sz w:val="22"/>
          <w:szCs w:val="22"/>
        </w:rPr>
      </w:pPr>
      <w:hyperlink w:anchor="_Toc116806288" w:history="1">
        <w:r w:rsidR="00902322" w:rsidRPr="007A3428">
          <w:rPr>
            <w:rStyle w:val="Hipercze"/>
            <w:noProof/>
            <w:lang w:val="en-US"/>
          </w:rPr>
          <w:t>II.3.1</w:t>
        </w:r>
        <w:r w:rsidR="00902322">
          <w:rPr>
            <w:rFonts w:asciiTheme="minorHAnsi" w:eastAsiaTheme="minorEastAsia" w:hAnsiTheme="minorHAnsi" w:cstheme="minorBidi"/>
            <w:noProof/>
            <w:sz w:val="22"/>
            <w:szCs w:val="22"/>
          </w:rPr>
          <w:tab/>
        </w:r>
        <w:r w:rsidR="00902322" w:rsidRPr="007A3428">
          <w:rPr>
            <w:rStyle w:val="Hipercze"/>
            <w:noProof/>
            <w:lang w:val="en-US"/>
          </w:rPr>
          <w:t>Infrastruktura ogólnodostępna</w:t>
        </w:r>
        <w:r w:rsidR="00902322">
          <w:rPr>
            <w:noProof/>
            <w:webHidden/>
          </w:rPr>
          <w:tab/>
        </w:r>
        <w:r w:rsidR="00902322">
          <w:rPr>
            <w:noProof/>
            <w:webHidden/>
          </w:rPr>
          <w:fldChar w:fldCharType="begin"/>
        </w:r>
        <w:r w:rsidR="00902322">
          <w:rPr>
            <w:noProof/>
            <w:webHidden/>
          </w:rPr>
          <w:instrText xml:space="preserve"> PAGEREF _Toc116806288 \h </w:instrText>
        </w:r>
        <w:r w:rsidR="00902322">
          <w:rPr>
            <w:noProof/>
            <w:webHidden/>
          </w:rPr>
        </w:r>
        <w:r w:rsidR="00902322">
          <w:rPr>
            <w:noProof/>
            <w:webHidden/>
          </w:rPr>
          <w:fldChar w:fldCharType="separate"/>
        </w:r>
        <w:r w:rsidR="00902322">
          <w:rPr>
            <w:noProof/>
            <w:webHidden/>
          </w:rPr>
          <w:t>36</w:t>
        </w:r>
        <w:r w:rsidR="00902322">
          <w:rPr>
            <w:noProof/>
            <w:webHidden/>
          </w:rPr>
          <w:fldChar w:fldCharType="end"/>
        </w:r>
      </w:hyperlink>
    </w:p>
    <w:p w14:paraId="6E4C5C83" w14:textId="5FB2BE6C" w:rsidR="00902322" w:rsidRDefault="00000000">
      <w:pPr>
        <w:pStyle w:val="Spistreci3"/>
        <w:rPr>
          <w:rFonts w:asciiTheme="minorHAnsi" w:eastAsiaTheme="minorEastAsia" w:hAnsiTheme="minorHAnsi" w:cstheme="minorBidi"/>
          <w:noProof/>
          <w:sz w:val="22"/>
          <w:szCs w:val="22"/>
        </w:rPr>
      </w:pPr>
      <w:hyperlink w:anchor="_Toc116806289" w:history="1">
        <w:r w:rsidR="00902322" w:rsidRPr="007A3428">
          <w:rPr>
            <w:rStyle w:val="Hipercze"/>
            <w:noProof/>
            <w:lang w:val="en-US"/>
          </w:rPr>
          <w:t>II.3.2</w:t>
        </w:r>
        <w:r w:rsidR="00902322">
          <w:rPr>
            <w:rFonts w:asciiTheme="minorHAnsi" w:eastAsiaTheme="minorEastAsia" w:hAnsiTheme="minorHAnsi" w:cstheme="minorBidi"/>
            <w:noProof/>
            <w:sz w:val="22"/>
            <w:szCs w:val="22"/>
          </w:rPr>
          <w:tab/>
        </w:r>
        <w:r w:rsidR="00902322" w:rsidRPr="007A3428">
          <w:rPr>
            <w:rStyle w:val="Hipercze"/>
            <w:noProof/>
            <w:lang w:val="en-US"/>
          </w:rPr>
          <w:t>Software (qiskit)</w:t>
        </w:r>
        <w:r w:rsidR="00902322">
          <w:rPr>
            <w:noProof/>
            <w:webHidden/>
          </w:rPr>
          <w:tab/>
        </w:r>
        <w:r w:rsidR="00902322">
          <w:rPr>
            <w:noProof/>
            <w:webHidden/>
          </w:rPr>
          <w:fldChar w:fldCharType="begin"/>
        </w:r>
        <w:r w:rsidR="00902322">
          <w:rPr>
            <w:noProof/>
            <w:webHidden/>
          </w:rPr>
          <w:instrText xml:space="preserve"> PAGEREF _Toc116806289 \h </w:instrText>
        </w:r>
        <w:r w:rsidR="00902322">
          <w:rPr>
            <w:noProof/>
            <w:webHidden/>
          </w:rPr>
        </w:r>
        <w:r w:rsidR="00902322">
          <w:rPr>
            <w:noProof/>
            <w:webHidden/>
          </w:rPr>
          <w:fldChar w:fldCharType="separate"/>
        </w:r>
        <w:r w:rsidR="00902322">
          <w:rPr>
            <w:noProof/>
            <w:webHidden/>
          </w:rPr>
          <w:t>36</w:t>
        </w:r>
        <w:r w:rsidR="00902322">
          <w:rPr>
            <w:noProof/>
            <w:webHidden/>
          </w:rPr>
          <w:fldChar w:fldCharType="end"/>
        </w:r>
      </w:hyperlink>
    </w:p>
    <w:p w14:paraId="02860CD2" w14:textId="7F0A2784" w:rsidR="00902322" w:rsidRDefault="00000000">
      <w:pPr>
        <w:pStyle w:val="Spistreci3"/>
        <w:rPr>
          <w:rFonts w:asciiTheme="minorHAnsi" w:eastAsiaTheme="minorEastAsia" w:hAnsiTheme="minorHAnsi" w:cstheme="minorBidi"/>
          <w:noProof/>
          <w:sz w:val="22"/>
          <w:szCs w:val="22"/>
        </w:rPr>
      </w:pPr>
      <w:hyperlink w:anchor="_Toc116806290" w:history="1">
        <w:r w:rsidR="00902322" w:rsidRPr="007A3428">
          <w:rPr>
            <w:rStyle w:val="Hipercze"/>
            <w:noProof/>
            <w:lang w:val="en-US"/>
          </w:rPr>
          <w:t>II.3.3</w:t>
        </w:r>
        <w:r w:rsidR="00902322">
          <w:rPr>
            <w:rFonts w:asciiTheme="minorHAnsi" w:eastAsiaTheme="minorEastAsia" w:hAnsiTheme="minorHAnsi" w:cstheme="minorBidi"/>
            <w:noProof/>
            <w:sz w:val="22"/>
            <w:szCs w:val="22"/>
          </w:rPr>
          <w:tab/>
        </w:r>
        <w:r w:rsidR="00902322" w:rsidRPr="007A3428">
          <w:rPr>
            <w:rStyle w:val="Hipercze"/>
            <w:noProof/>
            <w:lang w:val="en-US"/>
          </w:rPr>
          <w:t>Środowiska naukowe i dydaktyczne</w:t>
        </w:r>
        <w:r w:rsidR="00902322">
          <w:rPr>
            <w:noProof/>
            <w:webHidden/>
          </w:rPr>
          <w:tab/>
        </w:r>
        <w:r w:rsidR="00902322">
          <w:rPr>
            <w:noProof/>
            <w:webHidden/>
          </w:rPr>
          <w:fldChar w:fldCharType="begin"/>
        </w:r>
        <w:r w:rsidR="00902322">
          <w:rPr>
            <w:noProof/>
            <w:webHidden/>
          </w:rPr>
          <w:instrText xml:space="preserve"> PAGEREF _Toc116806290 \h </w:instrText>
        </w:r>
        <w:r w:rsidR="00902322">
          <w:rPr>
            <w:noProof/>
            <w:webHidden/>
          </w:rPr>
        </w:r>
        <w:r w:rsidR="00902322">
          <w:rPr>
            <w:noProof/>
            <w:webHidden/>
          </w:rPr>
          <w:fldChar w:fldCharType="separate"/>
        </w:r>
        <w:r w:rsidR="00902322">
          <w:rPr>
            <w:noProof/>
            <w:webHidden/>
          </w:rPr>
          <w:t>36</w:t>
        </w:r>
        <w:r w:rsidR="00902322">
          <w:rPr>
            <w:noProof/>
            <w:webHidden/>
          </w:rPr>
          <w:fldChar w:fldCharType="end"/>
        </w:r>
      </w:hyperlink>
    </w:p>
    <w:p w14:paraId="6BA6983F" w14:textId="1AFCF596" w:rsidR="00902322" w:rsidRDefault="00000000">
      <w:pPr>
        <w:pStyle w:val="Spistreci3"/>
        <w:rPr>
          <w:rFonts w:asciiTheme="minorHAnsi" w:eastAsiaTheme="minorEastAsia" w:hAnsiTheme="minorHAnsi" w:cstheme="minorBidi"/>
          <w:noProof/>
          <w:sz w:val="22"/>
          <w:szCs w:val="22"/>
        </w:rPr>
      </w:pPr>
      <w:hyperlink w:anchor="_Toc116806291" w:history="1">
        <w:r w:rsidR="00902322" w:rsidRPr="007A3428">
          <w:rPr>
            <w:rStyle w:val="Hipercze"/>
            <w:noProof/>
            <w:lang w:val="en-US"/>
          </w:rPr>
          <w:t>II.3.4</w:t>
        </w:r>
        <w:r w:rsidR="00902322">
          <w:rPr>
            <w:rFonts w:asciiTheme="minorHAnsi" w:eastAsiaTheme="minorEastAsia" w:hAnsiTheme="minorHAnsi" w:cstheme="minorBidi"/>
            <w:noProof/>
            <w:sz w:val="22"/>
            <w:szCs w:val="22"/>
          </w:rPr>
          <w:tab/>
        </w:r>
        <w:r w:rsidR="00902322" w:rsidRPr="007A3428">
          <w:rPr>
            <w:rStyle w:val="Hipercze"/>
            <w:noProof/>
            <w:lang w:val="en-US"/>
          </w:rPr>
          <w:t>Wyścig państw</w:t>
        </w:r>
        <w:r w:rsidR="00902322">
          <w:rPr>
            <w:noProof/>
            <w:webHidden/>
          </w:rPr>
          <w:tab/>
        </w:r>
        <w:r w:rsidR="00902322">
          <w:rPr>
            <w:noProof/>
            <w:webHidden/>
          </w:rPr>
          <w:fldChar w:fldCharType="begin"/>
        </w:r>
        <w:r w:rsidR="00902322">
          <w:rPr>
            <w:noProof/>
            <w:webHidden/>
          </w:rPr>
          <w:instrText xml:space="preserve"> PAGEREF _Toc116806291 \h </w:instrText>
        </w:r>
        <w:r w:rsidR="00902322">
          <w:rPr>
            <w:noProof/>
            <w:webHidden/>
          </w:rPr>
        </w:r>
        <w:r w:rsidR="00902322">
          <w:rPr>
            <w:noProof/>
            <w:webHidden/>
          </w:rPr>
          <w:fldChar w:fldCharType="separate"/>
        </w:r>
        <w:r w:rsidR="00902322">
          <w:rPr>
            <w:noProof/>
            <w:webHidden/>
          </w:rPr>
          <w:t>36</w:t>
        </w:r>
        <w:r w:rsidR="00902322">
          <w:rPr>
            <w:noProof/>
            <w:webHidden/>
          </w:rPr>
          <w:fldChar w:fldCharType="end"/>
        </w:r>
      </w:hyperlink>
    </w:p>
    <w:p w14:paraId="712B9F6C" w14:textId="57C9A57A" w:rsidR="00902322" w:rsidRDefault="00000000">
      <w:pPr>
        <w:pStyle w:val="Spistreci4"/>
        <w:rPr>
          <w:rFonts w:asciiTheme="minorHAnsi" w:eastAsiaTheme="minorEastAsia" w:hAnsiTheme="minorHAnsi" w:cstheme="minorBidi"/>
          <w:noProof/>
        </w:rPr>
      </w:pPr>
      <w:hyperlink w:anchor="_Toc116806292" w:history="1">
        <w:r w:rsidR="00902322" w:rsidRPr="007A3428">
          <w:rPr>
            <w:rStyle w:val="Hipercze"/>
            <w:noProof/>
            <w:lang w:val="en-US"/>
          </w:rPr>
          <w:t>II.3.4.1</w:t>
        </w:r>
        <w:r w:rsidR="00902322">
          <w:rPr>
            <w:rFonts w:asciiTheme="minorHAnsi" w:eastAsiaTheme="minorEastAsia" w:hAnsiTheme="minorHAnsi" w:cstheme="minorBidi"/>
            <w:noProof/>
          </w:rPr>
          <w:tab/>
        </w:r>
        <w:r w:rsidR="00902322" w:rsidRPr="007A3428">
          <w:rPr>
            <w:rStyle w:val="Hipercze"/>
            <w:noProof/>
            <w:lang w:val="en-US"/>
          </w:rPr>
          <w:t>Lorem ipsum dolor sit amet, consectetur</w:t>
        </w:r>
        <w:r w:rsidR="00902322">
          <w:rPr>
            <w:noProof/>
            <w:webHidden/>
          </w:rPr>
          <w:tab/>
        </w:r>
        <w:r w:rsidR="00902322">
          <w:rPr>
            <w:noProof/>
            <w:webHidden/>
          </w:rPr>
          <w:fldChar w:fldCharType="begin"/>
        </w:r>
        <w:r w:rsidR="00902322">
          <w:rPr>
            <w:noProof/>
            <w:webHidden/>
          </w:rPr>
          <w:instrText xml:space="preserve"> PAGEREF _Toc116806292 \h </w:instrText>
        </w:r>
        <w:r w:rsidR="00902322">
          <w:rPr>
            <w:noProof/>
            <w:webHidden/>
          </w:rPr>
        </w:r>
        <w:r w:rsidR="00902322">
          <w:rPr>
            <w:noProof/>
            <w:webHidden/>
          </w:rPr>
          <w:fldChar w:fldCharType="separate"/>
        </w:r>
        <w:r w:rsidR="00902322">
          <w:rPr>
            <w:noProof/>
            <w:webHidden/>
          </w:rPr>
          <w:t>36</w:t>
        </w:r>
        <w:r w:rsidR="00902322">
          <w:rPr>
            <w:noProof/>
            <w:webHidden/>
          </w:rPr>
          <w:fldChar w:fldCharType="end"/>
        </w:r>
      </w:hyperlink>
    </w:p>
    <w:p w14:paraId="318FF0CA" w14:textId="5E7555C8" w:rsidR="00902322" w:rsidRDefault="00000000">
      <w:pPr>
        <w:pStyle w:val="Spistreci4"/>
        <w:rPr>
          <w:rFonts w:asciiTheme="minorHAnsi" w:eastAsiaTheme="minorEastAsia" w:hAnsiTheme="minorHAnsi" w:cstheme="minorBidi"/>
          <w:noProof/>
        </w:rPr>
      </w:pPr>
      <w:hyperlink w:anchor="_Toc116806293" w:history="1">
        <w:r w:rsidR="00902322" w:rsidRPr="007A3428">
          <w:rPr>
            <w:rStyle w:val="Hipercze"/>
            <w:noProof/>
            <w:lang w:val="en-US"/>
          </w:rPr>
          <w:t>II.3.4.2</w:t>
        </w:r>
        <w:r w:rsidR="00902322">
          <w:rPr>
            <w:rFonts w:asciiTheme="minorHAnsi" w:eastAsiaTheme="minorEastAsia" w:hAnsiTheme="minorHAnsi" w:cstheme="minorBidi"/>
            <w:noProof/>
          </w:rPr>
          <w:tab/>
        </w:r>
        <w:r w:rsidR="00902322" w:rsidRPr="007A3428">
          <w:rPr>
            <w:rStyle w:val="Hipercze"/>
            <w:noProof/>
            <w:lang w:val="en-US"/>
          </w:rPr>
          <w:t>Lorem ipsum dolor sit amet, consectetur adipisicing elit</w:t>
        </w:r>
        <w:r w:rsidR="00902322">
          <w:rPr>
            <w:noProof/>
            <w:webHidden/>
          </w:rPr>
          <w:tab/>
        </w:r>
        <w:r w:rsidR="00902322">
          <w:rPr>
            <w:noProof/>
            <w:webHidden/>
          </w:rPr>
          <w:fldChar w:fldCharType="begin"/>
        </w:r>
        <w:r w:rsidR="00902322">
          <w:rPr>
            <w:noProof/>
            <w:webHidden/>
          </w:rPr>
          <w:instrText xml:space="preserve"> PAGEREF _Toc116806293 \h </w:instrText>
        </w:r>
        <w:r w:rsidR="00902322">
          <w:rPr>
            <w:noProof/>
            <w:webHidden/>
          </w:rPr>
        </w:r>
        <w:r w:rsidR="00902322">
          <w:rPr>
            <w:noProof/>
            <w:webHidden/>
          </w:rPr>
          <w:fldChar w:fldCharType="separate"/>
        </w:r>
        <w:r w:rsidR="00902322">
          <w:rPr>
            <w:noProof/>
            <w:webHidden/>
          </w:rPr>
          <w:t>37</w:t>
        </w:r>
        <w:r w:rsidR="00902322">
          <w:rPr>
            <w:noProof/>
            <w:webHidden/>
          </w:rPr>
          <w:fldChar w:fldCharType="end"/>
        </w:r>
      </w:hyperlink>
    </w:p>
    <w:p w14:paraId="7A154747" w14:textId="001E48DF" w:rsidR="00902322" w:rsidRDefault="00000000">
      <w:pPr>
        <w:pStyle w:val="Spistreci4"/>
        <w:rPr>
          <w:rFonts w:asciiTheme="minorHAnsi" w:eastAsiaTheme="minorEastAsia" w:hAnsiTheme="minorHAnsi" w:cstheme="minorBidi"/>
          <w:noProof/>
        </w:rPr>
      </w:pPr>
      <w:hyperlink w:anchor="_Toc116806294" w:history="1">
        <w:r w:rsidR="00902322" w:rsidRPr="007A3428">
          <w:rPr>
            <w:rStyle w:val="Hipercze"/>
            <w:noProof/>
          </w:rPr>
          <w:t>II.3.4.3</w:t>
        </w:r>
        <w:r w:rsidR="00902322">
          <w:rPr>
            <w:rFonts w:asciiTheme="minorHAnsi" w:eastAsiaTheme="minorEastAsia" w:hAnsiTheme="minorHAnsi" w:cstheme="minorBidi"/>
            <w:noProof/>
          </w:rPr>
          <w:tab/>
        </w:r>
        <w:r w:rsidR="00902322" w:rsidRPr="007A3428">
          <w:rPr>
            <w:rStyle w:val="Hipercze"/>
            <w:noProof/>
          </w:rPr>
          <w:t>Onsectetur adipisicing eli</w:t>
        </w:r>
        <w:r w:rsidR="00902322">
          <w:rPr>
            <w:noProof/>
            <w:webHidden/>
          </w:rPr>
          <w:tab/>
        </w:r>
        <w:r w:rsidR="00902322">
          <w:rPr>
            <w:noProof/>
            <w:webHidden/>
          </w:rPr>
          <w:fldChar w:fldCharType="begin"/>
        </w:r>
        <w:r w:rsidR="00902322">
          <w:rPr>
            <w:noProof/>
            <w:webHidden/>
          </w:rPr>
          <w:instrText xml:space="preserve"> PAGEREF _Toc116806294 \h </w:instrText>
        </w:r>
        <w:r w:rsidR="00902322">
          <w:rPr>
            <w:noProof/>
            <w:webHidden/>
          </w:rPr>
        </w:r>
        <w:r w:rsidR="00902322">
          <w:rPr>
            <w:noProof/>
            <w:webHidden/>
          </w:rPr>
          <w:fldChar w:fldCharType="separate"/>
        </w:r>
        <w:r w:rsidR="00902322">
          <w:rPr>
            <w:noProof/>
            <w:webHidden/>
          </w:rPr>
          <w:t>37</w:t>
        </w:r>
        <w:r w:rsidR="00902322">
          <w:rPr>
            <w:noProof/>
            <w:webHidden/>
          </w:rPr>
          <w:fldChar w:fldCharType="end"/>
        </w:r>
      </w:hyperlink>
    </w:p>
    <w:p w14:paraId="1D5C5D17" w14:textId="42F3D96A" w:rsidR="00902322" w:rsidRDefault="00000000">
      <w:pPr>
        <w:pStyle w:val="Spistreci4"/>
        <w:rPr>
          <w:rFonts w:asciiTheme="minorHAnsi" w:eastAsiaTheme="minorEastAsia" w:hAnsiTheme="minorHAnsi" w:cstheme="minorBidi"/>
          <w:noProof/>
        </w:rPr>
      </w:pPr>
      <w:hyperlink w:anchor="_Toc116806295" w:history="1">
        <w:r w:rsidR="00902322" w:rsidRPr="007A3428">
          <w:rPr>
            <w:rStyle w:val="Hipercze"/>
            <w:noProof/>
          </w:rPr>
          <w:t>II.3.4.4</w:t>
        </w:r>
        <w:r w:rsidR="00902322">
          <w:rPr>
            <w:rFonts w:asciiTheme="minorHAnsi" w:eastAsiaTheme="minorEastAsia" w:hAnsiTheme="minorHAnsi" w:cstheme="minorBidi"/>
            <w:noProof/>
          </w:rPr>
          <w:tab/>
        </w:r>
        <w:r w:rsidR="00902322" w:rsidRPr="007A3428">
          <w:rPr>
            <w:rStyle w:val="Hipercze"/>
            <w:noProof/>
          </w:rPr>
          <w:t>Aliquip ex ea commod</w:t>
        </w:r>
        <w:r w:rsidR="00902322">
          <w:rPr>
            <w:noProof/>
            <w:webHidden/>
          </w:rPr>
          <w:tab/>
        </w:r>
        <w:r w:rsidR="00902322">
          <w:rPr>
            <w:noProof/>
            <w:webHidden/>
          </w:rPr>
          <w:fldChar w:fldCharType="begin"/>
        </w:r>
        <w:r w:rsidR="00902322">
          <w:rPr>
            <w:noProof/>
            <w:webHidden/>
          </w:rPr>
          <w:instrText xml:space="preserve"> PAGEREF _Toc116806295 \h </w:instrText>
        </w:r>
        <w:r w:rsidR="00902322">
          <w:rPr>
            <w:noProof/>
            <w:webHidden/>
          </w:rPr>
        </w:r>
        <w:r w:rsidR="00902322">
          <w:rPr>
            <w:noProof/>
            <w:webHidden/>
          </w:rPr>
          <w:fldChar w:fldCharType="separate"/>
        </w:r>
        <w:r w:rsidR="00902322">
          <w:rPr>
            <w:noProof/>
            <w:webHidden/>
          </w:rPr>
          <w:t>38</w:t>
        </w:r>
        <w:r w:rsidR="00902322">
          <w:rPr>
            <w:noProof/>
            <w:webHidden/>
          </w:rPr>
          <w:fldChar w:fldCharType="end"/>
        </w:r>
      </w:hyperlink>
    </w:p>
    <w:p w14:paraId="7B6BFD37" w14:textId="620C189E" w:rsidR="00902322" w:rsidRDefault="00000000">
      <w:pPr>
        <w:pStyle w:val="Spistreci1"/>
        <w:tabs>
          <w:tab w:val="left" w:pos="2269"/>
        </w:tabs>
        <w:rPr>
          <w:rFonts w:asciiTheme="minorHAnsi" w:eastAsiaTheme="minorEastAsia" w:hAnsiTheme="minorHAnsi" w:cstheme="minorBidi"/>
          <w:b w:val="0"/>
          <w:noProof/>
          <w:sz w:val="22"/>
          <w:szCs w:val="22"/>
        </w:rPr>
      </w:pPr>
      <w:hyperlink w:anchor="_Toc116806296" w:history="1">
        <w:r w:rsidR="00902322" w:rsidRPr="007A3428">
          <w:rPr>
            <w:rStyle w:val="Hipercze"/>
            <w:caps/>
            <w:noProof/>
            <w:lang w:val="en-US"/>
          </w:rPr>
          <w:t>Rozdział III.</w:t>
        </w:r>
        <w:r w:rsidR="00902322">
          <w:rPr>
            <w:rFonts w:asciiTheme="minorHAnsi" w:eastAsiaTheme="minorEastAsia" w:hAnsiTheme="minorHAnsi" w:cstheme="minorBidi"/>
            <w:b w:val="0"/>
            <w:noProof/>
            <w:sz w:val="22"/>
            <w:szCs w:val="22"/>
          </w:rPr>
          <w:tab/>
        </w:r>
        <w:r w:rsidR="00902322" w:rsidRPr="007A3428">
          <w:rPr>
            <w:rStyle w:val="Hipercze"/>
            <w:noProof/>
            <w:lang w:val="en-US"/>
          </w:rPr>
          <w:t>Implementacja</w:t>
        </w:r>
        <w:r w:rsidR="00902322">
          <w:rPr>
            <w:noProof/>
            <w:webHidden/>
          </w:rPr>
          <w:tab/>
        </w:r>
        <w:r w:rsidR="00902322">
          <w:rPr>
            <w:noProof/>
            <w:webHidden/>
          </w:rPr>
          <w:fldChar w:fldCharType="begin"/>
        </w:r>
        <w:r w:rsidR="00902322">
          <w:rPr>
            <w:noProof/>
            <w:webHidden/>
          </w:rPr>
          <w:instrText xml:space="preserve"> PAGEREF _Toc116806296 \h </w:instrText>
        </w:r>
        <w:r w:rsidR="00902322">
          <w:rPr>
            <w:noProof/>
            <w:webHidden/>
          </w:rPr>
        </w:r>
        <w:r w:rsidR="00902322">
          <w:rPr>
            <w:noProof/>
            <w:webHidden/>
          </w:rPr>
          <w:fldChar w:fldCharType="separate"/>
        </w:r>
        <w:r w:rsidR="00902322">
          <w:rPr>
            <w:noProof/>
            <w:webHidden/>
          </w:rPr>
          <w:t>40</w:t>
        </w:r>
        <w:r w:rsidR="00902322">
          <w:rPr>
            <w:noProof/>
            <w:webHidden/>
          </w:rPr>
          <w:fldChar w:fldCharType="end"/>
        </w:r>
      </w:hyperlink>
    </w:p>
    <w:p w14:paraId="78DE1A38" w14:textId="23D58C2F" w:rsidR="00902322" w:rsidRDefault="00000000">
      <w:pPr>
        <w:pStyle w:val="Spistreci2"/>
        <w:rPr>
          <w:rFonts w:asciiTheme="minorHAnsi" w:eastAsiaTheme="minorEastAsia" w:hAnsiTheme="minorHAnsi" w:cstheme="minorBidi"/>
          <w:noProof/>
          <w:sz w:val="22"/>
          <w:szCs w:val="22"/>
        </w:rPr>
      </w:pPr>
      <w:hyperlink w:anchor="_Toc116806297" w:history="1">
        <w:r w:rsidR="00902322" w:rsidRPr="007A3428">
          <w:rPr>
            <w:rStyle w:val="Hipercze"/>
            <w:noProof/>
          </w:rPr>
          <w:t>III.1</w:t>
        </w:r>
        <w:r w:rsidR="00902322">
          <w:rPr>
            <w:rFonts w:asciiTheme="minorHAnsi" w:eastAsiaTheme="minorEastAsia" w:hAnsiTheme="minorHAnsi" w:cstheme="minorBidi"/>
            <w:noProof/>
            <w:sz w:val="22"/>
            <w:szCs w:val="22"/>
          </w:rPr>
          <w:tab/>
        </w:r>
        <w:r w:rsidR="00902322" w:rsidRPr="007A3428">
          <w:rPr>
            <w:rStyle w:val="Hipercze"/>
            <w:noProof/>
          </w:rPr>
          <w:t>Dane</w:t>
        </w:r>
        <w:r w:rsidR="00902322">
          <w:rPr>
            <w:noProof/>
            <w:webHidden/>
          </w:rPr>
          <w:tab/>
        </w:r>
        <w:r w:rsidR="00902322">
          <w:rPr>
            <w:noProof/>
            <w:webHidden/>
          </w:rPr>
          <w:fldChar w:fldCharType="begin"/>
        </w:r>
        <w:r w:rsidR="00902322">
          <w:rPr>
            <w:noProof/>
            <w:webHidden/>
          </w:rPr>
          <w:instrText xml:space="preserve"> PAGEREF _Toc116806297 \h </w:instrText>
        </w:r>
        <w:r w:rsidR="00902322">
          <w:rPr>
            <w:noProof/>
            <w:webHidden/>
          </w:rPr>
        </w:r>
        <w:r w:rsidR="00902322">
          <w:rPr>
            <w:noProof/>
            <w:webHidden/>
          </w:rPr>
          <w:fldChar w:fldCharType="separate"/>
        </w:r>
        <w:r w:rsidR="00902322">
          <w:rPr>
            <w:noProof/>
            <w:webHidden/>
          </w:rPr>
          <w:t>40</w:t>
        </w:r>
        <w:r w:rsidR="00902322">
          <w:rPr>
            <w:noProof/>
            <w:webHidden/>
          </w:rPr>
          <w:fldChar w:fldCharType="end"/>
        </w:r>
      </w:hyperlink>
    </w:p>
    <w:p w14:paraId="7BA0BE44" w14:textId="03BFF6FD" w:rsidR="00902322" w:rsidRDefault="00000000">
      <w:pPr>
        <w:pStyle w:val="Spistreci2"/>
        <w:rPr>
          <w:rFonts w:asciiTheme="minorHAnsi" w:eastAsiaTheme="minorEastAsia" w:hAnsiTheme="minorHAnsi" w:cstheme="minorBidi"/>
          <w:noProof/>
          <w:sz w:val="22"/>
          <w:szCs w:val="22"/>
        </w:rPr>
      </w:pPr>
      <w:hyperlink w:anchor="_Toc116806298" w:history="1">
        <w:r w:rsidR="00902322" w:rsidRPr="007A3428">
          <w:rPr>
            <w:rStyle w:val="Hipercze"/>
            <w:noProof/>
          </w:rPr>
          <w:t>III.2</w:t>
        </w:r>
        <w:r w:rsidR="00902322">
          <w:rPr>
            <w:rFonts w:asciiTheme="minorHAnsi" w:eastAsiaTheme="minorEastAsia" w:hAnsiTheme="minorHAnsi" w:cstheme="minorBidi"/>
            <w:noProof/>
            <w:sz w:val="22"/>
            <w:szCs w:val="22"/>
          </w:rPr>
          <w:tab/>
        </w:r>
        <w:r w:rsidR="00902322" w:rsidRPr="007A3428">
          <w:rPr>
            <w:rStyle w:val="Hipercze"/>
            <w:noProof/>
          </w:rPr>
          <w:t>Opis matematyczny</w:t>
        </w:r>
        <w:r w:rsidR="00902322">
          <w:rPr>
            <w:noProof/>
            <w:webHidden/>
          </w:rPr>
          <w:tab/>
        </w:r>
        <w:r w:rsidR="00902322">
          <w:rPr>
            <w:noProof/>
            <w:webHidden/>
          </w:rPr>
          <w:fldChar w:fldCharType="begin"/>
        </w:r>
        <w:r w:rsidR="00902322">
          <w:rPr>
            <w:noProof/>
            <w:webHidden/>
          </w:rPr>
          <w:instrText xml:space="preserve"> PAGEREF _Toc116806298 \h </w:instrText>
        </w:r>
        <w:r w:rsidR="00902322">
          <w:rPr>
            <w:noProof/>
            <w:webHidden/>
          </w:rPr>
        </w:r>
        <w:r w:rsidR="00902322">
          <w:rPr>
            <w:noProof/>
            <w:webHidden/>
          </w:rPr>
          <w:fldChar w:fldCharType="separate"/>
        </w:r>
        <w:r w:rsidR="00902322">
          <w:rPr>
            <w:noProof/>
            <w:webHidden/>
          </w:rPr>
          <w:t>40</w:t>
        </w:r>
        <w:r w:rsidR="00902322">
          <w:rPr>
            <w:noProof/>
            <w:webHidden/>
          </w:rPr>
          <w:fldChar w:fldCharType="end"/>
        </w:r>
      </w:hyperlink>
    </w:p>
    <w:p w14:paraId="60B03482" w14:textId="2878BDF1" w:rsidR="00902322" w:rsidRDefault="00000000">
      <w:pPr>
        <w:pStyle w:val="Spistreci3"/>
        <w:tabs>
          <w:tab w:val="left" w:pos="2269"/>
        </w:tabs>
        <w:rPr>
          <w:rFonts w:asciiTheme="minorHAnsi" w:eastAsiaTheme="minorEastAsia" w:hAnsiTheme="minorHAnsi" w:cstheme="minorBidi"/>
          <w:noProof/>
          <w:sz w:val="22"/>
          <w:szCs w:val="22"/>
        </w:rPr>
      </w:pPr>
      <w:hyperlink w:anchor="_Toc116806299" w:history="1">
        <w:r w:rsidR="00902322" w:rsidRPr="007A3428">
          <w:rPr>
            <w:rStyle w:val="Hipercze"/>
            <w:noProof/>
          </w:rPr>
          <w:t>III.2.1</w:t>
        </w:r>
        <w:r w:rsidR="00902322">
          <w:rPr>
            <w:rFonts w:asciiTheme="minorHAnsi" w:eastAsiaTheme="minorEastAsia" w:hAnsiTheme="minorHAnsi" w:cstheme="minorBidi"/>
            <w:noProof/>
            <w:sz w:val="22"/>
            <w:szCs w:val="22"/>
          </w:rPr>
          <w:tab/>
        </w:r>
        <w:r w:rsidR="00902322" w:rsidRPr="007A3428">
          <w:rPr>
            <w:rStyle w:val="Hipercze"/>
            <w:noProof/>
          </w:rPr>
          <w:t>Sformułowanie matematyczne a potem w QUBO</w:t>
        </w:r>
        <w:r w:rsidR="00902322">
          <w:rPr>
            <w:noProof/>
            <w:webHidden/>
          </w:rPr>
          <w:tab/>
        </w:r>
        <w:r w:rsidR="00902322">
          <w:rPr>
            <w:noProof/>
            <w:webHidden/>
          </w:rPr>
          <w:fldChar w:fldCharType="begin"/>
        </w:r>
        <w:r w:rsidR="00902322">
          <w:rPr>
            <w:noProof/>
            <w:webHidden/>
          </w:rPr>
          <w:instrText xml:space="preserve"> PAGEREF _Toc116806299 \h </w:instrText>
        </w:r>
        <w:r w:rsidR="00902322">
          <w:rPr>
            <w:noProof/>
            <w:webHidden/>
          </w:rPr>
        </w:r>
        <w:r w:rsidR="00902322">
          <w:rPr>
            <w:noProof/>
            <w:webHidden/>
          </w:rPr>
          <w:fldChar w:fldCharType="separate"/>
        </w:r>
        <w:r w:rsidR="00902322">
          <w:rPr>
            <w:noProof/>
            <w:webHidden/>
          </w:rPr>
          <w:t>40</w:t>
        </w:r>
        <w:r w:rsidR="00902322">
          <w:rPr>
            <w:noProof/>
            <w:webHidden/>
          </w:rPr>
          <w:fldChar w:fldCharType="end"/>
        </w:r>
      </w:hyperlink>
    </w:p>
    <w:p w14:paraId="62DB382A" w14:textId="1935B3F1" w:rsidR="00902322" w:rsidRDefault="00000000">
      <w:pPr>
        <w:pStyle w:val="Spistreci3"/>
        <w:tabs>
          <w:tab w:val="left" w:pos="2269"/>
        </w:tabs>
        <w:rPr>
          <w:rFonts w:asciiTheme="minorHAnsi" w:eastAsiaTheme="minorEastAsia" w:hAnsiTheme="minorHAnsi" w:cstheme="minorBidi"/>
          <w:noProof/>
          <w:sz w:val="22"/>
          <w:szCs w:val="22"/>
        </w:rPr>
      </w:pPr>
      <w:hyperlink w:anchor="_Toc116806300" w:history="1">
        <w:r w:rsidR="00902322" w:rsidRPr="007A3428">
          <w:rPr>
            <w:rStyle w:val="Hipercze"/>
            <w:noProof/>
          </w:rPr>
          <w:t>III.2.2</w:t>
        </w:r>
        <w:r w:rsidR="00902322">
          <w:rPr>
            <w:rFonts w:asciiTheme="minorHAnsi" w:eastAsiaTheme="minorEastAsia" w:hAnsiTheme="minorHAnsi" w:cstheme="minorBidi"/>
            <w:noProof/>
            <w:sz w:val="22"/>
            <w:szCs w:val="22"/>
          </w:rPr>
          <w:tab/>
        </w:r>
        <w:r w:rsidR="00902322" w:rsidRPr="007A3428">
          <w:rPr>
            <w:rStyle w:val="Hipercze"/>
            <w:noProof/>
          </w:rPr>
          <w:t>Sformułowanie algorytmem kwantowym (obwód?)</w:t>
        </w:r>
        <w:r w:rsidR="00902322">
          <w:rPr>
            <w:noProof/>
            <w:webHidden/>
          </w:rPr>
          <w:tab/>
        </w:r>
        <w:r w:rsidR="00902322">
          <w:rPr>
            <w:noProof/>
            <w:webHidden/>
          </w:rPr>
          <w:fldChar w:fldCharType="begin"/>
        </w:r>
        <w:r w:rsidR="00902322">
          <w:rPr>
            <w:noProof/>
            <w:webHidden/>
          </w:rPr>
          <w:instrText xml:space="preserve"> PAGEREF _Toc116806300 \h </w:instrText>
        </w:r>
        <w:r w:rsidR="00902322">
          <w:rPr>
            <w:noProof/>
            <w:webHidden/>
          </w:rPr>
        </w:r>
        <w:r w:rsidR="00902322">
          <w:rPr>
            <w:noProof/>
            <w:webHidden/>
          </w:rPr>
          <w:fldChar w:fldCharType="separate"/>
        </w:r>
        <w:r w:rsidR="00902322">
          <w:rPr>
            <w:noProof/>
            <w:webHidden/>
          </w:rPr>
          <w:t>41</w:t>
        </w:r>
        <w:r w:rsidR="00902322">
          <w:rPr>
            <w:noProof/>
            <w:webHidden/>
          </w:rPr>
          <w:fldChar w:fldCharType="end"/>
        </w:r>
      </w:hyperlink>
    </w:p>
    <w:p w14:paraId="0F069467" w14:textId="4FA93D3E" w:rsidR="00902322" w:rsidRDefault="00000000">
      <w:pPr>
        <w:pStyle w:val="Spistreci2"/>
        <w:rPr>
          <w:rFonts w:asciiTheme="minorHAnsi" w:eastAsiaTheme="minorEastAsia" w:hAnsiTheme="minorHAnsi" w:cstheme="minorBidi"/>
          <w:noProof/>
          <w:sz w:val="22"/>
          <w:szCs w:val="22"/>
        </w:rPr>
      </w:pPr>
      <w:hyperlink w:anchor="_Toc116806301" w:history="1">
        <w:r w:rsidR="00902322" w:rsidRPr="007A3428">
          <w:rPr>
            <w:rStyle w:val="Hipercze"/>
            <w:noProof/>
          </w:rPr>
          <w:t>III.3</w:t>
        </w:r>
        <w:r w:rsidR="00902322">
          <w:rPr>
            <w:rFonts w:asciiTheme="minorHAnsi" w:eastAsiaTheme="minorEastAsia" w:hAnsiTheme="minorHAnsi" w:cstheme="minorBidi"/>
            <w:noProof/>
            <w:sz w:val="22"/>
            <w:szCs w:val="22"/>
          </w:rPr>
          <w:tab/>
        </w:r>
        <w:r w:rsidR="00902322" w:rsidRPr="007A3428">
          <w:rPr>
            <w:rStyle w:val="Hipercze"/>
            <w:noProof/>
          </w:rPr>
          <w:t>Analiza porównawcza</w:t>
        </w:r>
        <w:r w:rsidR="00902322">
          <w:rPr>
            <w:noProof/>
            <w:webHidden/>
          </w:rPr>
          <w:tab/>
        </w:r>
        <w:r w:rsidR="00902322">
          <w:rPr>
            <w:noProof/>
            <w:webHidden/>
          </w:rPr>
          <w:fldChar w:fldCharType="begin"/>
        </w:r>
        <w:r w:rsidR="00902322">
          <w:rPr>
            <w:noProof/>
            <w:webHidden/>
          </w:rPr>
          <w:instrText xml:space="preserve"> PAGEREF _Toc116806301 \h </w:instrText>
        </w:r>
        <w:r w:rsidR="00902322">
          <w:rPr>
            <w:noProof/>
            <w:webHidden/>
          </w:rPr>
        </w:r>
        <w:r w:rsidR="00902322">
          <w:rPr>
            <w:noProof/>
            <w:webHidden/>
          </w:rPr>
          <w:fldChar w:fldCharType="separate"/>
        </w:r>
        <w:r w:rsidR="00902322">
          <w:rPr>
            <w:noProof/>
            <w:webHidden/>
          </w:rPr>
          <w:t>41</w:t>
        </w:r>
        <w:r w:rsidR="00902322">
          <w:rPr>
            <w:noProof/>
            <w:webHidden/>
          </w:rPr>
          <w:fldChar w:fldCharType="end"/>
        </w:r>
      </w:hyperlink>
    </w:p>
    <w:p w14:paraId="0A77F18A" w14:textId="5ECE81E6" w:rsidR="00902322" w:rsidRDefault="00000000">
      <w:pPr>
        <w:pStyle w:val="Spistreci4"/>
        <w:rPr>
          <w:rFonts w:asciiTheme="minorHAnsi" w:eastAsiaTheme="minorEastAsia" w:hAnsiTheme="minorHAnsi" w:cstheme="minorBidi"/>
          <w:noProof/>
        </w:rPr>
      </w:pPr>
      <w:hyperlink w:anchor="_Toc116806302" w:history="1">
        <w:r w:rsidR="00902322" w:rsidRPr="007A3428">
          <w:rPr>
            <w:rStyle w:val="Hipercze"/>
            <w:noProof/>
            <w:lang w:val="en-GB"/>
          </w:rPr>
          <w:t>III.3.1.1</w:t>
        </w:r>
        <w:r w:rsidR="00902322">
          <w:rPr>
            <w:noProof/>
            <w:webHidden/>
          </w:rPr>
          <w:tab/>
        </w:r>
        <w:r w:rsidR="00902322">
          <w:rPr>
            <w:noProof/>
            <w:webHidden/>
          </w:rPr>
          <w:fldChar w:fldCharType="begin"/>
        </w:r>
        <w:r w:rsidR="00902322">
          <w:rPr>
            <w:noProof/>
            <w:webHidden/>
          </w:rPr>
          <w:instrText xml:space="preserve"> PAGEREF _Toc116806302 \h </w:instrText>
        </w:r>
        <w:r w:rsidR="00902322">
          <w:rPr>
            <w:noProof/>
            <w:webHidden/>
          </w:rPr>
        </w:r>
        <w:r w:rsidR="00902322">
          <w:rPr>
            <w:noProof/>
            <w:webHidden/>
          </w:rPr>
          <w:fldChar w:fldCharType="separate"/>
        </w:r>
        <w:r w:rsidR="00902322">
          <w:rPr>
            <w:noProof/>
            <w:webHidden/>
          </w:rPr>
          <w:t>41</w:t>
        </w:r>
        <w:r w:rsidR="00902322">
          <w:rPr>
            <w:noProof/>
            <w:webHidden/>
          </w:rPr>
          <w:fldChar w:fldCharType="end"/>
        </w:r>
      </w:hyperlink>
    </w:p>
    <w:p w14:paraId="3679DE80" w14:textId="34BC4412" w:rsidR="00902322" w:rsidRDefault="00000000">
      <w:pPr>
        <w:pStyle w:val="Spistreci4"/>
        <w:rPr>
          <w:rFonts w:asciiTheme="minorHAnsi" w:eastAsiaTheme="minorEastAsia" w:hAnsiTheme="minorHAnsi" w:cstheme="minorBidi"/>
          <w:noProof/>
        </w:rPr>
      </w:pPr>
      <w:hyperlink w:anchor="_Toc116806303" w:history="1">
        <w:r w:rsidR="00902322" w:rsidRPr="007A3428">
          <w:rPr>
            <w:rStyle w:val="Hipercze"/>
            <w:noProof/>
          </w:rPr>
          <w:t>III.3.1.2</w:t>
        </w:r>
        <w:r w:rsidR="00902322">
          <w:rPr>
            <w:rFonts w:asciiTheme="minorHAnsi" w:eastAsiaTheme="minorEastAsia" w:hAnsiTheme="minorHAnsi" w:cstheme="minorBidi"/>
            <w:noProof/>
          </w:rPr>
          <w:tab/>
        </w:r>
        <w:r w:rsidR="00902322" w:rsidRPr="007A3428">
          <w:rPr>
            <w:rStyle w:val="Hipercze"/>
            <w:noProof/>
          </w:rPr>
          <w:t>Abcc ccsscssc sdsdza</w:t>
        </w:r>
        <w:r w:rsidR="00902322">
          <w:rPr>
            <w:noProof/>
            <w:webHidden/>
          </w:rPr>
          <w:tab/>
        </w:r>
        <w:r w:rsidR="00902322">
          <w:rPr>
            <w:noProof/>
            <w:webHidden/>
          </w:rPr>
          <w:fldChar w:fldCharType="begin"/>
        </w:r>
        <w:r w:rsidR="00902322">
          <w:rPr>
            <w:noProof/>
            <w:webHidden/>
          </w:rPr>
          <w:instrText xml:space="preserve"> PAGEREF _Toc116806303 \h </w:instrText>
        </w:r>
        <w:r w:rsidR="00902322">
          <w:rPr>
            <w:noProof/>
            <w:webHidden/>
          </w:rPr>
        </w:r>
        <w:r w:rsidR="00902322">
          <w:rPr>
            <w:noProof/>
            <w:webHidden/>
          </w:rPr>
          <w:fldChar w:fldCharType="separate"/>
        </w:r>
        <w:r w:rsidR="00902322">
          <w:rPr>
            <w:noProof/>
            <w:webHidden/>
          </w:rPr>
          <w:t>42</w:t>
        </w:r>
        <w:r w:rsidR="00902322">
          <w:rPr>
            <w:noProof/>
            <w:webHidden/>
          </w:rPr>
          <w:fldChar w:fldCharType="end"/>
        </w:r>
      </w:hyperlink>
    </w:p>
    <w:p w14:paraId="7C59A425" w14:textId="7AD6E8A1" w:rsidR="00902322" w:rsidRDefault="00000000">
      <w:pPr>
        <w:pStyle w:val="Spistreci4"/>
        <w:rPr>
          <w:rFonts w:asciiTheme="minorHAnsi" w:eastAsiaTheme="minorEastAsia" w:hAnsiTheme="minorHAnsi" w:cstheme="minorBidi"/>
          <w:noProof/>
        </w:rPr>
      </w:pPr>
      <w:hyperlink w:anchor="_Toc116806304" w:history="1">
        <w:r w:rsidR="00902322" w:rsidRPr="007A3428">
          <w:rPr>
            <w:rStyle w:val="Hipercze"/>
            <w:noProof/>
          </w:rPr>
          <w:t>III.3.1.3</w:t>
        </w:r>
        <w:r w:rsidR="00902322">
          <w:rPr>
            <w:rFonts w:asciiTheme="minorHAnsi" w:eastAsiaTheme="minorEastAsia" w:hAnsiTheme="minorHAnsi" w:cstheme="minorBidi"/>
            <w:noProof/>
          </w:rPr>
          <w:tab/>
        </w:r>
        <w:r w:rsidR="00902322" w:rsidRPr="007A3428">
          <w:rPr>
            <w:rStyle w:val="Hipercze"/>
            <w:noProof/>
          </w:rPr>
          <w:t>Kdsjdjs adsdfs dfsdfh</w:t>
        </w:r>
        <w:r w:rsidR="00902322">
          <w:rPr>
            <w:noProof/>
            <w:webHidden/>
          </w:rPr>
          <w:tab/>
        </w:r>
        <w:r w:rsidR="00902322">
          <w:rPr>
            <w:noProof/>
            <w:webHidden/>
          </w:rPr>
          <w:fldChar w:fldCharType="begin"/>
        </w:r>
        <w:r w:rsidR="00902322">
          <w:rPr>
            <w:noProof/>
            <w:webHidden/>
          </w:rPr>
          <w:instrText xml:space="preserve"> PAGEREF _Toc116806304 \h </w:instrText>
        </w:r>
        <w:r w:rsidR="00902322">
          <w:rPr>
            <w:noProof/>
            <w:webHidden/>
          </w:rPr>
        </w:r>
        <w:r w:rsidR="00902322">
          <w:rPr>
            <w:noProof/>
            <w:webHidden/>
          </w:rPr>
          <w:fldChar w:fldCharType="separate"/>
        </w:r>
        <w:r w:rsidR="00902322">
          <w:rPr>
            <w:noProof/>
            <w:webHidden/>
          </w:rPr>
          <w:t>43</w:t>
        </w:r>
        <w:r w:rsidR="00902322">
          <w:rPr>
            <w:noProof/>
            <w:webHidden/>
          </w:rPr>
          <w:fldChar w:fldCharType="end"/>
        </w:r>
      </w:hyperlink>
    </w:p>
    <w:p w14:paraId="15FB22DE" w14:textId="3B275B82" w:rsidR="00902322" w:rsidRDefault="00000000">
      <w:pPr>
        <w:pStyle w:val="Spistreci4"/>
        <w:rPr>
          <w:rFonts w:asciiTheme="minorHAnsi" w:eastAsiaTheme="minorEastAsia" w:hAnsiTheme="minorHAnsi" w:cstheme="minorBidi"/>
          <w:noProof/>
        </w:rPr>
      </w:pPr>
      <w:hyperlink w:anchor="_Toc116806305" w:history="1">
        <w:r w:rsidR="00902322" w:rsidRPr="007A3428">
          <w:rPr>
            <w:rStyle w:val="Hipercze"/>
            <w:noProof/>
          </w:rPr>
          <w:t>III.3.1.4</w:t>
        </w:r>
        <w:r w:rsidR="00902322">
          <w:rPr>
            <w:rFonts w:asciiTheme="minorHAnsi" w:eastAsiaTheme="minorEastAsia" w:hAnsiTheme="minorHAnsi" w:cstheme="minorBidi"/>
            <w:noProof/>
          </w:rPr>
          <w:tab/>
        </w:r>
        <w:r w:rsidR="00902322" w:rsidRPr="007A3428">
          <w:rPr>
            <w:rStyle w:val="Hipercze"/>
            <w:noProof/>
          </w:rPr>
          <w:t>Loriem lori trinume trie</w:t>
        </w:r>
        <w:r w:rsidR="00902322">
          <w:rPr>
            <w:noProof/>
            <w:webHidden/>
          </w:rPr>
          <w:tab/>
        </w:r>
        <w:r w:rsidR="00902322">
          <w:rPr>
            <w:noProof/>
            <w:webHidden/>
          </w:rPr>
          <w:fldChar w:fldCharType="begin"/>
        </w:r>
        <w:r w:rsidR="00902322">
          <w:rPr>
            <w:noProof/>
            <w:webHidden/>
          </w:rPr>
          <w:instrText xml:space="preserve"> PAGEREF _Toc116806305 \h </w:instrText>
        </w:r>
        <w:r w:rsidR="00902322">
          <w:rPr>
            <w:noProof/>
            <w:webHidden/>
          </w:rPr>
        </w:r>
        <w:r w:rsidR="00902322">
          <w:rPr>
            <w:noProof/>
            <w:webHidden/>
          </w:rPr>
          <w:fldChar w:fldCharType="separate"/>
        </w:r>
        <w:r w:rsidR="00902322">
          <w:rPr>
            <w:noProof/>
            <w:webHidden/>
          </w:rPr>
          <w:t>44</w:t>
        </w:r>
        <w:r w:rsidR="00902322">
          <w:rPr>
            <w:noProof/>
            <w:webHidden/>
          </w:rPr>
          <w:fldChar w:fldCharType="end"/>
        </w:r>
      </w:hyperlink>
    </w:p>
    <w:p w14:paraId="5E756933" w14:textId="47BEA71F" w:rsidR="00902322" w:rsidRDefault="00000000">
      <w:pPr>
        <w:pStyle w:val="Spistreci2"/>
        <w:rPr>
          <w:rFonts w:asciiTheme="minorHAnsi" w:eastAsiaTheme="minorEastAsia" w:hAnsiTheme="minorHAnsi" w:cstheme="minorBidi"/>
          <w:noProof/>
          <w:sz w:val="22"/>
          <w:szCs w:val="22"/>
        </w:rPr>
      </w:pPr>
      <w:hyperlink w:anchor="_Toc116806306" w:history="1">
        <w:r w:rsidR="00902322" w:rsidRPr="007A3428">
          <w:rPr>
            <w:rStyle w:val="Hipercze"/>
            <w:noProof/>
          </w:rPr>
          <w:t>III.4</w:t>
        </w:r>
        <w:r w:rsidR="00902322">
          <w:rPr>
            <w:rFonts w:asciiTheme="minorHAnsi" w:eastAsiaTheme="minorEastAsia" w:hAnsiTheme="minorHAnsi" w:cstheme="minorBidi"/>
            <w:noProof/>
            <w:sz w:val="22"/>
            <w:szCs w:val="22"/>
          </w:rPr>
          <w:tab/>
        </w:r>
        <w:r w:rsidR="00902322" w:rsidRPr="007A3428">
          <w:rPr>
            <w:rStyle w:val="Hipercze"/>
            <w:noProof/>
          </w:rPr>
          <w:t>Loriem loriem loriem loriem loriem loriem loriem loriem loriem</w:t>
        </w:r>
        <w:r w:rsidR="00902322">
          <w:rPr>
            <w:noProof/>
            <w:webHidden/>
          </w:rPr>
          <w:tab/>
        </w:r>
        <w:r w:rsidR="00902322">
          <w:rPr>
            <w:noProof/>
            <w:webHidden/>
          </w:rPr>
          <w:fldChar w:fldCharType="begin"/>
        </w:r>
        <w:r w:rsidR="00902322">
          <w:rPr>
            <w:noProof/>
            <w:webHidden/>
          </w:rPr>
          <w:instrText xml:space="preserve"> PAGEREF _Toc116806306 \h </w:instrText>
        </w:r>
        <w:r w:rsidR="00902322">
          <w:rPr>
            <w:noProof/>
            <w:webHidden/>
          </w:rPr>
        </w:r>
        <w:r w:rsidR="00902322">
          <w:rPr>
            <w:noProof/>
            <w:webHidden/>
          </w:rPr>
          <w:fldChar w:fldCharType="separate"/>
        </w:r>
        <w:r w:rsidR="00902322">
          <w:rPr>
            <w:noProof/>
            <w:webHidden/>
          </w:rPr>
          <w:t>45</w:t>
        </w:r>
        <w:r w:rsidR="00902322">
          <w:rPr>
            <w:noProof/>
            <w:webHidden/>
          </w:rPr>
          <w:fldChar w:fldCharType="end"/>
        </w:r>
      </w:hyperlink>
    </w:p>
    <w:p w14:paraId="5951BF77" w14:textId="7663556C" w:rsidR="00902322" w:rsidRDefault="00000000">
      <w:pPr>
        <w:pStyle w:val="Spistreci4"/>
        <w:rPr>
          <w:rFonts w:asciiTheme="minorHAnsi" w:eastAsiaTheme="minorEastAsia" w:hAnsiTheme="minorHAnsi" w:cstheme="minorBidi"/>
          <w:noProof/>
        </w:rPr>
      </w:pPr>
      <w:hyperlink w:anchor="_Toc116806307" w:history="1">
        <w:r w:rsidR="00902322" w:rsidRPr="007A3428">
          <w:rPr>
            <w:rStyle w:val="Hipercze"/>
            <w:noProof/>
          </w:rPr>
          <w:t>III.4.1.1</w:t>
        </w:r>
        <w:r w:rsidR="00902322">
          <w:rPr>
            <w:rFonts w:asciiTheme="minorHAnsi" w:eastAsiaTheme="minorEastAsia" w:hAnsiTheme="minorHAnsi" w:cstheme="minorBidi"/>
            <w:noProof/>
          </w:rPr>
          <w:tab/>
        </w:r>
        <w:r w:rsidR="00902322" w:rsidRPr="007A3428">
          <w:rPr>
            <w:rStyle w:val="Hipercze"/>
            <w:noProof/>
          </w:rPr>
          <w:t>Duis duis duis duis</w:t>
        </w:r>
        <w:r w:rsidR="00902322">
          <w:rPr>
            <w:noProof/>
            <w:webHidden/>
          </w:rPr>
          <w:tab/>
        </w:r>
        <w:r w:rsidR="00902322">
          <w:rPr>
            <w:noProof/>
            <w:webHidden/>
          </w:rPr>
          <w:fldChar w:fldCharType="begin"/>
        </w:r>
        <w:r w:rsidR="00902322">
          <w:rPr>
            <w:noProof/>
            <w:webHidden/>
          </w:rPr>
          <w:instrText xml:space="preserve"> PAGEREF _Toc116806307 \h </w:instrText>
        </w:r>
        <w:r w:rsidR="00902322">
          <w:rPr>
            <w:noProof/>
            <w:webHidden/>
          </w:rPr>
        </w:r>
        <w:r w:rsidR="00902322">
          <w:rPr>
            <w:noProof/>
            <w:webHidden/>
          </w:rPr>
          <w:fldChar w:fldCharType="separate"/>
        </w:r>
        <w:r w:rsidR="00902322">
          <w:rPr>
            <w:noProof/>
            <w:webHidden/>
          </w:rPr>
          <w:t>45</w:t>
        </w:r>
        <w:r w:rsidR="00902322">
          <w:rPr>
            <w:noProof/>
            <w:webHidden/>
          </w:rPr>
          <w:fldChar w:fldCharType="end"/>
        </w:r>
      </w:hyperlink>
    </w:p>
    <w:p w14:paraId="302B0E53" w14:textId="04AB08A5" w:rsidR="00902322" w:rsidRDefault="00000000">
      <w:pPr>
        <w:pStyle w:val="Spistreci1"/>
        <w:rPr>
          <w:rFonts w:asciiTheme="minorHAnsi" w:eastAsiaTheme="minorEastAsia" w:hAnsiTheme="minorHAnsi" w:cstheme="minorBidi"/>
          <w:b w:val="0"/>
          <w:noProof/>
          <w:sz w:val="22"/>
          <w:szCs w:val="22"/>
        </w:rPr>
      </w:pPr>
      <w:hyperlink w:anchor="_Toc116806308" w:history="1">
        <w:r w:rsidR="00902322" w:rsidRPr="007A3428">
          <w:rPr>
            <w:rStyle w:val="Hipercze"/>
            <w:noProof/>
            <w:lang w:val="en-US"/>
          </w:rPr>
          <w:t>Zakończenie</w:t>
        </w:r>
        <w:r w:rsidR="00902322">
          <w:rPr>
            <w:noProof/>
            <w:webHidden/>
          </w:rPr>
          <w:tab/>
        </w:r>
        <w:r w:rsidR="00902322">
          <w:rPr>
            <w:noProof/>
            <w:webHidden/>
          </w:rPr>
          <w:fldChar w:fldCharType="begin"/>
        </w:r>
        <w:r w:rsidR="00902322">
          <w:rPr>
            <w:noProof/>
            <w:webHidden/>
          </w:rPr>
          <w:instrText xml:space="preserve"> PAGEREF _Toc116806308 \h </w:instrText>
        </w:r>
        <w:r w:rsidR="00902322">
          <w:rPr>
            <w:noProof/>
            <w:webHidden/>
          </w:rPr>
        </w:r>
        <w:r w:rsidR="00902322">
          <w:rPr>
            <w:noProof/>
            <w:webHidden/>
          </w:rPr>
          <w:fldChar w:fldCharType="separate"/>
        </w:r>
        <w:r w:rsidR="00902322">
          <w:rPr>
            <w:noProof/>
            <w:webHidden/>
          </w:rPr>
          <w:t>46</w:t>
        </w:r>
        <w:r w:rsidR="00902322">
          <w:rPr>
            <w:noProof/>
            <w:webHidden/>
          </w:rPr>
          <w:fldChar w:fldCharType="end"/>
        </w:r>
      </w:hyperlink>
    </w:p>
    <w:p w14:paraId="7ED154AC" w14:textId="498A31BF" w:rsidR="00902322" w:rsidRDefault="00000000">
      <w:pPr>
        <w:pStyle w:val="Spistreci1"/>
        <w:rPr>
          <w:rFonts w:asciiTheme="minorHAnsi" w:eastAsiaTheme="minorEastAsia" w:hAnsiTheme="minorHAnsi" w:cstheme="minorBidi"/>
          <w:b w:val="0"/>
          <w:noProof/>
          <w:sz w:val="22"/>
          <w:szCs w:val="22"/>
        </w:rPr>
      </w:pPr>
      <w:hyperlink w:anchor="_Toc116806309" w:history="1">
        <w:r w:rsidR="00902322" w:rsidRPr="007A3428">
          <w:rPr>
            <w:rStyle w:val="Hipercze"/>
            <w:noProof/>
            <w:lang w:val="en-GB"/>
          </w:rPr>
          <w:t>LITERATURA</w:t>
        </w:r>
        <w:r w:rsidR="00902322">
          <w:rPr>
            <w:noProof/>
            <w:webHidden/>
          </w:rPr>
          <w:tab/>
        </w:r>
        <w:r w:rsidR="00902322">
          <w:rPr>
            <w:noProof/>
            <w:webHidden/>
          </w:rPr>
          <w:fldChar w:fldCharType="begin"/>
        </w:r>
        <w:r w:rsidR="00902322">
          <w:rPr>
            <w:noProof/>
            <w:webHidden/>
          </w:rPr>
          <w:instrText xml:space="preserve"> PAGEREF _Toc116806309 \h </w:instrText>
        </w:r>
        <w:r w:rsidR="00902322">
          <w:rPr>
            <w:noProof/>
            <w:webHidden/>
          </w:rPr>
        </w:r>
        <w:r w:rsidR="00902322">
          <w:rPr>
            <w:noProof/>
            <w:webHidden/>
          </w:rPr>
          <w:fldChar w:fldCharType="separate"/>
        </w:r>
        <w:r w:rsidR="00902322">
          <w:rPr>
            <w:noProof/>
            <w:webHidden/>
          </w:rPr>
          <w:t>48</w:t>
        </w:r>
        <w:r w:rsidR="00902322">
          <w:rPr>
            <w:noProof/>
            <w:webHidden/>
          </w:rPr>
          <w:fldChar w:fldCharType="end"/>
        </w:r>
      </w:hyperlink>
    </w:p>
    <w:p w14:paraId="3FAA5879" w14:textId="20A4F9D6" w:rsidR="00902322" w:rsidRDefault="00000000">
      <w:pPr>
        <w:pStyle w:val="Spistreci1"/>
        <w:rPr>
          <w:rFonts w:asciiTheme="minorHAnsi" w:eastAsiaTheme="minorEastAsia" w:hAnsiTheme="minorHAnsi" w:cstheme="minorBidi"/>
          <w:b w:val="0"/>
          <w:noProof/>
          <w:sz w:val="22"/>
          <w:szCs w:val="22"/>
        </w:rPr>
      </w:pPr>
      <w:hyperlink w:anchor="_Toc116806310" w:history="1">
        <w:r w:rsidR="00902322" w:rsidRPr="007A3428">
          <w:rPr>
            <w:rStyle w:val="Hipercze"/>
            <w:noProof/>
          </w:rPr>
          <w:t>Spis tabel</w:t>
        </w:r>
        <w:r w:rsidR="00902322">
          <w:rPr>
            <w:noProof/>
            <w:webHidden/>
          </w:rPr>
          <w:tab/>
        </w:r>
        <w:r w:rsidR="00902322">
          <w:rPr>
            <w:noProof/>
            <w:webHidden/>
          </w:rPr>
          <w:fldChar w:fldCharType="begin"/>
        </w:r>
        <w:r w:rsidR="00902322">
          <w:rPr>
            <w:noProof/>
            <w:webHidden/>
          </w:rPr>
          <w:instrText xml:space="preserve"> PAGEREF _Toc116806310 \h </w:instrText>
        </w:r>
        <w:r w:rsidR="00902322">
          <w:rPr>
            <w:noProof/>
            <w:webHidden/>
          </w:rPr>
        </w:r>
        <w:r w:rsidR="00902322">
          <w:rPr>
            <w:noProof/>
            <w:webHidden/>
          </w:rPr>
          <w:fldChar w:fldCharType="separate"/>
        </w:r>
        <w:r w:rsidR="00902322">
          <w:rPr>
            <w:noProof/>
            <w:webHidden/>
          </w:rPr>
          <w:t>51</w:t>
        </w:r>
        <w:r w:rsidR="00902322">
          <w:rPr>
            <w:noProof/>
            <w:webHidden/>
          </w:rPr>
          <w:fldChar w:fldCharType="end"/>
        </w:r>
      </w:hyperlink>
    </w:p>
    <w:p w14:paraId="0510FBE4" w14:textId="17A83AAC" w:rsidR="00902322" w:rsidRDefault="00000000">
      <w:pPr>
        <w:pStyle w:val="Spistreci1"/>
        <w:rPr>
          <w:rFonts w:asciiTheme="minorHAnsi" w:eastAsiaTheme="minorEastAsia" w:hAnsiTheme="minorHAnsi" w:cstheme="minorBidi"/>
          <w:b w:val="0"/>
          <w:noProof/>
          <w:sz w:val="22"/>
          <w:szCs w:val="22"/>
        </w:rPr>
      </w:pPr>
      <w:hyperlink w:anchor="_Toc116806311" w:history="1">
        <w:r w:rsidR="00902322" w:rsidRPr="007A3428">
          <w:rPr>
            <w:rStyle w:val="Hipercze"/>
            <w:noProof/>
          </w:rPr>
          <w:t>Spis rysunków</w:t>
        </w:r>
        <w:r w:rsidR="00902322">
          <w:rPr>
            <w:noProof/>
            <w:webHidden/>
          </w:rPr>
          <w:tab/>
        </w:r>
        <w:r w:rsidR="00902322">
          <w:rPr>
            <w:noProof/>
            <w:webHidden/>
          </w:rPr>
          <w:fldChar w:fldCharType="begin"/>
        </w:r>
        <w:r w:rsidR="00902322">
          <w:rPr>
            <w:noProof/>
            <w:webHidden/>
          </w:rPr>
          <w:instrText xml:space="preserve"> PAGEREF _Toc116806311 \h </w:instrText>
        </w:r>
        <w:r w:rsidR="00902322">
          <w:rPr>
            <w:noProof/>
            <w:webHidden/>
          </w:rPr>
        </w:r>
        <w:r w:rsidR="00902322">
          <w:rPr>
            <w:noProof/>
            <w:webHidden/>
          </w:rPr>
          <w:fldChar w:fldCharType="separate"/>
        </w:r>
        <w:r w:rsidR="00902322">
          <w:rPr>
            <w:noProof/>
            <w:webHidden/>
          </w:rPr>
          <w:t>51</w:t>
        </w:r>
        <w:r w:rsidR="00902322">
          <w:rPr>
            <w:noProof/>
            <w:webHidden/>
          </w:rPr>
          <w:fldChar w:fldCharType="end"/>
        </w:r>
      </w:hyperlink>
    </w:p>
    <w:p w14:paraId="779C1CD0" w14:textId="212EA5B4" w:rsidR="00902322" w:rsidRDefault="00000000">
      <w:pPr>
        <w:pStyle w:val="Spistreci1"/>
        <w:rPr>
          <w:rFonts w:asciiTheme="minorHAnsi" w:eastAsiaTheme="minorEastAsia" w:hAnsiTheme="minorHAnsi" w:cstheme="minorBidi"/>
          <w:b w:val="0"/>
          <w:noProof/>
          <w:sz w:val="22"/>
          <w:szCs w:val="22"/>
        </w:rPr>
      </w:pPr>
      <w:hyperlink w:anchor="_Toc116806312" w:history="1">
        <w:r w:rsidR="00902322" w:rsidRPr="007A3428">
          <w:rPr>
            <w:rStyle w:val="Hipercze"/>
            <w:noProof/>
            <w:lang w:val="en-US"/>
          </w:rPr>
          <w:t>Streszczenie</w:t>
        </w:r>
        <w:r w:rsidR="00902322">
          <w:rPr>
            <w:noProof/>
            <w:webHidden/>
          </w:rPr>
          <w:tab/>
        </w:r>
        <w:r w:rsidR="00902322">
          <w:rPr>
            <w:noProof/>
            <w:webHidden/>
          </w:rPr>
          <w:fldChar w:fldCharType="begin"/>
        </w:r>
        <w:r w:rsidR="00902322">
          <w:rPr>
            <w:noProof/>
            <w:webHidden/>
          </w:rPr>
          <w:instrText xml:space="preserve"> PAGEREF _Toc116806312 \h </w:instrText>
        </w:r>
        <w:r w:rsidR="00902322">
          <w:rPr>
            <w:noProof/>
            <w:webHidden/>
          </w:rPr>
        </w:r>
        <w:r w:rsidR="00902322">
          <w:rPr>
            <w:noProof/>
            <w:webHidden/>
          </w:rPr>
          <w:fldChar w:fldCharType="separate"/>
        </w:r>
        <w:r w:rsidR="00902322">
          <w:rPr>
            <w:noProof/>
            <w:webHidden/>
          </w:rPr>
          <w:t>52</w:t>
        </w:r>
        <w:r w:rsidR="00902322">
          <w:rPr>
            <w:noProof/>
            <w:webHidden/>
          </w:rPr>
          <w:fldChar w:fldCharType="end"/>
        </w:r>
      </w:hyperlink>
    </w:p>
    <w:p w14:paraId="3B0A403D" w14:textId="3F082739" w:rsidR="00902322" w:rsidRDefault="00000000">
      <w:pPr>
        <w:pStyle w:val="Spistreci1"/>
        <w:rPr>
          <w:rFonts w:asciiTheme="minorHAnsi" w:eastAsiaTheme="minorEastAsia" w:hAnsiTheme="minorHAnsi" w:cstheme="minorBidi"/>
          <w:b w:val="0"/>
          <w:noProof/>
          <w:sz w:val="22"/>
          <w:szCs w:val="22"/>
        </w:rPr>
      </w:pPr>
      <w:hyperlink w:anchor="_Toc116806313" w:history="1">
        <w:r w:rsidR="00902322" w:rsidRPr="007A3428">
          <w:rPr>
            <w:rStyle w:val="Hipercze"/>
            <w:noProof/>
            <w:lang w:val="en-US"/>
          </w:rPr>
          <w:t>Summary</w:t>
        </w:r>
        <w:r w:rsidR="00902322">
          <w:rPr>
            <w:noProof/>
            <w:webHidden/>
          </w:rPr>
          <w:tab/>
        </w:r>
        <w:r w:rsidR="00902322">
          <w:rPr>
            <w:noProof/>
            <w:webHidden/>
          </w:rPr>
          <w:fldChar w:fldCharType="begin"/>
        </w:r>
        <w:r w:rsidR="00902322">
          <w:rPr>
            <w:noProof/>
            <w:webHidden/>
          </w:rPr>
          <w:instrText xml:space="preserve"> PAGEREF _Toc116806313 \h </w:instrText>
        </w:r>
        <w:r w:rsidR="00902322">
          <w:rPr>
            <w:noProof/>
            <w:webHidden/>
          </w:rPr>
        </w:r>
        <w:r w:rsidR="00902322">
          <w:rPr>
            <w:noProof/>
            <w:webHidden/>
          </w:rPr>
          <w:fldChar w:fldCharType="separate"/>
        </w:r>
        <w:r w:rsidR="00902322">
          <w:rPr>
            <w:noProof/>
            <w:webHidden/>
          </w:rPr>
          <w:t>52</w:t>
        </w:r>
        <w:r w:rsidR="00902322">
          <w:rPr>
            <w:noProof/>
            <w:webHidden/>
          </w:rPr>
          <w:fldChar w:fldCharType="end"/>
        </w:r>
      </w:hyperlink>
    </w:p>
    <w:p w14:paraId="7F28CCFB" w14:textId="134F3490"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16806262"/>
      <w:commentRangeStart w:id="1"/>
      <w:commentRangeStart w:id="2"/>
      <w:r w:rsidRPr="00F659F1">
        <w:lastRenderedPageBreak/>
        <w:t>Wstęp</w:t>
      </w:r>
      <w:commentRangeEnd w:id="1"/>
      <w:r w:rsidR="001E3D2A">
        <w:rPr>
          <w:rStyle w:val="Odwoaniedokomentarza"/>
          <w:b w:val="0"/>
          <w:caps w:val="0"/>
          <w:lang w:val="x-none" w:eastAsia="x-none"/>
        </w:rPr>
        <w:commentReference w:id="1"/>
      </w:r>
      <w:commentRangeEnd w:id="2"/>
      <w:r w:rsidR="00D460B4">
        <w:rPr>
          <w:rStyle w:val="Odwoaniedokomentarza"/>
          <w:b w:val="0"/>
          <w:caps w:val="0"/>
          <w:lang w:val="x-none" w:eastAsia="x-none"/>
        </w:rPr>
        <w:commentReference w:id="2"/>
      </w:r>
      <w:bookmarkEnd w:id="0"/>
    </w:p>
    <w:p w14:paraId="5FA4C335" w14:textId="65359ABD" w:rsidR="00F659F1" w:rsidRDefault="00F659F1" w:rsidP="00F659F1">
      <w:pPr>
        <w:pStyle w:val="Tekstpodstawowy"/>
      </w:pPr>
      <w:r w:rsidRPr="00F659F1">
        <w:tab/>
      </w:r>
      <w:r w:rsidRPr="00DA7BD1">
        <w:t>Wraz ze wzrostem zapotrzebo</w:t>
      </w:r>
      <w:r>
        <w:t xml:space="preserve">wania na moce obliczeniowe rośnie presja na udostępnianie coraz to silniejszych maszyn zdolnych te obliczenia realizować. Do takich maszyn zalicza się komputery i początkowo były one wykorzystywane między innymi w obliczeniach naukowych. Pomimo wzrostu liczby bitów w tempie wykładniczym,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Pr>
          <w:i/>
          <w:iCs/>
        </w:rPr>
        <w:t xml:space="preserve">The </w:t>
      </w:r>
      <w:proofErr w:type="spellStart"/>
      <w:r>
        <w:rPr>
          <w:i/>
          <w:iCs/>
        </w:rPr>
        <w:t>Physics</w:t>
      </w:r>
      <w:proofErr w:type="spellEnd"/>
      <w:r>
        <w:rPr>
          <w:i/>
          <w:iCs/>
        </w:rPr>
        <w:t xml:space="preserve"> of </w:t>
      </w:r>
      <w:proofErr w:type="spellStart"/>
      <w:r>
        <w:rPr>
          <w:i/>
          <w:iCs/>
        </w:rPr>
        <w:t>Computation</w:t>
      </w:r>
      <w:proofErr w:type="spellEnd"/>
      <w:r>
        <w:t>. W czasie swojego przemówienia podniósł</w:t>
      </w:r>
      <w:r w:rsidR="008B3499">
        <w:t xml:space="preserve"> on</w:t>
      </w:r>
      <w:r>
        <w:t xml:space="preserve"> m.in. </w:t>
      </w:r>
      <w:r w:rsidR="008B3499">
        <w:t>konieczność</w:t>
      </w:r>
      <w:r>
        <w:t xml:space="preserve"> symulowania prędkości światła oraz fal czy reprezentację rozkładu gęstości dla zjawisk ciągłych</w:t>
      </w:r>
      <w:r w:rsidR="001E3D2A">
        <w:t>, w tym rozkładów prawdopodobieństwa. Są to</w:t>
      </w:r>
      <w:r>
        <w:t xml:space="preserve"> problemy z którymi ówczesne (klasyczne) komputery nie były sobie w stanie poradzić efektywnie i dokładnie mimo rosnących mocy obliczeniowych. Feynman zaproponował pomysł utworzenia komputera nowego typu – komputera </w:t>
      </w:r>
      <w:r w:rsidR="001E3D2A">
        <w:t>kwantowego</w:t>
      </w:r>
      <w:r>
        <w:t>.</w:t>
      </w:r>
      <w:r>
        <w:rPr>
          <w:rStyle w:val="Odwoanieprzypisudolnego"/>
          <w:rFonts w:eastAsia="Calibri"/>
        </w:rPr>
        <w:footnoteReference w:id="1"/>
      </w:r>
      <w:r>
        <w:t xml:space="preserve"> </w:t>
      </w:r>
      <w:r w:rsidR="00D70F58">
        <w:t>Chociaż przed Feynmanem było już kilku naukowców, którzy postulowali i proponowali utworzenie takiej maszyny</w:t>
      </w:r>
      <w:r w:rsidR="00143B50">
        <w:t xml:space="preserve"> (jednym z pionierów przed Feynmanem był Paul </w:t>
      </w:r>
      <w:proofErr w:type="spellStart"/>
      <w:r w:rsidR="00143B50">
        <w:t>Benioff</w:t>
      </w:r>
      <w:proofErr w:type="spellEnd"/>
      <w:r w:rsidR="00143B50">
        <w:t>, który poświęcił temu zagadnieniu cały artykuł w 1979 roku</w:t>
      </w:r>
      <w:r w:rsidR="00143B50">
        <w:rPr>
          <w:rStyle w:val="Odwoanieprzypisudolnego"/>
        </w:rPr>
        <w:footnoteReference w:id="2"/>
      </w:r>
      <w:r w:rsidR="00143B50">
        <w:t>)</w:t>
      </w:r>
      <w:r w:rsidR="0027117A">
        <w:t>, to dopiero wykład Feynmana spowodował wzrost zainteresowania maszynami, których działanie ma opierać się na i korzystać z zjawisk na poziomie kwantowym.</w:t>
      </w:r>
      <w:r w:rsidR="0027117A">
        <w:rPr>
          <w:rStyle w:val="Odwoanieprzypisudolnego"/>
        </w:rPr>
        <w:footnoteReference w:id="3"/>
      </w:r>
    </w:p>
    <w:p w14:paraId="4EE1B5A6" w14:textId="6366EA97" w:rsidR="00F659F1" w:rsidRDefault="00F659F1" w:rsidP="00F659F1">
      <w:pPr>
        <w:pStyle w:val="Tekstpodstawowy"/>
      </w:pPr>
      <w:r>
        <w:tab/>
      </w:r>
      <w:r w:rsidR="001E3D2A">
        <w:t xml:space="preserve">Komputery </w:t>
      </w:r>
      <w:r>
        <w:t>wantowe przyciągają obecnie uwagę różnych specjalistów z całego świata – już nie tylko środowisko naukowe, lecz także polityków, organy publiczne, sektor bezpieczeństwa, sektor komercyjny i w końcu media. Zważywszy jednak na młodość tej technologii i związane z nią problemy, masowa implementacja komercyjna zdaje się być obecnie odległa, ale realna. Obecne lub niedalekie zastosowania komputerów kwantowych obejmują m.in. kryptografię, uczenie maszynowe i optymalizację, symulacje w obszarze fizyki i chemii</w:t>
      </w:r>
    </w:p>
    <w:p w14:paraId="440282A3" w14:textId="0B490214" w:rsidR="00F659F1" w:rsidRDefault="00F659F1" w:rsidP="00F659F1">
      <w:pPr>
        <w:pStyle w:val="Tekstpodstawowy"/>
      </w:pPr>
      <w:r>
        <w:lastRenderedPageBreak/>
        <w:tab/>
        <w:t>Celem poniższej pracy jest ukazani</w:t>
      </w:r>
      <w:r w:rsidR="008B3499">
        <w:t>e</w:t>
      </w:r>
      <w:r>
        <w:t xml:space="preserve"> komputerów kwantowych jako narzędzia służącemu rozwojowi uczenia maszynowego i mające istotny wpływ na dalszy rozwój tej dziedziny. Jako przykład zastosowania komputerów kwantowych zostanie podany przykład problemu marszrutyzacji, opisany w drugim rozdziale i rozwiązany w trzecim rozdziale z wykorz</w:t>
      </w:r>
      <w:r w:rsidR="0070063B">
        <w:t>y</w:t>
      </w:r>
      <w:r>
        <w:t>staniem algorytmów wymagających komputerów kwantowych.</w:t>
      </w:r>
    </w:p>
    <w:p w14:paraId="2F5A7F2F" w14:textId="77777777" w:rsidR="00F659F1" w:rsidRPr="00F50884" w:rsidRDefault="00F659F1" w:rsidP="00F659F1">
      <w:pPr>
        <w:pStyle w:val="Tekstpodstawowy"/>
      </w:pPr>
      <w:r>
        <w:tab/>
        <w:t>Struktura tej pracy umożliwi czytelnikowi zapoznanie się z podstawowymi pojęciami i zjawiskami w pierwszym rozdziale, co umożliwi przeprowadzenie logicznego i spójnego wywodu w dalszych rozdziałach bez popadania w dygresję.</w:t>
      </w:r>
    </w:p>
    <w:p w14:paraId="3DCDEAFE" w14:textId="7F25AEE6" w:rsidR="00F659F1" w:rsidRDefault="00F659F1" w:rsidP="00F659F1">
      <w:pPr>
        <w:pStyle w:val="Nagwek1"/>
      </w:pPr>
      <w:r w:rsidRPr="00F50884">
        <w:br w:type="column"/>
      </w:r>
      <w:bookmarkStart w:id="3" w:name="_Toc116806263"/>
      <w:r w:rsidR="00E84044">
        <w:lastRenderedPageBreak/>
        <w:t>Pojęcia</w:t>
      </w:r>
      <w:bookmarkEnd w:id="3"/>
    </w:p>
    <w:p w14:paraId="1FBCDF9A" w14:textId="6F5EA7BB" w:rsidR="00F659F1" w:rsidRDefault="00F659F1" w:rsidP="00F659F1">
      <w:pPr>
        <w:pStyle w:val="Tekstpodstawowy"/>
      </w:pPr>
      <w:r w:rsidRPr="006E33F5">
        <w:t xml:space="preserve">Poniższy rozdział stanowi wprowadzenie </w:t>
      </w:r>
      <w:r w:rsidR="00A33085">
        <w:t>do pojęć zawartych w tyt</w:t>
      </w:r>
      <w:r w:rsidR="00426C0D">
        <w:t>ule</w:t>
      </w:r>
      <w:r>
        <w:t>. Zostanie w nim przedstawione nazewnictwo</w:t>
      </w:r>
      <w:r w:rsidR="00426C0D">
        <w:t xml:space="preserve"> oraz oznaczenia</w:t>
      </w:r>
      <w:r>
        <w:t xml:space="preserve"> </w:t>
      </w:r>
      <w:r w:rsidR="00563D1E">
        <w:t>wykorzystywane</w:t>
      </w:r>
      <w:r>
        <w:t xml:space="preserve"> w prac</w:t>
      </w:r>
      <w:r w:rsidR="00DF719A">
        <w:t>y, a także zostanie zdefiniowany problem VRP oraz algorytm QAOA.</w:t>
      </w:r>
      <w:r>
        <w:t>.</w:t>
      </w:r>
    </w:p>
    <w:p w14:paraId="2BDADBCE" w14:textId="478547BF" w:rsidR="00F659F1" w:rsidRPr="006E33F5" w:rsidRDefault="00F659F1" w:rsidP="00F659F1">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kluczowe zjawiska mechaniki kwantowej, mające kluczowe znaczenie dla obliczeń kwantowych – zarówno jako źródła przewagi obliczeniowej nad klasycznymi maszynami obliczeniowymi jak i jako źródła ograniczeń i barier w obliczeniach kwantowych.</w:t>
      </w:r>
      <w:r w:rsidR="00A33085">
        <w:t xml:space="preserve"> Kolejna część pozwala na zapoznanie się z pojęciem problemu marszrutyzacji w jego ogólnej formie, ze szczególnym uwzględnieniem warunków ograniczających.</w:t>
      </w:r>
      <w:r>
        <w:t xml:space="preserve"> </w:t>
      </w:r>
      <w:r w:rsidR="00A33085">
        <w:t>W ostatniej części przedstawiono podstawowe założenia oraz pochodzenie kwantowego algorytmu QAOA, sygnalizując możliwe kierunki jego rozwoju,</w:t>
      </w:r>
    </w:p>
    <w:p w14:paraId="062F44E8" w14:textId="0B9C9F10" w:rsidR="00F659F1" w:rsidRDefault="0082365D" w:rsidP="00F659F1">
      <w:pPr>
        <w:pStyle w:val="Nagwek2"/>
      </w:pPr>
      <w:bookmarkStart w:id="4" w:name="_Toc116806264"/>
      <w:r>
        <w:t>Podstawowe cechy obliczeń kwantowych</w:t>
      </w:r>
      <w:bookmarkEnd w:id="4"/>
    </w:p>
    <w:p w14:paraId="334767B3" w14:textId="09257898" w:rsidR="0082365D" w:rsidRPr="0082365D" w:rsidRDefault="0082365D" w:rsidP="0082365D">
      <w:pPr>
        <w:pStyle w:val="Nagwek3"/>
      </w:pPr>
      <w:r>
        <w:tab/>
      </w:r>
      <w:bookmarkStart w:id="5" w:name="_Toc116806265"/>
      <w:r>
        <w:t>Kubit jako podstawowa jednostka informacji</w:t>
      </w:r>
      <w:bookmarkEnd w:id="5"/>
    </w:p>
    <w:p w14:paraId="5E732E4E" w14:textId="77777777" w:rsidR="00F659F1" w:rsidRDefault="00F659F1" w:rsidP="00F659F1">
      <w:pPr>
        <w:pStyle w:val="Tekstpodstawowy"/>
      </w:pPr>
    </w:p>
    <w:p w14:paraId="22FBA972" w14:textId="392837DC" w:rsidR="0070063B" w:rsidRPr="0070531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również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705316">
        <w:t>.</w:t>
      </w:r>
      <w:r w:rsidR="00484074">
        <w:rPr>
          <w:rStyle w:val="Odwoanieprzypisudolnego"/>
        </w:rPr>
        <w:footnoteReference w:id="4"/>
      </w:r>
      <w:r w:rsidR="00705316">
        <w:t xml:space="preserve"> Warto zauważyć, że zbiór możliwych stanów systemu jest </w:t>
      </w:r>
      <w:r w:rsidR="00AB54F2">
        <w:t>przeliczalnym</w:t>
      </w:r>
      <w:r w:rsidR="00705316">
        <w:t xml:space="preserve"> zbiorem potęgowym zbioru możliwych stanów pojedynczego bitu</w:t>
      </w:r>
      <w:r w:rsidR="00AB54F2">
        <w:t xml:space="preserve"> i jest mocy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AB54F2">
        <w:t>.</w:t>
      </w:r>
    </w:p>
    <w:p w14:paraId="5B54E8CD" w14:textId="6033D6EC" w:rsidR="005447B1" w:rsidRPr="005447B1" w:rsidRDefault="00484074" w:rsidP="00F659F1">
      <w:pPr>
        <w:pStyle w:val="Tekstpodstawowy"/>
      </w:pPr>
      <w:r>
        <w:tab/>
        <w:t xml:space="preserve">W komputerze kwantowym </w:t>
      </w:r>
      <w:r w:rsidR="00F9031F">
        <w:t>podstawową jednostką informacji jest bit kwantowy zwany też kubitem.</w:t>
      </w:r>
      <w:r w:rsidR="00C94C04">
        <w:rPr>
          <w:rStyle w:val="Odwoanieprzypisudolnego"/>
        </w:rPr>
        <w:footnoteReference w:id="5"/>
      </w:r>
      <w:r w:rsidR="00431CFB">
        <w:t xml:space="preserve"> </w:t>
      </w:r>
      <w:r w:rsidR="00A6138E">
        <w:t xml:space="preserve">Fizycznie, może być on realizowany na wiele sposobów, w zależności od </w:t>
      </w:r>
      <w:r w:rsidR="00A6138E">
        <w:lastRenderedPageBreak/>
        <w:t>architektury maszyny kwantowej, np. poprzez fotony, uwięzione jony, elektrony lub inne cząsteczki kwantowe.</w:t>
      </w:r>
      <w:r w:rsidR="00A6138E">
        <w:rPr>
          <w:rStyle w:val="Odwoanieprzypisudolnego"/>
        </w:rPr>
        <w:footnoteReference w:id="6"/>
      </w:r>
      <w:r w:rsidR="00A6138E">
        <w:t xml:space="preserve"> </w:t>
      </w:r>
      <w:r w:rsidR="00E765F3">
        <w:t xml:space="preserve">Przestrzeń możliwych stanów systemu kwantowego jest opisywana matematycznie przez złożoną (zespoloną) przestrzeń wektorową z </w:t>
      </w:r>
      <w:r w:rsidR="00705316">
        <w:t>zdefiniowanym</w:t>
      </w:r>
      <w:r w:rsidR="00E765F3">
        <w:t xml:space="preserve"> na niej iloczynem skalarnym.</w:t>
      </w:r>
      <w:r w:rsidR="00C94C04">
        <w:rPr>
          <w:rStyle w:val="Odwoanieprzypisudolnego"/>
        </w:rPr>
        <w:footnoteReference w:id="7"/>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E765F3">
        <w:t>, a syste</w:t>
      </w:r>
      <w:r w:rsidR="00254304">
        <w:t xml:space="preserve">m </w:t>
      </w:r>
      <w:r w:rsidR="00E765F3">
        <w:rPr>
          <w:i/>
          <w:iCs/>
        </w:rPr>
        <w:t>n</w:t>
      </w:r>
      <w:r w:rsidR="00254304">
        <w:rPr>
          <w:i/>
          <w:iCs/>
        </w:rPr>
        <w:noBreakHyphen/>
      </w:r>
      <w:proofErr w:type="spellStart"/>
      <w:r w:rsidR="00E765F3">
        <w:t>kubitowy</w:t>
      </w:r>
      <w:proofErr w:type="spellEnd"/>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F9031F">
        <w:t>.</w:t>
      </w:r>
      <w:r w:rsidR="00705316">
        <w:t xml:space="preserve"> Skutkuje to również tym, że liczba</w:t>
      </w:r>
      <w:r w:rsidR="00AB54F2">
        <w:t xml:space="preserve"> teoretycznie</w:t>
      </w:r>
      <w:r w:rsidR="00705316">
        <w:t xml:space="preserve"> możliwych stanów pojedynczego kubitu jest nieskończona</w:t>
      </w:r>
      <w:r w:rsidR="005447B1">
        <w:t xml:space="preserve"> a moc zbioru stanów kubitu jest równa </w:t>
      </w:r>
      <m:oMath>
        <m:sSub>
          <m:sSubPr>
            <m:ctrlPr>
              <w:rPr>
                <w:rFonts w:ascii="Cambria Math" w:hAnsi="Cambria Math" w:cs="Cambria Math"/>
              </w:rPr>
            </m:ctrlPr>
          </m:sSubPr>
          <m:e>
            <m:r>
              <m:rPr>
                <m:sty m:val="p"/>
              </m:rPr>
              <w:rPr>
                <w:rFonts w:ascii="Cambria Math" w:hAnsi="Cambria Math" w:cs="Cambria Math"/>
              </w:rPr>
              <m:t>ℵ</m:t>
            </m:r>
            <m:r>
              <m:rPr>
                <m:sty m:val="p"/>
              </m:rPr>
              <w:rPr>
                <w:rStyle w:val="Pogrubienie"/>
                <w:rFonts w:ascii="Cambria Math" w:hAnsi="Cambria Math"/>
                <w:color w:val="111111"/>
                <w:shd w:val="clear" w:color="auto" w:fill="FFFFFF"/>
              </w:rPr>
              <m:t> </m:t>
            </m:r>
          </m:e>
          <m:sub>
            <m:r>
              <w:rPr>
                <w:rFonts w:ascii="Cambria Math" w:hAnsi="Cambria Math" w:cs="Cambria Math"/>
              </w:rPr>
              <m:t>1</m:t>
            </m:r>
          </m:sub>
        </m:sSub>
      </m:oMath>
      <w:r w:rsidR="005447B1">
        <w:t>. Analogicznie jak w przypadku kubitu, zbiór możliwych stanów</w:t>
      </w:r>
      <w:r w:rsidR="00254304">
        <w:t xml:space="preserve"> </w:t>
      </w:r>
      <w:r w:rsidR="005447B1">
        <w:rPr>
          <w:i/>
          <w:iCs/>
        </w:rPr>
        <w:t>n</w:t>
      </w:r>
      <w:r w:rsidR="005447B1">
        <w:t>-</w:t>
      </w:r>
      <w:proofErr w:type="spellStart"/>
      <w:r w:rsidR="005447B1">
        <w:t>kubitowego</w:t>
      </w:r>
      <w:proofErr w:type="spellEnd"/>
      <w:r w:rsidR="005447B1">
        <w:t xml:space="preserve"> </w:t>
      </w:r>
      <w:r w:rsidR="00AE542F">
        <w:t>systemu</w:t>
      </w:r>
      <w:r w:rsidR="005447B1">
        <w:t xml:space="preserve"> kwantowego jest zbiorem potęgowym możliwych stanów kubitu, jest więc on mocy </w:t>
      </w:r>
      <m:oMath>
        <m:sSub>
          <m:sSubPr>
            <m:ctrlPr>
              <w:rPr>
                <w:rFonts w:ascii="Cambria Math" w:hAnsi="Cambria Math" w:cs="Cambria Math"/>
              </w:rPr>
            </m:ctrlPr>
          </m:sSubPr>
          <m:e>
            <m:r>
              <m:rPr>
                <m:sty m:val="p"/>
              </m:rPr>
              <w:rPr>
                <w:rFonts w:ascii="Cambria Math" w:hAnsi="Cambria Math" w:cs="Cambria Math"/>
              </w:rPr>
              <m:t>ℵ</m:t>
            </m:r>
            <m:r>
              <m:rPr>
                <m:sty m:val="p"/>
              </m:rPr>
              <w:rPr>
                <w:rStyle w:val="Pogrubienie"/>
                <w:rFonts w:ascii="Cambria Math" w:hAnsi="Cambria Math"/>
                <w:color w:val="111111"/>
                <w:shd w:val="clear" w:color="auto" w:fill="FFFFFF"/>
              </w:rPr>
              <m:t> </m:t>
            </m:r>
          </m:e>
          <m:sub>
            <m:r>
              <w:rPr>
                <w:rFonts w:ascii="Cambria Math" w:hAnsi="Cambria Math" w:cs="Cambria Math"/>
              </w:rPr>
              <m:t>2</m:t>
            </m:r>
          </m:sub>
        </m:sSub>
      </m:oMath>
      <w:r w:rsidR="005447B1">
        <w:t>.</w:t>
      </w:r>
    </w:p>
    <w:p w14:paraId="1108D5CA" w14:textId="77777777" w:rsidR="006E36EF" w:rsidRDefault="001A033D" w:rsidP="00E3598B">
      <w:pPr>
        <w:pStyle w:val="Tekstpodstawowy"/>
        <w:tabs>
          <w:tab w:val="center" w:pos="4536"/>
          <w:tab w:val="right" w:pos="8505"/>
        </w:tabs>
      </w:pPr>
      <w:r>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w:t>
      </w:r>
      <w:proofErr w:type="spellStart"/>
      <w:r w:rsidR="00785C1F">
        <w:t>Diraca</w:t>
      </w:r>
      <w:proofErr w:type="spellEnd"/>
      <w:r w:rsidR="00785C1F">
        <w:t xml:space="preserve"> zwanej też notacją </w:t>
      </w:r>
      <w:proofErr w:type="spellStart"/>
      <w:r w:rsidR="00785C1F">
        <w:t>bra</w:t>
      </w:r>
      <w:proofErr w:type="spellEnd"/>
      <w:r w:rsidR="00785C1F">
        <w:t>-ket</w:t>
      </w:r>
      <w:r w:rsidR="00DD61FD">
        <w:rPr>
          <w:rStyle w:val="Odwoanieprzypisudolnego"/>
        </w:rPr>
        <w:footnoteReference w:id="8"/>
      </w:r>
      <w:r w:rsidR="009A794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0B4AA636" w14:textId="77777777" w:rsidTr="00456D8E">
        <w:tc>
          <w:tcPr>
            <w:tcW w:w="3020" w:type="dxa"/>
          </w:tcPr>
          <w:p w14:paraId="68FC7BB7" w14:textId="77777777" w:rsidR="006E36EF" w:rsidRDefault="006E36EF" w:rsidP="00E3598B">
            <w:pPr>
              <w:pStyle w:val="Tekstpodstawowy"/>
              <w:tabs>
                <w:tab w:val="center" w:pos="4536"/>
                <w:tab w:val="right" w:pos="8505"/>
              </w:tabs>
            </w:pPr>
          </w:p>
        </w:tc>
        <w:tc>
          <w:tcPr>
            <w:tcW w:w="3020" w:type="dxa"/>
          </w:tcPr>
          <w:p w14:paraId="39230F65" w14:textId="1ECFEF62"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xml:space="preserve"> ,</m:t>
                </m:r>
              </m:oMath>
            </m:oMathPara>
          </w:p>
        </w:tc>
        <w:tc>
          <w:tcPr>
            <w:tcW w:w="3020" w:type="dxa"/>
            <w:vAlign w:val="bottom"/>
          </w:tcPr>
          <w:p w14:paraId="11126F75" w14:textId="77777777" w:rsidR="006E36EF" w:rsidRDefault="006E36EF" w:rsidP="006E36EF">
            <w:pPr>
              <w:pStyle w:val="Tekstpodstawowy"/>
              <w:numPr>
                <w:ilvl w:val="0"/>
                <w:numId w:val="44"/>
              </w:numPr>
              <w:tabs>
                <w:tab w:val="center" w:pos="4536"/>
                <w:tab w:val="right" w:pos="8505"/>
              </w:tabs>
              <w:jc w:val="right"/>
            </w:pPr>
          </w:p>
        </w:tc>
      </w:tr>
    </w:tbl>
    <w:p w14:paraId="55FA4B57" w14:textId="7E532C60" w:rsidR="00304E18" w:rsidRDefault="00B434C4" w:rsidP="00F659F1">
      <w:pPr>
        <w:pStyle w:val="Tekstpodstawowy"/>
      </w:pPr>
      <w:r>
        <w:t>g</w:t>
      </w:r>
      <w:r w:rsidR="007F61E5">
        <w:t xml:space="preserve">dzi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 takimi, 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456D8E">
        <w:tc>
          <w:tcPr>
            <w:tcW w:w="3020" w:type="dxa"/>
          </w:tcPr>
          <w:p w14:paraId="732E2C36" w14:textId="77777777" w:rsidR="00304E18" w:rsidRDefault="00304E18" w:rsidP="00F659F1">
            <w:pPr>
              <w:pStyle w:val="Tekstpodstawowy"/>
            </w:pPr>
          </w:p>
        </w:tc>
        <w:tc>
          <w:tcPr>
            <w:tcW w:w="3020" w:type="dxa"/>
          </w:tcPr>
          <w:p w14:paraId="4D6302E3" w14:textId="43C21FEC"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 ,</m:t>
                </m:r>
              </m:oMath>
            </m:oMathPara>
          </w:p>
        </w:tc>
        <w:tc>
          <w:tcPr>
            <w:tcW w:w="3020" w:type="dxa"/>
            <w:vAlign w:val="bottom"/>
          </w:tcPr>
          <w:p w14:paraId="6A728E43" w14:textId="37570634" w:rsidR="00304E18" w:rsidRDefault="00304E18" w:rsidP="006E36EF">
            <w:pPr>
              <w:pStyle w:val="Tekstpodstawowy"/>
              <w:numPr>
                <w:ilvl w:val="0"/>
                <w:numId w:val="44"/>
              </w:numPr>
              <w:jc w:val="right"/>
            </w:pPr>
          </w:p>
        </w:tc>
      </w:tr>
    </w:tbl>
    <w:p w14:paraId="422F6C58" w14:textId="738E2D84"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proofErr w:type="spellStart"/>
      <w:r w:rsidR="00636920">
        <w:t>kubitowego</w:t>
      </w:r>
      <w:proofErr w:type="spellEnd"/>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ówczas Równanie 2 przyjm</w:t>
      </w:r>
      <w:r w:rsidR="00D12FB5">
        <w:t>uje</w:t>
      </w:r>
      <w:r w:rsidR="00167D8D">
        <w:t xml:space="preserve">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456D8E">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rsidP="006E36EF">
            <w:pPr>
              <w:pStyle w:val="Tekstpodstawowy"/>
              <w:numPr>
                <w:ilvl w:val="0"/>
                <w:numId w:val="44"/>
              </w:numPr>
              <w:jc w:val="right"/>
            </w:pPr>
          </w:p>
        </w:tc>
      </w:tr>
    </w:tbl>
    <w:p w14:paraId="3219F7B2" w14:textId="77777777" w:rsidR="00254304" w:rsidRDefault="00785C1F" w:rsidP="00254304">
      <w:pPr>
        <w:pStyle w:val="Tekstpodstawowy"/>
      </w:pPr>
      <w:r>
        <w:tab/>
        <w:t xml:space="preserve">Stany bazowe są to dwa dowolne </w:t>
      </w:r>
      <w:r w:rsidR="00DD61FD">
        <w:t>ortonormalne</w:t>
      </w:r>
      <w:r>
        <w:t xml:space="preserve"> wektor</w:t>
      </w:r>
      <w:r w:rsidR="00DB1D52">
        <w:t>y</w:t>
      </w:r>
      <w:r w:rsidR="00747E45">
        <w:t>.</w:t>
      </w:r>
      <w:r w:rsidR="00DB1D52">
        <w:rPr>
          <w:rStyle w:val="Odwoanieprzypisudolnego"/>
        </w:rPr>
        <w:footnoteReference w:id="9"/>
      </w:r>
      <w:r w:rsidR="005A37BD">
        <w:t xml:space="preserve"> W dalszej części</w:t>
      </w:r>
      <w:r w:rsidR="00961C9A">
        <w:t xml:space="preserve"> pracy za stany bazowe będą przyjmowane zawsze stany </w:t>
      </w:r>
      <w:r w:rsidR="005A37BD">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961C9A">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rsidR="00961C9A">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00961C9A">
        <w:t>.</w:t>
      </w:r>
      <w:r w:rsidR="00DB1D52">
        <w:rPr>
          <w:rStyle w:val="Odwoanieprzypisudolnego"/>
        </w:rPr>
        <w:footnoteReference w:id="10"/>
      </w:r>
      <w:r w:rsidR="00FD20E2">
        <w:t xml:space="preserve"> Korzystając z równania Eulera, można zapisać stan kubitu jako:</w:t>
      </w:r>
      <w:r w:rsidR="00974214">
        <w:rPr>
          <w:rStyle w:val="Odwoanieprzypisudolnego"/>
        </w:rPr>
        <w:footnoteReference w:id="11"/>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1"/>
        <w:gridCol w:w="7627"/>
        <w:gridCol w:w="719"/>
      </w:tblGrid>
      <w:tr w:rsidR="00B434C4" w14:paraId="53541141" w14:textId="77777777" w:rsidTr="00A33085">
        <w:trPr>
          <w:trHeight w:val="1983"/>
        </w:trPr>
        <w:tc>
          <w:tcPr>
            <w:tcW w:w="721" w:type="dxa"/>
          </w:tcPr>
          <w:p w14:paraId="26F2AB14" w14:textId="77777777" w:rsidR="00B434C4" w:rsidRDefault="00B434C4" w:rsidP="00254304">
            <w:pPr>
              <w:pStyle w:val="Tekstpodstawowy"/>
            </w:pPr>
          </w:p>
        </w:tc>
        <w:tc>
          <w:tcPr>
            <w:tcW w:w="7627" w:type="dxa"/>
            <w:vAlign w:val="bottom"/>
          </w:tcPr>
          <w:p w14:paraId="3EFFE2B1" w14:textId="4D080FEC" w:rsidR="00B434C4" w:rsidRPr="0088398D" w:rsidRDefault="00000000" w:rsidP="00B434C4">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79A865E8" w14:textId="036F8D9D" w:rsidR="00B434C4" w:rsidRPr="0088398D" w:rsidRDefault="0088398D" w:rsidP="00B434C4">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4699ED04" w14:textId="7FF972D2" w:rsidR="00B434C4" w:rsidRPr="0088398D" w:rsidRDefault="0088398D" w:rsidP="00B434C4">
            <w:pPr>
              <w:pStyle w:val="Tekstpodstawowy"/>
              <w:keepNext/>
              <w:jc w:val="center"/>
              <w:rPr>
                <w:i/>
              </w:rPr>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 .</m:t>
                </m:r>
              </m:oMath>
            </m:oMathPara>
          </w:p>
        </w:tc>
        <w:tc>
          <w:tcPr>
            <w:tcW w:w="719" w:type="dxa"/>
            <w:vAlign w:val="bottom"/>
          </w:tcPr>
          <w:p w14:paraId="1A2688A0" w14:textId="77777777" w:rsidR="00B434C4" w:rsidRDefault="00B434C4" w:rsidP="00456D8E">
            <w:pPr>
              <w:pStyle w:val="Tekstpodstawowy"/>
              <w:numPr>
                <w:ilvl w:val="0"/>
                <w:numId w:val="44"/>
              </w:numPr>
              <w:jc w:val="right"/>
            </w:pPr>
          </w:p>
        </w:tc>
      </w:tr>
    </w:tbl>
    <w:p w14:paraId="39390931" w14:textId="158A8ACD" w:rsidR="00B434C4" w:rsidRDefault="009A5CE2" w:rsidP="00595AA8">
      <w:pPr>
        <w:pStyle w:val="Tekstpodstawowy"/>
      </w:pPr>
      <w:r>
        <w:tab/>
        <w:t xml:space="preserve">Element </w:t>
      </w:r>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oMath>
      <w:r>
        <w:t xml:space="preserve">, zwany też fazą globalną, </w:t>
      </w:r>
      <w:r w:rsidR="00AE542F">
        <w:t>można</w:t>
      </w:r>
      <w:r>
        <w:t xml:space="preserve"> pominąć, ponieważ nie powoduje obserwowalnych zmian, więc z perspektywy obliczeń kwantowych będzie on nieistotny i</w:t>
      </w:r>
      <w:r w:rsidR="000F7FE5">
        <w:t> </w:t>
      </w:r>
      <w:r>
        <w:t>w</w:t>
      </w:r>
      <w:r w:rsidR="000F7FE5">
        <w:t> </w:t>
      </w:r>
      <w:r>
        <w:t>rezultacie otrzymamy</w:t>
      </w:r>
      <w:r w:rsidR="00DB1D52">
        <w:rPr>
          <w:rStyle w:val="Odwoanieprzypisudolnego"/>
        </w:rPr>
        <w:footnoteReference w:id="12"/>
      </w:r>
      <w:r>
        <w:t xml:space="preserve">: </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670"/>
        <w:gridCol w:w="1701"/>
      </w:tblGrid>
      <w:tr w:rsidR="00B434C4" w14:paraId="3A3EEC79" w14:textId="77777777" w:rsidTr="00D932CF">
        <w:tc>
          <w:tcPr>
            <w:tcW w:w="1696" w:type="dxa"/>
          </w:tcPr>
          <w:p w14:paraId="38227F75" w14:textId="77777777" w:rsidR="00B434C4" w:rsidRDefault="00B434C4" w:rsidP="00914E21">
            <w:pPr>
              <w:pStyle w:val="Tekstpodstawowy"/>
              <w:tabs>
                <w:tab w:val="center" w:pos="4536"/>
                <w:tab w:val="right" w:pos="8931"/>
              </w:tabs>
            </w:pPr>
          </w:p>
        </w:tc>
        <w:tc>
          <w:tcPr>
            <w:tcW w:w="5670" w:type="dxa"/>
          </w:tcPr>
          <w:p w14:paraId="1E808C8A" w14:textId="3663195D" w:rsidR="00B434C4" w:rsidRDefault="00000000" w:rsidP="00914E21">
            <w:pPr>
              <w:pStyle w:val="Tekstpodstawowy"/>
              <w:tabs>
                <w:tab w:val="center" w:pos="4536"/>
                <w:tab w:val="right" w:pos="8931"/>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 xml:space="preserve"> .</m:t>
                </m:r>
              </m:oMath>
            </m:oMathPara>
          </w:p>
        </w:tc>
        <w:tc>
          <w:tcPr>
            <w:tcW w:w="1701" w:type="dxa"/>
            <w:vAlign w:val="bottom"/>
          </w:tcPr>
          <w:p w14:paraId="449C463A" w14:textId="77777777" w:rsidR="00B434C4" w:rsidRDefault="00B434C4" w:rsidP="00B434C4">
            <w:pPr>
              <w:pStyle w:val="Tekstpodstawowy"/>
              <w:numPr>
                <w:ilvl w:val="0"/>
                <w:numId w:val="44"/>
              </w:numPr>
              <w:tabs>
                <w:tab w:val="center" w:pos="4536"/>
                <w:tab w:val="right" w:pos="8931"/>
              </w:tabs>
              <w:jc w:val="right"/>
            </w:pPr>
          </w:p>
        </w:tc>
      </w:tr>
    </w:tbl>
    <w:p w14:paraId="01909BEC" w14:textId="33C009F0" w:rsidR="00E84044" w:rsidRDefault="00E84044" w:rsidP="00E84044">
      <w:pPr>
        <w:pStyle w:val="Legenda"/>
        <w:keepNext/>
      </w:pPr>
      <w:bookmarkStart w:id="6" w:name="_Toc116386948"/>
      <w:r>
        <w:t xml:space="preserve">Rysunek </w:t>
      </w:r>
      <w:fldSimple w:instr=" SEQ Rysunek \* ARABIC ">
        <w:r w:rsidR="007A30E9">
          <w:rPr>
            <w:noProof/>
          </w:rPr>
          <w:t>1</w:t>
        </w:r>
      </w:fldSimple>
      <w:r>
        <w:t>. Wizualizacja sfery Blocha</w:t>
      </w:r>
      <w:bookmarkEnd w:id="6"/>
      <w:r w:rsidR="00A70089">
        <w:t>.</w:t>
      </w:r>
    </w:p>
    <w:p w14:paraId="018DCF44" w14:textId="560C918D" w:rsidR="004C2EE9" w:rsidRDefault="004E10EF" w:rsidP="00201BB5">
      <w:pPr>
        <w:pStyle w:val="Tekstpodstawowy"/>
        <w:keepNext/>
        <w:jc w:val="center"/>
      </w:pPr>
      <w:r>
        <w:rPr>
          <w:noProof/>
        </w:rPr>
        <w:drawing>
          <wp:inline distT="0" distB="0" distL="0" distR="0" wp14:anchorId="12F07131" wp14:editId="1F4EE299">
            <wp:extent cx="3520440" cy="3520440"/>
            <wp:effectExtent l="19050" t="19050" r="22860" b="2286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20440" cy="3520440"/>
                    </a:xfrm>
                    <a:prstGeom prst="rect">
                      <a:avLst/>
                    </a:prstGeom>
                    <a:noFill/>
                    <a:ln w="6350">
                      <a:solidFill>
                        <a:schemeClr val="tx1"/>
                      </a:solidFill>
                    </a:ln>
                  </pic:spPr>
                </pic:pic>
              </a:graphicData>
            </a:graphic>
          </wp:inline>
        </w:drawing>
      </w:r>
      <w:r w:rsidR="00201BB5">
        <w:rPr>
          <w:noProof/>
        </w:rPr>
        <mc:AlternateContent>
          <mc:Choice Requires="wps">
            <w:drawing>
              <wp:inline distT="0" distB="0" distL="0" distR="0" wp14:anchorId="4F613306" wp14:editId="6D3770C1">
                <wp:extent cx="5715000" cy="388620"/>
                <wp:effectExtent l="0" t="0" r="0" b="0"/>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88620"/>
                        </a:xfrm>
                        <a:prstGeom prst="rect">
                          <a:avLst/>
                        </a:prstGeom>
                        <a:solidFill>
                          <a:srgbClr val="FFFFFF"/>
                        </a:solidFill>
                        <a:ln w="9525">
                          <a:noFill/>
                          <a:miter lim="800000"/>
                          <a:headEnd/>
                          <a:tailEnd/>
                        </a:ln>
                      </wps:spPr>
                      <wps:txbx>
                        <w:txbxContent>
                          <w:p w14:paraId="01C828DE" w14:textId="77777777" w:rsidR="00201BB5" w:rsidRPr="00A47977" w:rsidRDefault="00201BB5" w:rsidP="00A70089">
                            <w:pPr>
                              <w:jc w:val="both"/>
                              <w:rPr>
                                <w:i/>
                                <w:iCs/>
                                <w:sz w:val="20"/>
                                <w:szCs w:val="20"/>
                                <w:lang w:val="en-GB"/>
                              </w:rPr>
                            </w:pPr>
                            <w:r w:rsidRPr="004309B0">
                              <w:rPr>
                                <w:b/>
                                <w:bCs/>
                                <w:sz w:val="20"/>
                                <w:szCs w:val="20"/>
                              </w:rPr>
                              <w:t>Źródło:</w:t>
                            </w:r>
                            <w:r w:rsidRPr="004309B0">
                              <w:rPr>
                                <w:sz w:val="20"/>
                                <w:szCs w:val="20"/>
                              </w:rPr>
                              <w:t xml:space="preserve"> opracowanie własne na podstawie M. A. Nielsen, I.I. </w:t>
                            </w:r>
                            <w:proofErr w:type="spellStart"/>
                            <w:r w:rsidRPr="004309B0">
                              <w:rPr>
                                <w:sz w:val="20"/>
                                <w:szCs w:val="20"/>
                              </w:rPr>
                              <w:t>Chuang</w:t>
                            </w:r>
                            <w:proofErr w:type="spellEnd"/>
                            <w:r w:rsidRPr="004309B0">
                              <w:rPr>
                                <w:sz w:val="20"/>
                                <w:szCs w:val="20"/>
                              </w:rPr>
                              <w:t xml:space="preserve"> </w:t>
                            </w:r>
                            <w:r w:rsidRPr="004309B0">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wps:txbx>
                      <wps:bodyPr rot="0" vert="horz" wrap="square" lIns="91440" tIns="45720" rIns="91440" bIns="45720" anchor="t" anchorCtr="0">
                        <a:noAutofit/>
                      </wps:bodyPr>
                    </wps:wsp>
                  </a:graphicData>
                </a:graphic>
              </wp:inline>
            </w:drawing>
          </mc:Choice>
          <mc:Fallback>
            <w:pict>
              <v:shapetype w14:anchorId="4F613306" id="_x0000_t202" coordsize="21600,21600" o:spt="202" path="m,l,21600r21600,l21600,xe">
                <v:stroke joinstyle="miter"/>
                <v:path gradientshapeok="t" o:connecttype="rect"/>
              </v:shapetype>
              <v:shape id="Pole tekstowe 2" o:spid="_x0000_s1026"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" stroked="f">
                <v:textbox>
                  <w:txbxContent>
                    <w:p w14:paraId="01C828DE" w14:textId="77777777" w:rsidR="00201BB5" w:rsidRPr="00A47977" w:rsidRDefault="00201BB5" w:rsidP="00A70089">
                      <w:pPr>
                        <w:jc w:val="both"/>
                        <w:rPr>
                          <w:i/>
                          <w:iCs/>
                          <w:sz w:val="20"/>
                          <w:szCs w:val="20"/>
                          <w:lang w:val="en-GB"/>
                        </w:rPr>
                      </w:pPr>
                      <w:r w:rsidRPr="004309B0">
                        <w:rPr>
                          <w:b/>
                          <w:bCs/>
                          <w:sz w:val="20"/>
                          <w:szCs w:val="20"/>
                        </w:rPr>
                        <w:t>Źródło:</w:t>
                      </w:r>
                      <w:r w:rsidRPr="004309B0">
                        <w:rPr>
                          <w:sz w:val="20"/>
                          <w:szCs w:val="20"/>
                        </w:rPr>
                        <w:t xml:space="preserve"> opracowanie własne na podstawie M. A. Nielsen, I.I. </w:t>
                      </w:r>
                      <w:proofErr w:type="spellStart"/>
                      <w:r w:rsidRPr="004309B0">
                        <w:rPr>
                          <w:sz w:val="20"/>
                          <w:szCs w:val="20"/>
                        </w:rPr>
                        <w:t>Chuang</w:t>
                      </w:r>
                      <w:proofErr w:type="spellEnd"/>
                      <w:r w:rsidRPr="004309B0">
                        <w:rPr>
                          <w:sz w:val="20"/>
                          <w:szCs w:val="20"/>
                        </w:rPr>
                        <w:t xml:space="preserve"> </w:t>
                      </w:r>
                      <w:r w:rsidRPr="004309B0">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v:textbox>
                <w10:anchorlock/>
              </v:shape>
            </w:pict>
          </mc:Fallback>
        </mc:AlternateContent>
      </w:r>
    </w:p>
    <w:p w14:paraId="08B0D2AF" w14:textId="6FC8D6BB" w:rsidR="00201BB5" w:rsidRDefault="00201BB5" w:rsidP="00201BB5">
      <w:pPr>
        <w:pStyle w:val="Tekstpodstawowy"/>
      </w:pPr>
      <w:r>
        <w:tab/>
        <w:t>Stan kubitu można reprezentować przy pomocy wektora w 3-wymiarowej sferze (Rysunek 1), zwan</w:t>
      </w:r>
      <w:r w:rsidR="003F113F">
        <w:t>ej</w:t>
      </w:r>
      <w:r>
        <w:t xml:space="preserve"> sferą Blocha.</w:t>
      </w:r>
      <w:r>
        <w:rPr>
          <w:rStyle w:val="Odwoanieprzypisudolnego"/>
        </w:rPr>
        <w:footnoteReference w:id="13"/>
      </w:r>
      <w:r>
        <w:t xml:space="preserve"> Warto zwrócić uwagę, że zgodnie z </w:t>
      </w:r>
      <w:r w:rsidR="00BB1D7E">
        <w:t>Równaniem</w:t>
      </w:r>
      <w:r>
        <w:t xml:space="preserve"> 1 i</w:t>
      </w:r>
      <w:r w:rsidR="000F7FE5">
        <w:t> </w:t>
      </w:r>
      <w:r w:rsidR="00BB1D7E">
        <w:t xml:space="preserve">Równaniem </w:t>
      </w:r>
      <w:r>
        <w:t xml:space="preserve">2 reprezentacja graficzna powinna mieć charakter 4-wymiarowy, jednakże zgodnie z </w:t>
      </w:r>
      <w:r w:rsidR="00FB7BD2">
        <w:t>Równaniem 5</w:t>
      </w:r>
      <w:r>
        <w:t xml:space="preserve"> możemy ograniczyć tę reprezentację do trzech wymiarów. Będzie to</w:t>
      </w:r>
      <w:r w:rsidR="000F7FE5">
        <w:t> </w:t>
      </w:r>
      <w:r>
        <w:t>jednak skutkowało utratą ortogonalności stanów bazowych</w:t>
      </w:r>
      <w:r w:rsidR="00D12FB5">
        <w:t xml:space="preserve"> w wizualizacji</w:t>
      </w:r>
      <w:r>
        <w:t xml:space="preserve">. Stąd też w </w:t>
      </w:r>
      <w:r w:rsidR="00FB7BD2">
        <w:lastRenderedPageBreak/>
        <w:t>Równaniu 5</w:t>
      </w:r>
      <w:r>
        <w:t xml:space="preserve"> kąty w</w:t>
      </w:r>
      <w:r w:rsidR="000F7FE5">
        <w:t> </w:t>
      </w:r>
      <w:r>
        <w:t xml:space="preserve">funkcjach trygonometrycznych są dzielone przez dwa, ponieważ </w:t>
      </w:r>
      <m:oMath>
        <m:r>
          <w:rPr>
            <w:rFonts w:ascii="Cambria Math" w:hAnsi="Cambria Math"/>
          </w:rPr>
          <m:t>θ</m:t>
        </m:r>
      </m:oMath>
      <w:r>
        <w:t xml:space="preserve"> to kąt obrotu wokół osi </w:t>
      </w:r>
      <w:r w:rsidR="006A040E">
        <w:t>Y</w:t>
      </w:r>
      <w:r>
        <w:t xml:space="preserve"> w sferze Blocha. Stany bazowe znajdują się na krańcach osi Z</w:t>
      </w:r>
      <w:r w:rsidR="00D12FB5">
        <w:t xml:space="preserve"> sfery Blocha</w:t>
      </w:r>
      <w:r>
        <w:t xml:space="preserve">. Kąt </w:t>
      </w:r>
      <m:oMath>
        <m:r>
          <w:rPr>
            <w:rFonts w:ascii="Cambria Math" w:hAnsi="Cambria Math"/>
          </w:rPr>
          <m:t>ϕ</m:t>
        </m:r>
      </m:oMath>
      <w:r>
        <w:t xml:space="preserve"> określa </w:t>
      </w:r>
      <w:r w:rsidR="006A040E">
        <w:t>kąt obrotu</w:t>
      </w:r>
      <w:r>
        <w:t xml:space="preserve"> wokół osi </w:t>
      </w:r>
      <w:r w:rsidR="00486478">
        <w:t>Z</w:t>
      </w:r>
      <w:r>
        <w:t>.</w:t>
      </w:r>
    </w:p>
    <w:p w14:paraId="3B38AF7B" w14:textId="6A429DDD"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xml:space="preserve">. Analogicznie rejestr klasyczny będzie się składał z bitów. Wektor określający stan systemu, w którym wszystkie </w:t>
      </w:r>
      <w:r>
        <w:rPr>
          <w:i/>
          <w:iCs/>
        </w:rPr>
        <w:t>n</w:t>
      </w:r>
      <w:r>
        <w:t xml:space="preserve"> 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 wykorzystaniem symbolu iloczynu tensorowego</w:t>
      </w:r>
      <w:r w:rsidR="00DE0C80">
        <w:t xml:space="preserve"> (</w:t>
      </w:r>
      <w:commentRangeStart w:id="7"/>
      <w:r w:rsidR="00DE0C80">
        <w:t>tożsam</w:t>
      </w:r>
      <w:r w:rsidR="00D12FB5">
        <w:t>ego</w:t>
      </w:r>
      <w:r w:rsidR="00DE0C80">
        <w:t xml:space="preserve"> tutaj z iloczynem Kroneckera</w:t>
      </w:r>
      <w:commentRangeEnd w:id="7"/>
      <w:r w:rsidR="00985D83">
        <w:rPr>
          <w:rStyle w:val="Odwoaniedokomentarza"/>
          <w:lang w:val="x-none" w:eastAsia="x-none"/>
        </w:rPr>
        <w:commentReference w:id="7"/>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 xml:space="preserve">liczba kubitów w stanie </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p>
    <w:p w14:paraId="1CFBB363" w14:textId="63EF463B" w:rsidR="0082365D" w:rsidRDefault="0082365D" w:rsidP="0082365D">
      <w:pPr>
        <w:pStyle w:val="Nagwek3"/>
      </w:pPr>
      <w:bookmarkStart w:id="8" w:name="_Toc116806266"/>
      <w:r>
        <w:t>Kluczowe zjawiska</w:t>
      </w:r>
      <w:bookmarkEnd w:id="8"/>
    </w:p>
    <w:p w14:paraId="6E7F22DE" w14:textId="55900463"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t>.</w:t>
      </w:r>
      <w:r w:rsidR="00F257C0">
        <w:rPr>
          <w:rStyle w:val="Odwoanieprzypisudolnego"/>
        </w:rPr>
        <w:footnoteReference w:id="14"/>
      </w:r>
    </w:p>
    <w:p w14:paraId="5993D3E9" w14:textId="4CB6236E"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proofErr w:type="spellStart"/>
      <w:r w:rsidR="0088398D">
        <w:rPr>
          <w:i/>
          <w:iCs/>
        </w:rPr>
        <w:t>collapse</w:t>
      </w:r>
      <w:proofErr w:type="spellEnd"/>
      <w:r>
        <w:t xml:space="preserve">) </w:t>
      </w:r>
      <w:r w:rsidR="00056854">
        <w:t>funkcji falowej. Dla obliczeń kwantowych oznacza to przejście</w:t>
      </w:r>
      <w:r>
        <w:t xml:space="preserve"> stanu superpozycji do jednego ze stanów bazowych. Znajdując się w 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 xml:space="preserve">stabilności urządzeń kwantowych. Oddziaływanie kubitu z otoczeniem nosi nazwę </w:t>
      </w:r>
      <w:proofErr w:type="spellStart"/>
      <w:r w:rsidR="005A37BD">
        <w:t>dekoherencji</w:t>
      </w:r>
      <w:proofErr w:type="spellEnd"/>
      <w:r w:rsidR="005A37BD">
        <w:t>.</w:t>
      </w:r>
      <w:r w:rsidR="00F257C0">
        <w:t xml:space="preserve"> Jeżeli jest ona niezamierzona, wówczas jej skutki nazywamy szumem kwantowym</w:t>
      </w:r>
      <w:r w:rsidR="0088398D">
        <w:t xml:space="preserve"> (</w:t>
      </w:r>
      <w:r w:rsidR="0088398D">
        <w:rPr>
          <w:i/>
          <w:iCs/>
        </w:rPr>
        <w:t xml:space="preserve">quantum </w:t>
      </w:r>
      <w:proofErr w:type="spellStart"/>
      <w:r w:rsidR="0088398D">
        <w:rPr>
          <w:i/>
          <w:iCs/>
        </w:rPr>
        <w:t>noise</w:t>
      </w:r>
      <w:proofErr w:type="spellEnd"/>
      <w:r w:rsidR="0088398D">
        <w:rPr>
          <w:i/>
          <w:iCs/>
        </w:rPr>
        <w:t>)</w:t>
      </w:r>
      <w:r w:rsidR="00F257C0">
        <w:t>.</w:t>
      </w:r>
      <w:r w:rsidR="00F257C0">
        <w:rPr>
          <w:rStyle w:val="Odwoanieprzypisudolnego"/>
        </w:rPr>
        <w:footnoteReference w:id="15"/>
      </w:r>
      <w:r w:rsidR="004B7E22">
        <w:t xml:space="preserve"> </w:t>
      </w:r>
      <w:r w:rsidR="00F257C0">
        <w:rPr>
          <w:rStyle w:val="Odwoanieprzypisudolnego"/>
        </w:rPr>
        <w:footnoteReference w:id="16"/>
      </w:r>
    </w:p>
    <w:p w14:paraId="26043D87" w14:textId="0F94AA0E" w:rsidR="005A37BD"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xml:space="preserve">. Pomiar stanowi często jeden z końcowych elementów algorytmów kwantowych bądź też ich istotnych części. W jego wyniku kubit </w:t>
      </w:r>
      <w:r w:rsidR="00056854">
        <w:t>przechodzi</w:t>
      </w:r>
      <w:r>
        <w:t xml:space="preserve"> do jednego ze stanów bazowych.</w:t>
      </w:r>
      <w:r w:rsidR="00CC35D7">
        <w:rPr>
          <w:rStyle w:val="Odwoanieprzypisudolnego"/>
        </w:rPr>
        <w:footnoteReference w:id="17"/>
      </w:r>
      <w:r w:rsidR="00056854">
        <w:t xml:space="preserve"> </w:t>
      </w:r>
      <w:r>
        <w:t xml:space="preserve">W wyniku </w:t>
      </w:r>
      <w:proofErr w:type="spellStart"/>
      <w:r>
        <w:t>deko</w:t>
      </w:r>
      <w:r w:rsidR="007146C3">
        <w:t>herencji</w:t>
      </w:r>
      <w:proofErr w:type="spellEnd"/>
      <w:r w:rsidR="0088398D">
        <w:t xml:space="preserve"> (niezamierzonej </w:t>
      </w:r>
      <w:r w:rsidR="0088398D">
        <w:lastRenderedPageBreak/>
        <w:t xml:space="preserve">lub spowodowanej pomiarem) </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FB7BD2">
        <w:t>Równaniu 2.</w:t>
      </w:r>
    </w:p>
    <w:p w14:paraId="096FE277" w14:textId="4D199829" w:rsidR="00C73AD3" w:rsidRDefault="0061534D" w:rsidP="0025541B">
      <w:pPr>
        <w:pStyle w:val="Tekstpodstawowy"/>
      </w:pPr>
      <w:r>
        <w:tab/>
        <w:t>Kolejnym istotnym zjawiskiem jest splątanie kwantowe. Zjawisko to polega na</w:t>
      </w:r>
      <w:r w:rsidR="000F7FE5">
        <w:t> </w:t>
      </w:r>
      <w:proofErr w:type="spellStart"/>
      <w:r>
        <w:t>przyczynowo-skutkowym</w:t>
      </w:r>
      <w:proofErr w:type="spellEnd"/>
      <w:r>
        <w:t xml:space="preserve">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 temat stanu jednego kubitu na podstawie stanu innego kubitu. Zjawisko splątania jest również podatne na skutki </w:t>
      </w:r>
      <w:proofErr w:type="spellStart"/>
      <w:r w:rsidR="00E52CCF">
        <w:t>dekoherencji</w:t>
      </w:r>
      <w:proofErr w:type="spellEnd"/>
      <w:r w:rsidR="00E52CCF">
        <w:t xml:space="preserve"> – jeżeli jeden kubit ulegnie </w:t>
      </w:r>
      <w:proofErr w:type="spellStart"/>
      <w:r w:rsidR="00E52CCF">
        <w:t>dekoherencji</w:t>
      </w:r>
      <w:proofErr w:type="spellEnd"/>
      <w:r w:rsidR="00E52CCF">
        <w:t>, to pozostałe splątane z nim kubity mogą również jej ulec. Podobnie jak w przypadku pomiaru, doprowadzenie do takiego zjawiska jest często intencjonalne.</w:t>
      </w:r>
      <w:r w:rsidR="007D5940">
        <w:rPr>
          <w:rStyle w:val="Odwoanieprzypisudolnego"/>
        </w:rPr>
        <w:footnoteReference w:id="18"/>
      </w:r>
    </w:p>
    <w:p w14:paraId="1CEF465F" w14:textId="7DD5C9A8" w:rsidR="00C73AD3" w:rsidRDefault="00C73AD3" w:rsidP="00C73AD3">
      <w:pPr>
        <w:pStyle w:val="Nagwek3"/>
      </w:pPr>
      <w:bookmarkStart w:id="9" w:name="_Toc116806267"/>
      <w:r>
        <w:t>Wykonywanie działań</w:t>
      </w:r>
      <w:bookmarkEnd w:id="9"/>
    </w:p>
    <w:p w14:paraId="65ADB37F" w14:textId="291E7E67"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Pr>
          <w:rStyle w:val="Odwoanieprzypisudolnego"/>
        </w:rPr>
        <w:footnoteReference w:id="19"/>
      </w:r>
      <w:r w:rsidR="000A2F48">
        <w:t xml:space="preserve"> </w:t>
      </w:r>
      <w:r>
        <w:t xml:space="preserve">Z kolei operacje na kubitach są konstruowane z wykorzystaniem macierzy i algebry liniowej. Macierze te, zwane też bramkami lub operatorami kwantowymi, są macierzami unitarnymi, tak więc, w przeciwieństwie do komputerów klasycznych, wszystkie </w:t>
      </w:r>
      <w:r w:rsidR="000A2F48">
        <w:t xml:space="preserve">pojedyncze </w:t>
      </w:r>
      <w:r>
        <w:t>operacje (tak samo jak reprezentujące je 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t>.</w:t>
      </w:r>
      <w:r w:rsidR="00E678D5">
        <w:rPr>
          <w:rStyle w:val="Odwoanieprzypisudolnego"/>
        </w:rPr>
        <w:footnoteReference w:id="20"/>
      </w:r>
    </w:p>
    <w:p w14:paraId="77DD1B87" w14:textId="34CF799E" w:rsidR="00D15F2B" w:rsidRDefault="00D15F2B" w:rsidP="00D15F2B">
      <w:pPr>
        <w:pStyle w:val="Tekstpodstawowy"/>
      </w:pPr>
      <w:r>
        <w:tab/>
        <w:t xml:space="preserve">Niektóre bramki kwantowe mają swoje nazwy oraz dedykowane oznaczenia. Mogą one mieć postać stałą lub parametryzowan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 xml:space="preserve">Przegląd najważniejszych bramek wraz z ich oznaczeniami używanymi w dalszej części zawiera </w:t>
      </w:r>
      <w:r w:rsidR="009E3745">
        <w:t>Tabela 2.</w:t>
      </w:r>
    </w:p>
    <w:p w14:paraId="0D87DDC5" w14:textId="78E0BC8E" w:rsidR="00A70089" w:rsidRDefault="000F7FE5" w:rsidP="00A70089">
      <w:pPr>
        <w:pStyle w:val="Tekstpodstawowy"/>
      </w:pPr>
      <w:r>
        <w:tab/>
      </w:r>
      <w:r w:rsidR="00A70089">
        <w:t>Ogólna postać kwantowej bramki unarnej (bramki działającej na jednym kubicie) ma</w:t>
      </w:r>
      <w:r>
        <w:t> </w:t>
      </w:r>
      <w:r w:rsidR="00A70089">
        <w:t>postać</w:t>
      </w:r>
      <w:r w:rsidR="00A70089">
        <w:rPr>
          <w:rStyle w:val="Odwoanieprzypisudolnego"/>
        </w:rPr>
        <w:footnoteReference w:id="21"/>
      </w:r>
      <w:r w:rsidR="00A7008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D932CF">
        <w:tc>
          <w:tcPr>
            <w:tcW w:w="1321" w:type="dxa"/>
          </w:tcPr>
          <w:p w14:paraId="1ED50240" w14:textId="77777777" w:rsidR="00D932CF" w:rsidRDefault="00D932CF" w:rsidP="00A70089">
            <w:pPr>
              <w:pStyle w:val="Tekstpodstawowy"/>
            </w:pPr>
          </w:p>
        </w:tc>
        <w:tc>
          <w:tcPr>
            <w:tcW w:w="6424" w:type="dxa"/>
          </w:tcPr>
          <w:p w14:paraId="6CC413C9" w14:textId="21B88438"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rsidP="00D932CF">
            <w:pPr>
              <w:pStyle w:val="Tekstpodstawowy"/>
              <w:numPr>
                <w:ilvl w:val="0"/>
                <w:numId w:val="44"/>
              </w:numPr>
              <w:jc w:val="right"/>
            </w:pPr>
          </w:p>
        </w:tc>
      </w:tr>
    </w:tbl>
    <w:p w14:paraId="0A7991C1" w14:textId="77777777" w:rsidR="00D932CF" w:rsidRDefault="00A70089" w:rsidP="00A47977">
      <w:pPr>
        <w:pStyle w:val="Tekstpodstawowy"/>
      </w:pPr>
      <w:r>
        <w:t>Bramkę tę można rozbić na części obrazując tym samym obrót wokół poszczególnych osi sfery Blocha:</w:t>
      </w:r>
      <w:r>
        <w:rPr>
          <w:rStyle w:val="Odwoanieprzypisudolnego"/>
        </w:rPr>
        <w:footnoteReference w:id="22"/>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D932CF" w14:paraId="3A5BC6CE" w14:textId="77777777" w:rsidTr="00D932CF">
        <w:tc>
          <w:tcPr>
            <w:tcW w:w="1888" w:type="dxa"/>
          </w:tcPr>
          <w:p w14:paraId="78DF87EE" w14:textId="77777777" w:rsidR="00D932CF" w:rsidRDefault="00D932CF" w:rsidP="00A47977">
            <w:pPr>
              <w:pStyle w:val="Tekstpodstawowy"/>
            </w:pPr>
          </w:p>
        </w:tc>
        <w:tc>
          <w:tcPr>
            <w:tcW w:w="529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888" w:type="dxa"/>
            <w:vAlign w:val="bottom"/>
          </w:tcPr>
          <w:p w14:paraId="599B6AC4" w14:textId="77777777" w:rsidR="00D932CF" w:rsidRDefault="00D932CF" w:rsidP="00D932CF">
            <w:pPr>
              <w:pStyle w:val="Tekstpodstawowy"/>
              <w:numPr>
                <w:ilvl w:val="0"/>
                <w:numId w:val="44"/>
              </w:numPr>
              <w:jc w:val="right"/>
            </w:pPr>
          </w:p>
        </w:tc>
      </w:tr>
    </w:tbl>
    <w:p w14:paraId="6C13C41D" w14:textId="70B67173" w:rsidR="00A70089" w:rsidRDefault="00A70089" w:rsidP="00A70089">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D932CF" w14:paraId="52488247" w14:textId="77777777" w:rsidTr="00D932CF">
        <w:tc>
          <w:tcPr>
            <w:tcW w:w="1888" w:type="dxa"/>
          </w:tcPr>
          <w:p w14:paraId="341D7EED" w14:textId="77777777" w:rsidR="00D932CF" w:rsidRDefault="00D932CF" w:rsidP="00A70089">
            <w:pPr>
              <w:pStyle w:val="Tekstpodstawowy"/>
              <w:jc w:val="center"/>
            </w:pPr>
          </w:p>
        </w:tc>
        <w:tc>
          <w:tcPr>
            <w:tcW w:w="5290" w:type="dxa"/>
          </w:tcPr>
          <w:p w14:paraId="6A9B2296" w14:textId="03FE7B9E" w:rsidR="00D932CF" w:rsidRDefault="00000000" w:rsidP="00D932CF">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w:rPr>
                  <w:rFonts w:ascii="Cambria Math" w:hAnsi="Cambria Math"/>
                  <w:i/>
                </w:rPr>
                <m:t> </m:t>
              </m:r>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      ||</m:t>
              </m:r>
              <m:r>
                <w:rPr>
                  <w:rFonts w:ascii="Cambria Math" w:hAnsi="Cambria Math"/>
                </w:rPr>
                <m:t>α||=1</m:t>
              </m:r>
            </m:oMath>
            <w:r w:rsidR="00D932CF">
              <w:t xml:space="preserve"> .</w:t>
            </w:r>
          </w:p>
        </w:tc>
        <w:tc>
          <w:tcPr>
            <w:tcW w:w="1888" w:type="dxa"/>
            <w:vAlign w:val="bottom"/>
          </w:tcPr>
          <w:p w14:paraId="5C8AC230" w14:textId="77777777" w:rsidR="00D932CF" w:rsidRDefault="00D932CF" w:rsidP="00D932CF">
            <w:pPr>
              <w:pStyle w:val="Tekstpodstawowy"/>
              <w:numPr>
                <w:ilvl w:val="0"/>
                <w:numId w:val="44"/>
              </w:numPr>
              <w:jc w:val="right"/>
            </w:pPr>
          </w:p>
        </w:tc>
      </w:tr>
    </w:tbl>
    <w:p w14:paraId="2F5DC769" w14:textId="6FFED4E4" w:rsidR="00A70089" w:rsidRPr="00636920" w:rsidRDefault="00A70089" w:rsidP="00A70089">
      <w:pPr>
        <w:pStyle w:val="Tekstpodstawowy"/>
      </w:pPr>
      <w:r>
        <w:tab/>
        <w:t>Bramki kwantowe dzięki swojej postaci, powodują, że wektor (reprezentujący system kwantowy) na którym są stosowane, zachowuje swoją długość (</w:t>
      </w:r>
      <w:proofErr w:type="spellStart"/>
      <w:r>
        <w:rPr>
          <w:i/>
          <w:iCs/>
        </w:rPr>
        <w:t>length-preserving</w:t>
      </w:r>
      <w:proofErr w:type="spellEnd"/>
      <w:r>
        <w:rPr>
          <w:i/>
          <w:iCs/>
        </w:rPr>
        <w:t xml:space="preserve"> operator</w:t>
      </w:r>
      <w:r>
        <w:t>), więc poprawnie zdefiniowana bramka kwantowa zastosowana na poprawnie zdefiniowanym systemie kwantowym zwróci poprawnie zdefiniowany stan kwantowy</w:t>
      </w:r>
      <w:r w:rsidR="000F7FE5">
        <w:t xml:space="preserve"> o niezmienionej długości.</w:t>
      </w:r>
    </w:p>
    <w:p w14:paraId="34D29416" w14:textId="77777777" w:rsidR="00A70089" w:rsidRDefault="00A70089" w:rsidP="00D15F2B">
      <w:pPr>
        <w:pStyle w:val="Tekstpodstawowy"/>
      </w:pPr>
    </w:p>
    <w:p w14:paraId="4A9AAF6F" w14:textId="6557A4CA" w:rsidR="00A70089" w:rsidRDefault="00A70089" w:rsidP="00A70089">
      <w:pPr>
        <w:pStyle w:val="Legenda"/>
        <w:keepNext/>
      </w:pPr>
      <w:r>
        <w:t xml:space="preserve">Tabela </w:t>
      </w:r>
      <w:fldSimple w:instr=" SEQ Tabela \* ARABIC ">
        <w:r>
          <w:rPr>
            <w:noProof/>
          </w:rPr>
          <w:t>1</w:t>
        </w:r>
      </w:fldSimple>
      <w:r>
        <w:t xml:space="preserve">. Podstawowe </w:t>
      </w:r>
      <w:r w:rsidR="00685DEE">
        <w:t>operacje</w:t>
      </w:r>
      <w:r>
        <w:t xml:space="preserve"> kwantowe i ich oznaczenia.</w:t>
      </w:r>
    </w:p>
    <w:tbl>
      <w:tblPr>
        <w:tblStyle w:val="Tabela-Siatka"/>
        <w:tblW w:w="0" w:type="auto"/>
        <w:tblLook w:val="04A0" w:firstRow="1" w:lastRow="0" w:firstColumn="1" w:lastColumn="0" w:noHBand="0" w:noVBand="1"/>
      </w:tblPr>
      <w:tblGrid>
        <w:gridCol w:w="1838"/>
        <w:gridCol w:w="1344"/>
        <w:gridCol w:w="3128"/>
        <w:gridCol w:w="2685"/>
      </w:tblGrid>
      <w:tr w:rsidR="0039192C" w14:paraId="3DF069F9" w14:textId="77777777" w:rsidTr="00A70089">
        <w:tc>
          <w:tcPr>
            <w:tcW w:w="1838" w:type="dxa"/>
          </w:tcPr>
          <w:p w14:paraId="36B03335" w14:textId="32F4D320" w:rsidR="0039192C" w:rsidRDefault="0039192C" w:rsidP="00D15F2B">
            <w:pPr>
              <w:pStyle w:val="Tekstpodstawowy"/>
            </w:pPr>
            <w:r>
              <w:t xml:space="preserve">Nazwa </w:t>
            </w:r>
            <w:r w:rsidR="00685DEE">
              <w:t>operatora</w:t>
            </w:r>
          </w:p>
        </w:tc>
        <w:tc>
          <w:tcPr>
            <w:tcW w:w="1344" w:type="dxa"/>
          </w:tcPr>
          <w:p w14:paraId="20A9516C" w14:textId="6BEFA89A" w:rsidR="0039192C" w:rsidRDefault="0039192C" w:rsidP="00D15F2B">
            <w:pPr>
              <w:pStyle w:val="Tekstpodstawowy"/>
            </w:pPr>
            <w:r>
              <w:t>Skrót</w:t>
            </w:r>
          </w:p>
        </w:tc>
        <w:tc>
          <w:tcPr>
            <w:tcW w:w="3128" w:type="dxa"/>
            <w:vAlign w:val="center"/>
          </w:tcPr>
          <w:p w14:paraId="1AA5558F" w14:textId="0E40F248" w:rsidR="0039192C" w:rsidRDefault="0039192C" w:rsidP="0039192C">
            <w:pPr>
              <w:pStyle w:val="Tekstpodstawowy"/>
              <w:jc w:val="center"/>
            </w:pPr>
            <w:r>
              <w:t>Macierz</w:t>
            </w:r>
          </w:p>
        </w:tc>
        <w:tc>
          <w:tcPr>
            <w:tcW w:w="2685" w:type="dxa"/>
          </w:tcPr>
          <w:p w14:paraId="53D000B3" w14:textId="34151B77" w:rsidR="0039192C" w:rsidRDefault="0039192C" w:rsidP="00D70CA2">
            <w:pPr>
              <w:pStyle w:val="Tekstpodstawowy"/>
              <w:jc w:val="center"/>
            </w:pPr>
            <w:r>
              <w:t xml:space="preserve">Symbol </w:t>
            </w:r>
            <w:r w:rsidR="00485DAB">
              <w:t>graficzny</w:t>
            </w:r>
          </w:p>
        </w:tc>
      </w:tr>
      <w:tr w:rsidR="0039192C" w14:paraId="4279F0A0" w14:textId="77777777" w:rsidTr="00A70089">
        <w:trPr>
          <w:trHeight w:val="680"/>
        </w:trPr>
        <w:tc>
          <w:tcPr>
            <w:tcW w:w="1838" w:type="dxa"/>
          </w:tcPr>
          <w:p w14:paraId="6908171A" w14:textId="68214676" w:rsidR="0039192C" w:rsidRDefault="0039192C" w:rsidP="00D15F2B">
            <w:pPr>
              <w:pStyle w:val="Tekstpodstawowy"/>
            </w:pPr>
            <w:r>
              <w:t>Identity</w:t>
            </w:r>
          </w:p>
        </w:tc>
        <w:tc>
          <w:tcPr>
            <w:tcW w:w="1344" w:type="dxa"/>
          </w:tcPr>
          <w:p w14:paraId="766B3EEC" w14:textId="5F98FA73" w:rsidR="0039192C" w:rsidRDefault="0039192C" w:rsidP="00D15F2B">
            <w:pPr>
              <w:pStyle w:val="Tekstpodstawowy"/>
            </w:pPr>
            <w:r>
              <w:t>I</w:t>
            </w:r>
          </w:p>
        </w:tc>
        <w:tc>
          <w:tcPr>
            <w:tcW w:w="3128" w:type="dxa"/>
            <w:vAlign w:val="center"/>
          </w:tcPr>
          <w:p w14:paraId="0B59D4F4" w14:textId="44837CE5"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104B59CD" w14:textId="2C0AD526" w:rsidR="0039192C" w:rsidRDefault="00D3087A" w:rsidP="00D020E2">
            <w:pPr>
              <w:pStyle w:val="Tekstpodstawowy"/>
              <w:jc w:val="center"/>
            </w:pPr>
            <w:r w:rsidRPr="00D3087A">
              <w:rPr>
                <w:noProof/>
              </w:rPr>
              <w:drawing>
                <wp:anchor distT="0" distB="0" distL="114300" distR="114300" simplePos="0" relativeHeight="251661312" behindDoc="0" locked="0" layoutInCell="1" allowOverlap="1" wp14:anchorId="369FDB43" wp14:editId="3DF6CFA8">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39192C" w14:paraId="11412384" w14:textId="77777777" w:rsidTr="00A70089">
        <w:trPr>
          <w:trHeight w:val="651"/>
        </w:trPr>
        <w:tc>
          <w:tcPr>
            <w:tcW w:w="1838" w:type="dxa"/>
          </w:tcPr>
          <w:p w14:paraId="4B1E3B37" w14:textId="7BDCD527" w:rsidR="0039192C" w:rsidRDefault="0039192C" w:rsidP="00D15F2B">
            <w:pPr>
              <w:pStyle w:val="Tekstpodstawowy"/>
            </w:pPr>
            <w:r>
              <w:t>Pauli-X, NOT</w:t>
            </w:r>
          </w:p>
        </w:tc>
        <w:tc>
          <w:tcPr>
            <w:tcW w:w="1344" w:type="dxa"/>
          </w:tcPr>
          <w:p w14:paraId="61D28AF0" w14:textId="779CE787" w:rsidR="0039192C" w:rsidRDefault="0039192C" w:rsidP="00D15F2B">
            <w:pPr>
              <w:pStyle w:val="Tekstpodstawowy"/>
            </w:pPr>
            <w:r>
              <w:t>X, NOT</w:t>
            </w:r>
          </w:p>
        </w:tc>
        <w:tc>
          <w:tcPr>
            <w:tcW w:w="3128" w:type="dxa"/>
            <w:vAlign w:val="center"/>
          </w:tcPr>
          <w:p w14:paraId="652910D9" w14:textId="56A3C73C"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737831BE" w14:textId="45D5F243" w:rsidR="0039192C" w:rsidRDefault="00D3087A" w:rsidP="00D020E2">
            <w:pPr>
              <w:pStyle w:val="Tekstpodstawowy"/>
              <w:jc w:val="center"/>
            </w:pPr>
            <w:r w:rsidRPr="00D3087A">
              <w:rPr>
                <w:noProof/>
              </w:rPr>
              <w:drawing>
                <wp:anchor distT="0" distB="0" distL="114300" distR="114300" simplePos="0" relativeHeight="251660288" behindDoc="0" locked="0" layoutInCell="1" allowOverlap="1" wp14:anchorId="3BBBC8C9" wp14:editId="77AB720A">
                  <wp:simplePos x="0" y="0"/>
                  <wp:positionH relativeFrom="column">
                    <wp:posOffset>438785</wp:posOffset>
                  </wp:positionH>
                  <wp:positionV relativeFrom="paragraph">
                    <wp:posOffset>-635</wp:posOffset>
                  </wp:positionV>
                  <wp:extent cx="622300" cy="443230"/>
                  <wp:effectExtent l="0" t="0" r="6350" b="0"/>
                  <wp:wrapSquare wrapText="bothSides"/>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39192C" w14:paraId="63C2CC76" w14:textId="77777777" w:rsidTr="00A70089">
        <w:tc>
          <w:tcPr>
            <w:tcW w:w="1838" w:type="dxa"/>
          </w:tcPr>
          <w:p w14:paraId="0AFC3D26" w14:textId="2A6F980D" w:rsidR="0039192C" w:rsidRDefault="0039192C" w:rsidP="00D15F2B">
            <w:pPr>
              <w:pStyle w:val="Tekstpodstawowy"/>
            </w:pPr>
            <w:r>
              <w:t>Pauli-Y</w:t>
            </w:r>
          </w:p>
        </w:tc>
        <w:tc>
          <w:tcPr>
            <w:tcW w:w="1344" w:type="dxa"/>
          </w:tcPr>
          <w:p w14:paraId="09C28525" w14:textId="4FA6B741" w:rsidR="0039192C" w:rsidRDefault="0039192C" w:rsidP="00D15F2B">
            <w:pPr>
              <w:pStyle w:val="Tekstpodstawowy"/>
            </w:pPr>
            <w:r>
              <w:t>Y</w:t>
            </w:r>
          </w:p>
        </w:tc>
        <w:tc>
          <w:tcPr>
            <w:tcW w:w="3128" w:type="dxa"/>
            <w:vAlign w:val="center"/>
          </w:tcPr>
          <w:p w14:paraId="067A819C" w14:textId="70B4714A"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24CAF4BF" w14:textId="23105450" w:rsidR="0039192C" w:rsidRDefault="008C042B" w:rsidP="008C042B">
            <w:pPr>
              <w:pStyle w:val="Tekstpodstawowy"/>
              <w:jc w:val="center"/>
            </w:pPr>
            <w:r w:rsidRPr="008C042B">
              <w:rPr>
                <w:noProof/>
              </w:rPr>
              <w:drawing>
                <wp:anchor distT="0" distB="0" distL="114300" distR="114300" simplePos="0" relativeHeight="251659264" behindDoc="0" locked="0" layoutInCell="1" allowOverlap="1" wp14:anchorId="447F519C" wp14:editId="06DEA6E0">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39192C" w14:paraId="4EC5939E" w14:textId="77777777" w:rsidTr="00A70089">
        <w:trPr>
          <w:trHeight w:val="670"/>
        </w:trPr>
        <w:tc>
          <w:tcPr>
            <w:tcW w:w="1838" w:type="dxa"/>
          </w:tcPr>
          <w:p w14:paraId="432AAB13" w14:textId="19E5A8EF" w:rsidR="0039192C" w:rsidRDefault="0039192C" w:rsidP="00D15F2B">
            <w:pPr>
              <w:pStyle w:val="Tekstpodstawowy"/>
            </w:pPr>
            <w:r>
              <w:t>Pauli-Z</w:t>
            </w:r>
          </w:p>
        </w:tc>
        <w:tc>
          <w:tcPr>
            <w:tcW w:w="1344" w:type="dxa"/>
          </w:tcPr>
          <w:p w14:paraId="56F1DA6F" w14:textId="0E7D0EBD" w:rsidR="0039192C" w:rsidRDefault="0039192C" w:rsidP="00D15F2B">
            <w:pPr>
              <w:pStyle w:val="Tekstpodstawowy"/>
            </w:pPr>
            <w:r>
              <w:t>Z</w:t>
            </w:r>
          </w:p>
        </w:tc>
        <w:tc>
          <w:tcPr>
            <w:tcW w:w="3128" w:type="dxa"/>
            <w:vAlign w:val="center"/>
          </w:tcPr>
          <w:p w14:paraId="1755A8B2" w14:textId="00757A35"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4C357C5F" w14:textId="0561B4FF" w:rsidR="0039192C" w:rsidRDefault="008C042B" w:rsidP="008C042B">
            <w:pPr>
              <w:pStyle w:val="Tekstpodstawowy"/>
              <w:jc w:val="center"/>
            </w:pPr>
            <w:r w:rsidRPr="008C042B">
              <w:rPr>
                <w:noProof/>
              </w:rPr>
              <w:drawing>
                <wp:anchor distT="0" distB="0" distL="114300" distR="114300" simplePos="0" relativeHeight="251658240" behindDoc="0" locked="0" layoutInCell="1" allowOverlap="1" wp14:anchorId="1069541C" wp14:editId="1653B8BB">
                  <wp:simplePos x="0" y="0"/>
                  <wp:positionH relativeFrom="column">
                    <wp:posOffset>462915</wp:posOffset>
                  </wp:positionH>
                  <wp:positionV relativeFrom="paragraph">
                    <wp:posOffset>-635</wp:posOffset>
                  </wp:positionV>
                  <wp:extent cx="572770" cy="439420"/>
                  <wp:effectExtent l="0" t="0" r="0" b="0"/>
                  <wp:wrapSquare wrapText="bothSides"/>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39192C" w14:paraId="2E00E05A" w14:textId="77777777" w:rsidTr="00A70089">
        <w:trPr>
          <w:trHeight w:val="1124"/>
        </w:trPr>
        <w:tc>
          <w:tcPr>
            <w:tcW w:w="1838" w:type="dxa"/>
          </w:tcPr>
          <w:p w14:paraId="0CBCFB0E" w14:textId="56BB71C9" w:rsidR="0039192C" w:rsidRDefault="0039192C" w:rsidP="00D15F2B">
            <w:pPr>
              <w:pStyle w:val="Tekstpodstawowy"/>
            </w:pPr>
            <w:proofErr w:type="spellStart"/>
            <w:r>
              <w:t>Hadamard</w:t>
            </w:r>
            <w:proofErr w:type="spellEnd"/>
          </w:p>
        </w:tc>
        <w:tc>
          <w:tcPr>
            <w:tcW w:w="1344" w:type="dxa"/>
          </w:tcPr>
          <w:p w14:paraId="48F7F5B8" w14:textId="5AA18FF2" w:rsidR="0039192C" w:rsidRDefault="0039192C" w:rsidP="00D15F2B">
            <w:pPr>
              <w:pStyle w:val="Tekstpodstawowy"/>
            </w:pPr>
            <w:r>
              <w:t>H</w:t>
            </w:r>
          </w:p>
        </w:tc>
        <w:tc>
          <w:tcPr>
            <w:tcW w:w="3128" w:type="dxa"/>
            <w:vAlign w:val="center"/>
          </w:tcPr>
          <w:p w14:paraId="6B9A5F12" w14:textId="13252E8E"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C3E1D78" w14:textId="5379518D" w:rsidR="0039192C" w:rsidRDefault="00D3087A" w:rsidP="00E9744A">
            <w:pPr>
              <w:pStyle w:val="Tekstpodstawowy"/>
            </w:pPr>
            <w:r w:rsidRPr="00D3087A">
              <w:rPr>
                <w:noProof/>
              </w:rPr>
              <w:drawing>
                <wp:anchor distT="0" distB="0" distL="114300" distR="114300" simplePos="0" relativeHeight="251662336" behindDoc="0" locked="0" layoutInCell="1" allowOverlap="1" wp14:anchorId="703A5DDE" wp14:editId="39C14414">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8C042B" w14:paraId="6EA9A8D6" w14:textId="77777777" w:rsidTr="00A70089">
        <w:trPr>
          <w:trHeight w:val="869"/>
        </w:trPr>
        <w:tc>
          <w:tcPr>
            <w:tcW w:w="1838" w:type="dxa"/>
          </w:tcPr>
          <w:p w14:paraId="203282DA" w14:textId="36F97CB3" w:rsidR="0039192C" w:rsidRPr="001048D1" w:rsidRDefault="0039192C" w:rsidP="00B83D78">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4CD2AB1A" w14:textId="77777777" w:rsidR="0039192C" w:rsidRDefault="0039192C" w:rsidP="00B83D78">
            <w:pPr>
              <w:pStyle w:val="Tekstpodstawowy"/>
            </w:pPr>
            <w:r>
              <w:t>T</w:t>
            </w:r>
          </w:p>
        </w:tc>
        <w:tc>
          <w:tcPr>
            <w:tcW w:w="3128" w:type="dxa"/>
            <w:vAlign w:val="center"/>
          </w:tcPr>
          <w:p w14:paraId="48FAF058" w14:textId="77777777" w:rsidR="0039192C" w:rsidRDefault="00000000" w:rsidP="00B83D78">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5DE32906" w14:textId="34A5DBA8" w:rsidR="0039192C" w:rsidRDefault="008C042B" w:rsidP="008C042B">
            <w:pPr>
              <w:pStyle w:val="Tekstpodstawowy"/>
              <w:jc w:val="center"/>
            </w:pPr>
            <w:r w:rsidRPr="008C042B">
              <w:rPr>
                <w:noProof/>
              </w:rPr>
              <w:drawing>
                <wp:anchor distT="0" distB="0" distL="114300" distR="114300" simplePos="0" relativeHeight="251663360" behindDoc="0" locked="0" layoutInCell="1" allowOverlap="1" wp14:anchorId="59E894AC" wp14:editId="47E0C728">
                  <wp:simplePos x="0" y="0"/>
                  <wp:positionH relativeFrom="column">
                    <wp:posOffset>477520</wp:posOffset>
                  </wp:positionH>
                  <wp:positionV relativeFrom="paragraph">
                    <wp:posOffset>-68580</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39192C" w14:paraId="550DB758" w14:textId="77777777" w:rsidTr="00A70089">
        <w:tc>
          <w:tcPr>
            <w:tcW w:w="1838" w:type="dxa"/>
          </w:tcPr>
          <w:p w14:paraId="72ABA081" w14:textId="1E461A2F" w:rsidR="0039192C" w:rsidRDefault="0039192C" w:rsidP="00D15F2B">
            <w:pPr>
              <w:pStyle w:val="Tekstpodstawowy"/>
            </w:pPr>
            <w:proofErr w:type="spellStart"/>
            <w:r>
              <w:t>Phase</w:t>
            </w:r>
            <w:proofErr w:type="spellEnd"/>
          </w:p>
        </w:tc>
        <w:tc>
          <w:tcPr>
            <w:tcW w:w="1344" w:type="dxa"/>
          </w:tcPr>
          <w:p w14:paraId="3D395D77" w14:textId="36892BFD" w:rsidR="0039192C" w:rsidRDefault="0039192C" w:rsidP="00D15F2B">
            <w:pPr>
              <w:pStyle w:val="Tekstpodstawowy"/>
            </w:pPr>
            <w:r>
              <w:t>S, P</w:t>
            </w:r>
          </w:p>
        </w:tc>
        <w:tc>
          <w:tcPr>
            <w:tcW w:w="3128" w:type="dxa"/>
            <w:vAlign w:val="center"/>
          </w:tcPr>
          <w:p w14:paraId="5CC36795" w14:textId="675DBC40"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4F69B8A9" w14:textId="68A93514" w:rsidR="0039192C" w:rsidRDefault="008C042B" w:rsidP="008C042B">
            <w:pPr>
              <w:pStyle w:val="Tekstpodstawowy"/>
              <w:jc w:val="center"/>
            </w:pPr>
            <w:r w:rsidRPr="008C042B">
              <w:rPr>
                <w:noProof/>
              </w:rPr>
              <w:drawing>
                <wp:anchor distT="0" distB="0" distL="114300" distR="114300" simplePos="0" relativeHeight="251664384" behindDoc="0" locked="0" layoutInCell="1" allowOverlap="1" wp14:anchorId="1A935B6A" wp14:editId="5CC342EF">
                  <wp:simplePos x="0" y="0"/>
                  <wp:positionH relativeFrom="column">
                    <wp:posOffset>418465</wp:posOffset>
                  </wp:positionH>
                  <wp:positionV relativeFrom="paragraph">
                    <wp:posOffset>-3810</wp:posOffset>
                  </wp:positionV>
                  <wp:extent cx="677545" cy="515620"/>
                  <wp:effectExtent l="0" t="0" r="8255" b="0"/>
                  <wp:wrapSquare wrapText="bothSides"/>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39192C" w14:paraId="679711E9" w14:textId="77777777" w:rsidTr="00A70089">
        <w:trPr>
          <w:trHeight w:val="1050"/>
        </w:trPr>
        <w:tc>
          <w:tcPr>
            <w:tcW w:w="1838" w:type="dxa"/>
          </w:tcPr>
          <w:p w14:paraId="26F5CAB6" w14:textId="00BC780F" w:rsidR="0039192C" w:rsidRDefault="0039192C" w:rsidP="00D15F2B">
            <w:pPr>
              <w:pStyle w:val="Tekstpodstawowy"/>
            </w:pPr>
            <w:r>
              <w:lastRenderedPageBreak/>
              <w:t>S-</w:t>
            </w:r>
            <w:proofErr w:type="spellStart"/>
            <w:r>
              <w:t>dagger</w:t>
            </w:r>
            <w:proofErr w:type="spellEnd"/>
            <w:r>
              <w:t>, sprzężenie hermitowskie S</w:t>
            </w:r>
          </w:p>
        </w:tc>
        <w:tc>
          <w:tcPr>
            <w:tcW w:w="1344" w:type="dxa"/>
          </w:tcPr>
          <w:p w14:paraId="3E6E6B41" w14:textId="04E51E8A" w:rsidR="0039192C" w:rsidRPr="0039192C" w:rsidRDefault="00000000" w:rsidP="00D15F2B">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2D156CDD" w14:textId="3C43805C" w:rsidR="0039192C" w:rsidRPr="0039192C" w:rsidRDefault="00000000" w:rsidP="0039192C">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9FE225E" w14:textId="0652EEEA" w:rsidR="0039192C" w:rsidRDefault="00D020E2" w:rsidP="00D020E2">
            <w:pPr>
              <w:pStyle w:val="Tekstpodstawowy"/>
              <w:spacing w:line="240" w:lineRule="auto"/>
              <w:jc w:val="center"/>
            </w:pPr>
            <w:r w:rsidRPr="008C042B">
              <w:rPr>
                <w:noProof/>
              </w:rPr>
              <w:drawing>
                <wp:inline distT="0" distB="0" distL="0" distR="0" wp14:anchorId="1192D4A8" wp14:editId="5844579C">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39192C" w14:paraId="28E8A5EC" w14:textId="77777777" w:rsidTr="00A70089">
        <w:tc>
          <w:tcPr>
            <w:tcW w:w="1838" w:type="dxa"/>
          </w:tcPr>
          <w:p w14:paraId="6C5822DE" w14:textId="5F5C5709" w:rsidR="0039192C" w:rsidRDefault="0039192C" w:rsidP="00D15F2B">
            <w:pPr>
              <w:pStyle w:val="Tekstpodstawowy"/>
            </w:pPr>
            <w:r>
              <w:t>SWAP</w:t>
            </w:r>
          </w:p>
        </w:tc>
        <w:tc>
          <w:tcPr>
            <w:tcW w:w="1344" w:type="dxa"/>
          </w:tcPr>
          <w:p w14:paraId="0C3E823B" w14:textId="47F5190B" w:rsidR="0039192C" w:rsidRDefault="0039192C" w:rsidP="00D15F2B">
            <w:pPr>
              <w:pStyle w:val="Tekstpodstawowy"/>
            </w:pPr>
            <w:r>
              <w:t>SWAP</w:t>
            </w:r>
          </w:p>
        </w:tc>
        <w:tc>
          <w:tcPr>
            <w:tcW w:w="3128" w:type="dxa"/>
            <w:vAlign w:val="center"/>
          </w:tcPr>
          <w:p w14:paraId="5516D458" w14:textId="31C25249"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67DD15AC" w14:textId="6FE3BFB9" w:rsidR="0039192C" w:rsidRDefault="00DB5314" w:rsidP="00192BF1">
            <w:pPr>
              <w:pStyle w:val="Tekstpodstawowy"/>
              <w:jc w:val="center"/>
            </w:pPr>
            <w:r>
              <w:object w:dxaOrig="1584" w:dyaOrig="660" w14:anchorId="18BCBF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35pt;height:46pt" o:ole="">
                  <v:imagedata r:id="rId24" o:title=""/>
                </v:shape>
                <o:OLEObject Type="Embed" ProgID="PBrush" ShapeID="_x0000_i1025" DrawAspect="Content" ObjectID="_1727498518" r:id="rId25"/>
              </w:object>
            </w:r>
          </w:p>
        </w:tc>
      </w:tr>
      <w:tr w:rsidR="0039192C" w14:paraId="03D9A880" w14:textId="77777777" w:rsidTr="00A70089">
        <w:trPr>
          <w:trHeight w:val="1425"/>
        </w:trPr>
        <w:tc>
          <w:tcPr>
            <w:tcW w:w="1838" w:type="dxa"/>
          </w:tcPr>
          <w:p w14:paraId="7A5A6D4A" w14:textId="7FD962EE" w:rsidR="0039192C" w:rsidRDefault="0039192C" w:rsidP="001048D1">
            <w:pPr>
              <w:pStyle w:val="Tekstpodstawowy"/>
            </w:pPr>
            <w:proofErr w:type="spellStart"/>
            <w:r>
              <w:t>Controlled</w:t>
            </w:r>
            <w:proofErr w:type="spellEnd"/>
            <w:r>
              <w:t xml:space="preserve"> NOT</w:t>
            </w:r>
          </w:p>
        </w:tc>
        <w:tc>
          <w:tcPr>
            <w:tcW w:w="1344" w:type="dxa"/>
          </w:tcPr>
          <w:p w14:paraId="7A1FA9F0" w14:textId="7F232C64" w:rsidR="0039192C" w:rsidRPr="00905291" w:rsidRDefault="0039192C" w:rsidP="001048D1">
            <w:pPr>
              <w:pStyle w:val="Tekstpodstawowy"/>
            </w:pPr>
            <w:r>
              <w:t>CX, CNOT, C</w:t>
            </w:r>
            <w:r>
              <w:rPr>
                <w:vertAlign w:val="subscript"/>
              </w:rPr>
              <w:t>1</w:t>
            </w:r>
            <w:r>
              <w:t>NOT, C</w:t>
            </w:r>
            <w:r>
              <w:rPr>
                <w:vertAlign w:val="subscript"/>
              </w:rPr>
              <w:t>1</w:t>
            </w:r>
            <w:r>
              <w:t>X</w:t>
            </w:r>
          </w:p>
        </w:tc>
        <w:tc>
          <w:tcPr>
            <w:tcW w:w="3128" w:type="dxa"/>
            <w:vAlign w:val="center"/>
          </w:tcPr>
          <w:p w14:paraId="2BC75858" w14:textId="3288FFC4" w:rsidR="0039192C" w:rsidRPr="00A57FDA" w:rsidRDefault="00000000" w:rsidP="0039192C">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19950110" w14:textId="031C2BE2" w:rsidR="0039192C" w:rsidRDefault="00E9744A" w:rsidP="00E9744A">
            <w:pPr>
              <w:pStyle w:val="Tekstpodstawowy"/>
              <w:jc w:val="center"/>
            </w:pPr>
            <w:r w:rsidRPr="00E9744A">
              <w:rPr>
                <w:noProof/>
              </w:rPr>
              <w:drawing>
                <wp:inline distT="0" distB="0" distL="0" distR="0" wp14:anchorId="6ACC1EF8" wp14:editId="6CC78D6D">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39192C" w14:paraId="0FC2108D" w14:textId="77777777" w:rsidTr="00A70089">
        <w:tc>
          <w:tcPr>
            <w:tcW w:w="1838" w:type="dxa"/>
          </w:tcPr>
          <w:p w14:paraId="1C277E53" w14:textId="24CAED6F" w:rsidR="0039192C" w:rsidRDefault="0039192C" w:rsidP="001048D1">
            <w:pPr>
              <w:pStyle w:val="Tekstpodstawowy"/>
            </w:pPr>
            <w:proofErr w:type="spellStart"/>
            <w:r>
              <w:t>Controlled</w:t>
            </w:r>
            <w:proofErr w:type="spellEnd"/>
            <w:r>
              <w:t xml:space="preserve"> Z</w:t>
            </w:r>
          </w:p>
        </w:tc>
        <w:tc>
          <w:tcPr>
            <w:tcW w:w="1344" w:type="dxa"/>
          </w:tcPr>
          <w:p w14:paraId="3225FCD0" w14:textId="5BBDA698" w:rsidR="0039192C" w:rsidRDefault="0039192C" w:rsidP="001048D1">
            <w:pPr>
              <w:pStyle w:val="Tekstpodstawowy"/>
            </w:pPr>
            <w:r>
              <w:t>CZ</w:t>
            </w:r>
          </w:p>
        </w:tc>
        <w:tc>
          <w:tcPr>
            <w:tcW w:w="3128" w:type="dxa"/>
            <w:vAlign w:val="center"/>
          </w:tcPr>
          <w:p w14:paraId="7660760D" w14:textId="07F6F3E0" w:rsidR="0039192C" w:rsidRPr="00A57FDA" w:rsidRDefault="00000000" w:rsidP="0039192C">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6D9DBD4B" w14:textId="3A751427" w:rsidR="0039192C" w:rsidRDefault="002C2D0C" w:rsidP="002C2D0C">
            <w:pPr>
              <w:pStyle w:val="Tekstpodstawowy"/>
              <w:jc w:val="center"/>
            </w:pPr>
            <w:r w:rsidRPr="002C2D0C">
              <w:rPr>
                <w:noProof/>
              </w:rPr>
              <w:drawing>
                <wp:anchor distT="0" distB="0" distL="114300" distR="114300" simplePos="0" relativeHeight="251666432" behindDoc="0" locked="0" layoutInCell="1" allowOverlap="1" wp14:anchorId="43B4F615" wp14:editId="6CFEBBE6">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5408" behindDoc="0" locked="0" layoutInCell="1" allowOverlap="1" wp14:anchorId="74EE28B6" wp14:editId="4533E14A">
                  <wp:simplePos x="0" y="0"/>
                  <wp:positionH relativeFrom="column">
                    <wp:posOffset>887730</wp:posOffset>
                  </wp:positionH>
                  <wp:positionV relativeFrom="paragraph">
                    <wp:posOffset>20320</wp:posOffset>
                  </wp:positionV>
                  <wp:extent cx="422910" cy="676275"/>
                  <wp:effectExtent l="0" t="0" r="0" b="9525"/>
                  <wp:wrapSquare wrapText="bothSides"/>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39192C" w:rsidRPr="00905291" w14:paraId="5C3AD4E7" w14:textId="77777777" w:rsidTr="00552757">
        <w:tc>
          <w:tcPr>
            <w:tcW w:w="1838" w:type="dxa"/>
          </w:tcPr>
          <w:p w14:paraId="7F28FBE0" w14:textId="6A260D74" w:rsidR="0039192C" w:rsidRDefault="0039192C" w:rsidP="00CC1E21">
            <w:pPr>
              <w:pStyle w:val="Tekstpodstawowy"/>
            </w:pPr>
            <w:proofErr w:type="spellStart"/>
            <w:r>
              <w:t>Toffoli</w:t>
            </w:r>
            <w:proofErr w:type="spellEnd"/>
          </w:p>
        </w:tc>
        <w:tc>
          <w:tcPr>
            <w:tcW w:w="1344" w:type="dxa"/>
          </w:tcPr>
          <w:p w14:paraId="6253B509" w14:textId="169B7914" w:rsidR="0039192C" w:rsidRPr="00905291" w:rsidRDefault="0039192C" w:rsidP="00CC1E21">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4055136E" w14:textId="68923095" w:rsidR="0039192C" w:rsidRPr="00905291" w:rsidRDefault="00000000" w:rsidP="0039192C">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0186F7CF" w14:textId="77777777" w:rsidR="0039192C" w:rsidRDefault="00552757" w:rsidP="00552757">
            <w:pPr>
              <w:pStyle w:val="Tekstpodstawowy"/>
              <w:jc w:val="center"/>
              <w:rPr>
                <w:lang w:val="en-GB"/>
              </w:rPr>
            </w:pPr>
            <w:r w:rsidRPr="00344290">
              <w:rPr>
                <w:noProof/>
                <w:lang w:val="en-GB"/>
              </w:rPr>
              <w:drawing>
                <wp:anchor distT="0" distB="0" distL="114300" distR="114300" simplePos="0" relativeHeight="251671552" behindDoc="0" locked="0" layoutInCell="1" allowOverlap="1" wp14:anchorId="217FA555" wp14:editId="4A638282">
                  <wp:simplePos x="0" y="0"/>
                  <wp:positionH relativeFrom="column">
                    <wp:posOffset>73660</wp:posOffset>
                  </wp:positionH>
                  <wp:positionV relativeFrom="page">
                    <wp:posOffset>123825</wp:posOffset>
                  </wp:positionV>
                  <wp:extent cx="456565" cy="1049655"/>
                  <wp:effectExtent l="0" t="0" r="635" b="0"/>
                  <wp:wrapNone/>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73600" behindDoc="0" locked="0" layoutInCell="1" allowOverlap="1" wp14:anchorId="239DF1B7" wp14:editId="2382D764">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6ACD0089" w14:textId="77777777" w:rsidR="00552757" w:rsidRDefault="00552757" w:rsidP="00552757">
            <w:pPr>
              <w:pStyle w:val="Tekstpodstawowy"/>
              <w:jc w:val="center"/>
              <w:rPr>
                <w:lang w:val="en-GB"/>
              </w:rPr>
            </w:pPr>
          </w:p>
          <w:p w14:paraId="1AD731CA" w14:textId="1E1F6F5E" w:rsidR="00552757" w:rsidRPr="00905291" w:rsidRDefault="00552757" w:rsidP="00552757">
            <w:pPr>
              <w:pStyle w:val="Tekstpodstawowy"/>
              <w:jc w:val="center"/>
              <w:rPr>
                <w:lang w:val="en-GB"/>
              </w:rPr>
            </w:pPr>
            <w:proofErr w:type="spellStart"/>
            <w:r>
              <w:rPr>
                <w:lang w:val="en-GB"/>
              </w:rPr>
              <w:t>lub</w:t>
            </w:r>
            <w:proofErr w:type="spellEnd"/>
          </w:p>
        </w:tc>
      </w:tr>
      <w:tr w:rsidR="00B77083" w:rsidRPr="00905291" w14:paraId="0466334A" w14:textId="77777777" w:rsidTr="000272BF">
        <w:tc>
          <w:tcPr>
            <w:tcW w:w="1838" w:type="dxa"/>
          </w:tcPr>
          <w:p w14:paraId="64920F31" w14:textId="6D80C089" w:rsidR="00B77083" w:rsidRDefault="00B77083" w:rsidP="00CC1E21">
            <w:pPr>
              <w:pStyle w:val="Tekstpodstawowy"/>
            </w:pPr>
            <w:proofErr w:type="spellStart"/>
            <w:r>
              <w:t>Ry</w:t>
            </w:r>
            <w:proofErr w:type="spellEnd"/>
          </w:p>
        </w:tc>
        <w:tc>
          <w:tcPr>
            <w:tcW w:w="1344" w:type="dxa"/>
          </w:tcPr>
          <w:p w14:paraId="525DA4CA" w14:textId="7A2DF25D" w:rsidR="00B77083" w:rsidRPr="00905291" w:rsidRDefault="003013EA" w:rsidP="00CC1E21">
            <w:pPr>
              <w:pStyle w:val="Tekstpodstawowy"/>
              <w:rPr>
                <w:lang w:val="en-GB"/>
              </w:rPr>
            </w:pPr>
            <w:r>
              <w:rPr>
                <w:lang w:val="en-GB"/>
              </w:rPr>
              <w:t>Ry</w:t>
            </w:r>
          </w:p>
        </w:tc>
        <w:tc>
          <w:tcPr>
            <w:tcW w:w="3128" w:type="dxa"/>
            <w:vAlign w:val="center"/>
          </w:tcPr>
          <w:p w14:paraId="6D87B8FD" w14:textId="1C83FE63" w:rsidR="00B77083" w:rsidRPr="006C1270" w:rsidRDefault="00000000" w:rsidP="0039192C">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AD0B96D" w14:textId="3FDEFFEA" w:rsidR="00B77083" w:rsidRPr="00344290" w:rsidRDefault="000272BF" w:rsidP="000272BF">
            <w:pPr>
              <w:pStyle w:val="Tekstpodstawowy"/>
              <w:jc w:val="center"/>
              <w:rPr>
                <w:noProof/>
                <w:lang w:val="en-GB"/>
              </w:rPr>
            </w:pPr>
            <w:r w:rsidRPr="000272BF">
              <w:rPr>
                <w:noProof/>
                <w:lang w:val="en-GB"/>
              </w:rPr>
              <w:drawing>
                <wp:inline distT="0" distB="0" distL="0" distR="0" wp14:anchorId="690C80A8" wp14:editId="1FB0A644">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47896" cy="400106"/>
                          </a:xfrm>
                          <a:prstGeom prst="rect">
                            <a:avLst/>
                          </a:prstGeom>
                        </pic:spPr>
                      </pic:pic>
                    </a:graphicData>
                  </a:graphic>
                </wp:inline>
              </w:drawing>
            </w:r>
          </w:p>
        </w:tc>
      </w:tr>
      <w:tr w:rsidR="00B77083" w:rsidRPr="00905291" w14:paraId="4EA50790" w14:textId="77777777" w:rsidTr="000272BF">
        <w:tc>
          <w:tcPr>
            <w:tcW w:w="1838" w:type="dxa"/>
          </w:tcPr>
          <w:p w14:paraId="0D7046EE" w14:textId="337DADFC" w:rsidR="00B77083" w:rsidRDefault="003013EA" w:rsidP="00CC1E21">
            <w:pPr>
              <w:pStyle w:val="Tekstpodstawowy"/>
            </w:pPr>
            <w:proofErr w:type="spellStart"/>
            <w:r>
              <w:t>Rz</w:t>
            </w:r>
            <w:proofErr w:type="spellEnd"/>
          </w:p>
        </w:tc>
        <w:tc>
          <w:tcPr>
            <w:tcW w:w="1344" w:type="dxa"/>
          </w:tcPr>
          <w:p w14:paraId="275DE3B1" w14:textId="778873AF" w:rsidR="00B77083" w:rsidRPr="00905291" w:rsidRDefault="003013EA" w:rsidP="00CC1E21">
            <w:pPr>
              <w:pStyle w:val="Tekstpodstawowy"/>
              <w:rPr>
                <w:lang w:val="en-GB"/>
              </w:rPr>
            </w:pPr>
            <w:proofErr w:type="spellStart"/>
            <w:r>
              <w:t>Rz</w:t>
            </w:r>
            <w:proofErr w:type="spellEnd"/>
          </w:p>
        </w:tc>
        <w:tc>
          <w:tcPr>
            <w:tcW w:w="3128" w:type="dxa"/>
            <w:vAlign w:val="center"/>
          </w:tcPr>
          <w:p w14:paraId="57F4BEDD" w14:textId="171E6009" w:rsidR="00B77083" w:rsidRDefault="00000000" w:rsidP="0039192C">
            <w:pPr>
              <w:pStyle w:val="Tekstpodstawowy"/>
              <w:jc w:val="center"/>
            </w:pPr>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oMath>
            <w:r w:rsidR="00DC0C5A">
              <w:t>=</w:t>
            </w:r>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w:p>
        </w:tc>
        <w:tc>
          <w:tcPr>
            <w:tcW w:w="2685" w:type="dxa"/>
            <w:vAlign w:val="center"/>
          </w:tcPr>
          <w:p w14:paraId="634AFBA6" w14:textId="126EDBF7" w:rsidR="00B77083" w:rsidRPr="00344290" w:rsidRDefault="000272BF" w:rsidP="000272BF">
            <w:pPr>
              <w:pStyle w:val="Tekstpodstawowy"/>
              <w:jc w:val="center"/>
              <w:rPr>
                <w:noProof/>
                <w:lang w:val="en-GB"/>
              </w:rPr>
            </w:pPr>
            <w:r w:rsidRPr="000272BF">
              <w:rPr>
                <w:noProof/>
                <w:lang w:val="en-GB"/>
              </w:rPr>
              <w:drawing>
                <wp:inline distT="0" distB="0" distL="0" distR="0" wp14:anchorId="41F942E9" wp14:editId="1288B69F">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38370" cy="409632"/>
                          </a:xfrm>
                          <a:prstGeom prst="rect">
                            <a:avLst/>
                          </a:prstGeom>
                        </pic:spPr>
                      </pic:pic>
                    </a:graphicData>
                  </a:graphic>
                </wp:inline>
              </w:drawing>
            </w:r>
          </w:p>
        </w:tc>
      </w:tr>
      <w:tr w:rsidR="000272BF" w:rsidRPr="00905291" w14:paraId="73CB42E0" w14:textId="77777777" w:rsidTr="000272BF">
        <w:tc>
          <w:tcPr>
            <w:tcW w:w="1838" w:type="dxa"/>
          </w:tcPr>
          <w:p w14:paraId="3BC5F74C" w14:textId="1BFBA911" w:rsidR="000272BF" w:rsidRDefault="000272BF" w:rsidP="000272BF">
            <w:pPr>
              <w:pStyle w:val="Tekstpodstawowy"/>
            </w:pPr>
            <w:proofErr w:type="spellStart"/>
            <w:r>
              <w:t>Rx</w:t>
            </w:r>
            <w:proofErr w:type="spellEnd"/>
          </w:p>
        </w:tc>
        <w:tc>
          <w:tcPr>
            <w:tcW w:w="1344" w:type="dxa"/>
          </w:tcPr>
          <w:p w14:paraId="34ACEE7C" w14:textId="3056B3B1" w:rsidR="000272BF" w:rsidRPr="00905291" w:rsidRDefault="000272BF" w:rsidP="000272BF">
            <w:pPr>
              <w:pStyle w:val="Tekstpodstawowy"/>
              <w:rPr>
                <w:lang w:val="en-GB"/>
              </w:rPr>
            </w:pPr>
            <w:r>
              <w:rPr>
                <w:lang w:val="en-GB"/>
              </w:rPr>
              <w:t>Rx</w:t>
            </w:r>
          </w:p>
        </w:tc>
        <w:tc>
          <w:tcPr>
            <w:tcW w:w="3128" w:type="dxa"/>
            <w:vAlign w:val="center"/>
          </w:tcPr>
          <w:p w14:paraId="6945D6A6" w14:textId="10CEBD83" w:rsidR="000272BF" w:rsidRPr="006C1270" w:rsidRDefault="00000000" w:rsidP="000272BF">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74882B6" w14:textId="4D99BB4E" w:rsidR="000272BF" w:rsidRPr="00344290" w:rsidRDefault="000272BF" w:rsidP="000272BF">
            <w:pPr>
              <w:pStyle w:val="Tekstpodstawowy"/>
              <w:jc w:val="center"/>
              <w:rPr>
                <w:noProof/>
                <w:lang w:val="en-GB"/>
              </w:rPr>
            </w:pPr>
            <w:r w:rsidRPr="000272BF">
              <w:rPr>
                <w:noProof/>
                <w:lang w:val="en-GB"/>
              </w:rPr>
              <w:drawing>
                <wp:inline distT="0" distB="0" distL="0" distR="0" wp14:anchorId="1DB37E1F" wp14:editId="09FA3C7D">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7423" cy="419158"/>
                          </a:xfrm>
                          <a:prstGeom prst="rect">
                            <a:avLst/>
                          </a:prstGeom>
                        </pic:spPr>
                      </pic:pic>
                    </a:graphicData>
                  </a:graphic>
                </wp:inline>
              </w:drawing>
            </w:r>
          </w:p>
        </w:tc>
      </w:tr>
      <w:tr w:rsidR="00685DEE" w:rsidRPr="00905291" w14:paraId="38C62DD9" w14:textId="77777777" w:rsidTr="00685DEE">
        <w:tc>
          <w:tcPr>
            <w:tcW w:w="1838" w:type="dxa"/>
          </w:tcPr>
          <w:p w14:paraId="5493DAB5" w14:textId="2A5452FC" w:rsidR="00685DEE" w:rsidRDefault="00685DEE" w:rsidP="000272BF">
            <w:pPr>
              <w:pStyle w:val="Tekstpodstawowy"/>
            </w:pPr>
            <w:r>
              <w:t>Pomiar (</w:t>
            </w:r>
            <w:proofErr w:type="spellStart"/>
            <w:r>
              <w:t>Measurement</w:t>
            </w:r>
            <w:proofErr w:type="spellEnd"/>
            <w:r>
              <w:t>)</w:t>
            </w:r>
          </w:p>
        </w:tc>
        <w:tc>
          <w:tcPr>
            <w:tcW w:w="1344" w:type="dxa"/>
          </w:tcPr>
          <w:p w14:paraId="473A22D4" w14:textId="445F51FB" w:rsidR="00685DEE" w:rsidRDefault="00685DEE" w:rsidP="000272BF">
            <w:pPr>
              <w:pStyle w:val="Tekstpodstawowy"/>
              <w:rPr>
                <w:lang w:val="en-GB"/>
              </w:rPr>
            </w:pPr>
            <w:r>
              <w:rPr>
                <w:lang w:val="en-GB"/>
              </w:rPr>
              <w:t>M</w:t>
            </w:r>
          </w:p>
        </w:tc>
        <w:tc>
          <w:tcPr>
            <w:tcW w:w="3128" w:type="dxa"/>
            <w:vAlign w:val="center"/>
          </w:tcPr>
          <w:p w14:paraId="1C56E706" w14:textId="65F77DD5" w:rsidR="00685DEE" w:rsidRDefault="00685DEE" w:rsidP="000272BF">
            <w:pPr>
              <w:pStyle w:val="Tekstpodstawowy"/>
              <w:jc w:val="center"/>
            </w:pPr>
            <w:r>
              <w:t>-</w:t>
            </w:r>
          </w:p>
        </w:tc>
        <w:tc>
          <w:tcPr>
            <w:tcW w:w="2685" w:type="dxa"/>
            <w:vAlign w:val="center"/>
          </w:tcPr>
          <w:p w14:paraId="5880F860" w14:textId="07BCDD1C" w:rsidR="00955302" w:rsidRDefault="00955302" w:rsidP="00685DEE">
            <w:pPr>
              <w:pStyle w:val="Tekstpodstawowy"/>
              <w:jc w:val="center"/>
              <w:rPr>
                <w:noProof/>
                <w:lang w:val="en-GB"/>
              </w:rPr>
            </w:pPr>
            <w:r w:rsidRPr="00685DEE">
              <w:rPr>
                <w:noProof/>
                <w:lang w:val="en-GB"/>
              </w:rPr>
              <w:drawing>
                <wp:anchor distT="0" distB="0" distL="114300" distR="114300" simplePos="0" relativeHeight="251676672" behindDoc="0" locked="0" layoutInCell="1" allowOverlap="1" wp14:anchorId="3ED9B3C4" wp14:editId="42819C76">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75648" behindDoc="0" locked="0" layoutInCell="1" allowOverlap="1" wp14:anchorId="43814360" wp14:editId="3EB4D536">
                  <wp:simplePos x="0" y="0"/>
                  <wp:positionH relativeFrom="column">
                    <wp:posOffset>1117600</wp:posOffset>
                  </wp:positionH>
                  <wp:positionV relativeFrom="page">
                    <wp:posOffset>58420</wp:posOffset>
                  </wp:positionV>
                  <wp:extent cx="367665" cy="690880"/>
                  <wp:effectExtent l="0" t="0" r="0" b="0"/>
                  <wp:wrapNone/>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1A3BC33C" w14:textId="77777777" w:rsidR="00955302" w:rsidRDefault="00685DEE" w:rsidP="00685DEE">
            <w:pPr>
              <w:pStyle w:val="Tekstpodstawowy"/>
              <w:jc w:val="center"/>
              <w:rPr>
                <w:noProof/>
                <w:lang w:val="en-GB"/>
              </w:rPr>
            </w:pPr>
            <w:r>
              <w:rPr>
                <w:noProof/>
                <w:lang w:val="en-GB"/>
              </w:rPr>
              <w:t xml:space="preserve"> lub </w:t>
            </w:r>
          </w:p>
          <w:p w14:paraId="4CE99A02" w14:textId="1DFB92C3" w:rsidR="00685DEE" w:rsidRPr="000272BF" w:rsidRDefault="00685DEE" w:rsidP="00955302">
            <w:pPr>
              <w:pStyle w:val="Tekstpodstawowy"/>
              <w:rPr>
                <w:noProof/>
                <w:lang w:val="en-GB"/>
              </w:rPr>
            </w:pPr>
          </w:p>
        </w:tc>
      </w:tr>
    </w:tbl>
    <w:p w14:paraId="78E8D096" w14:textId="087EE1EF" w:rsidR="00636920" w:rsidRPr="00A70089" w:rsidRDefault="00A70089" w:rsidP="00A70089">
      <w:pPr>
        <w:pStyle w:val="Tekstpodstawowy"/>
        <w:rPr>
          <w:lang w:val="en-GB"/>
        </w:rPr>
      </w:pPr>
      <w:r>
        <w:rPr>
          <w:noProof/>
        </w:rPr>
        <mc:AlternateContent>
          <mc:Choice Requires="wps">
            <w:drawing>
              <wp:inline distT="0" distB="0" distL="0" distR="0" wp14:anchorId="7217F755" wp14:editId="3EDED26A">
                <wp:extent cx="5718175" cy="411480"/>
                <wp:effectExtent l="0" t="0" r="0" b="7620"/>
                <wp:docPr id="5"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11480"/>
                        </a:xfrm>
                        <a:prstGeom prst="rect">
                          <a:avLst/>
                        </a:prstGeom>
                        <a:solidFill>
                          <a:srgbClr val="FFFFFF"/>
                        </a:solidFill>
                        <a:ln w="9525">
                          <a:noFill/>
                          <a:miter lim="800000"/>
                          <a:headEnd/>
                          <a:tailEnd/>
                        </a:ln>
                      </wps:spPr>
                      <wps:txbx>
                        <w:txbxContent>
                          <w:p w14:paraId="0B886B05" w14:textId="184733C4" w:rsidR="00A70089" w:rsidRPr="00A70089" w:rsidRDefault="00A70089" w:rsidP="00A70089">
                            <w:pPr>
                              <w:jc w:val="both"/>
                              <w:rPr>
                                <w:i/>
                                <w:iCs/>
                                <w:sz w:val="20"/>
                                <w:szCs w:val="20"/>
                                <w:lang w:val="en-GB"/>
                              </w:rPr>
                            </w:pPr>
                            <w:r w:rsidRPr="004309B0">
                              <w:rPr>
                                <w:b/>
                                <w:bCs/>
                                <w:sz w:val="20"/>
                                <w:szCs w:val="20"/>
                              </w:rPr>
                              <w:t>Źródło:</w:t>
                            </w:r>
                            <w:r w:rsidRPr="004309B0">
                              <w:rPr>
                                <w:sz w:val="20"/>
                                <w:szCs w:val="20"/>
                              </w:rPr>
                              <w:t xml:space="preserve"> opracowanie własne na podstawie M. A. Nielsen, I.I. </w:t>
                            </w:r>
                            <w:proofErr w:type="spellStart"/>
                            <w:r w:rsidRPr="004309B0">
                              <w:rPr>
                                <w:sz w:val="20"/>
                                <w:szCs w:val="20"/>
                              </w:rPr>
                              <w:t>Chuang</w:t>
                            </w:r>
                            <w:proofErr w:type="spellEnd"/>
                            <w:r w:rsidRPr="004309B0">
                              <w:rPr>
                                <w:sz w:val="20"/>
                                <w:szCs w:val="20"/>
                              </w:rPr>
                              <w:t xml:space="preserve"> </w:t>
                            </w:r>
                            <w:r w:rsidRPr="004309B0">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sidR="003F113F">
                              <w:rPr>
                                <w:sz w:val="20"/>
                                <w:szCs w:val="20"/>
                                <w:lang w:val="en-GB"/>
                              </w:rPr>
                              <w:t xml:space="preserve">, </w:t>
                            </w:r>
                            <w:r w:rsidR="003F113F" w:rsidRPr="00A70089">
                              <w:rPr>
                                <w:sz w:val="20"/>
                                <w:szCs w:val="20"/>
                                <w:lang w:val="en-GB"/>
                              </w:rPr>
                              <w:t>Cambridge University Press</w:t>
                            </w:r>
                            <w:r w:rsidR="003F113F">
                              <w:rPr>
                                <w:sz w:val="20"/>
                                <w:szCs w:val="20"/>
                                <w:lang w:val="en-GB"/>
                              </w:rPr>
                              <w:t>.</w:t>
                            </w:r>
                          </w:p>
                        </w:txbxContent>
                      </wps:txbx>
                      <wps:bodyPr rot="0" vert="horz" wrap="square" lIns="91440" tIns="45720" rIns="91440" bIns="45720" anchor="t" anchorCtr="0">
                        <a:noAutofit/>
                      </wps:bodyPr>
                    </wps:wsp>
                  </a:graphicData>
                </a:graphic>
              </wp:inline>
            </w:drawing>
          </mc:Choice>
          <mc:Fallback>
            <w:pict>
              <v:shape w14:anchorId="7217F755" id="_x0000_s1027" type="#_x0000_t202" style="width:450.25pt;height:3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" stroked="f">
                <v:textbox>
                  <w:txbxContent>
                    <w:p w14:paraId="0B886B05" w14:textId="184733C4" w:rsidR="00A70089" w:rsidRPr="00A70089" w:rsidRDefault="00A70089" w:rsidP="00A70089">
                      <w:pPr>
                        <w:jc w:val="both"/>
                        <w:rPr>
                          <w:i/>
                          <w:iCs/>
                          <w:sz w:val="20"/>
                          <w:szCs w:val="20"/>
                          <w:lang w:val="en-GB"/>
                        </w:rPr>
                      </w:pPr>
                      <w:r w:rsidRPr="004309B0">
                        <w:rPr>
                          <w:b/>
                          <w:bCs/>
                          <w:sz w:val="20"/>
                          <w:szCs w:val="20"/>
                        </w:rPr>
                        <w:t>Źródło:</w:t>
                      </w:r>
                      <w:r w:rsidRPr="004309B0">
                        <w:rPr>
                          <w:sz w:val="20"/>
                          <w:szCs w:val="20"/>
                        </w:rPr>
                        <w:t xml:space="preserve"> opracowanie własne na podstawie M. A. Nielsen, I.I. </w:t>
                      </w:r>
                      <w:proofErr w:type="spellStart"/>
                      <w:r w:rsidRPr="004309B0">
                        <w:rPr>
                          <w:sz w:val="20"/>
                          <w:szCs w:val="20"/>
                        </w:rPr>
                        <w:t>Chuang</w:t>
                      </w:r>
                      <w:proofErr w:type="spellEnd"/>
                      <w:r w:rsidRPr="004309B0">
                        <w:rPr>
                          <w:sz w:val="20"/>
                          <w:szCs w:val="20"/>
                        </w:rPr>
                        <w:t xml:space="preserve"> </w:t>
                      </w:r>
                      <w:r w:rsidRPr="004309B0">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sidR="003F113F">
                        <w:rPr>
                          <w:sz w:val="20"/>
                          <w:szCs w:val="20"/>
                          <w:lang w:val="en-GB"/>
                        </w:rPr>
                        <w:t xml:space="preserve">, </w:t>
                      </w:r>
                      <w:r w:rsidR="003F113F" w:rsidRPr="00A70089">
                        <w:rPr>
                          <w:sz w:val="20"/>
                          <w:szCs w:val="20"/>
                          <w:lang w:val="en-GB"/>
                        </w:rPr>
                        <w:t>Cambridge University Press</w:t>
                      </w:r>
                      <w:r w:rsidR="003F113F">
                        <w:rPr>
                          <w:sz w:val="20"/>
                          <w:szCs w:val="20"/>
                          <w:lang w:val="en-GB"/>
                        </w:rPr>
                        <w:t>.</w:t>
                      </w:r>
                    </w:p>
                  </w:txbxContent>
                </v:textbox>
                <w10:anchorlock/>
              </v:shape>
            </w:pict>
          </mc:Fallback>
        </mc:AlternateContent>
      </w:r>
    </w:p>
    <w:p w14:paraId="0EF899C9" w14:textId="1244A87A" w:rsidR="00714B9C" w:rsidRPr="00714B9C" w:rsidRDefault="00FF380F" w:rsidP="00714B9C">
      <w:pPr>
        <w:pStyle w:val="Nagwek2"/>
      </w:pPr>
      <w:bookmarkStart w:id="10" w:name="_Toc116806268"/>
      <w:r>
        <w:lastRenderedPageBreak/>
        <w:t>Postać ogólna problemu marszrutyzacji</w:t>
      </w:r>
      <w:bookmarkEnd w:id="10"/>
    </w:p>
    <w:p w14:paraId="44A37475" w14:textId="38C821D5" w:rsidR="00F659F1" w:rsidRDefault="00FF2631" w:rsidP="00F659F1">
      <w:pPr>
        <w:pStyle w:val="Nagwek3"/>
      </w:pPr>
      <w:bookmarkStart w:id="11" w:name="_Toc116806269"/>
      <w:r>
        <w:t>Postać ogólna problemu VRP</w:t>
      </w:r>
      <w:bookmarkEnd w:id="11"/>
    </w:p>
    <w:p w14:paraId="00162A39" w14:textId="2CA1360A" w:rsidR="00714B9C" w:rsidRDefault="00714B9C" w:rsidP="00714B9C">
      <w:pPr>
        <w:pStyle w:val="Tekstpodstawowy"/>
      </w:pPr>
      <w:r>
        <w:tab/>
      </w:r>
      <w:r w:rsidRPr="00505668">
        <w:t xml:space="preserve">Problem komiwojażera (ang.: Travelling </w:t>
      </w:r>
      <w:proofErr w:type="spellStart"/>
      <w:r w:rsidRPr="00505668">
        <w:t>Salesman</w:t>
      </w:r>
      <w:proofErr w:type="spellEnd"/>
      <w:r w:rsidRPr="00505668">
        <w:t xml:space="preserve"> Problem – TSP) jest</w:t>
      </w:r>
      <w:r w:rsidR="00505668" w:rsidRPr="00505668">
        <w:t xml:space="preserve"> jednym z</w:t>
      </w:r>
      <w:r w:rsidR="000F7FE5">
        <w:t> </w:t>
      </w:r>
      <w:r w:rsidR="00505668">
        <w:t>najbardziej znanych problemów optymalizacyjnych. Polega on na znalezieniu jak 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w:t>
      </w:r>
      <w:proofErr w:type="spellStart"/>
      <w:r w:rsidR="00324844">
        <w:t>Hasslera</w:t>
      </w:r>
      <w:proofErr w:type="spellEnd"/>
      <w:r w:rsidR="00324844">
        <w:t xml:space="preserve"> </w:t>
      </w:r>
      <w:proofErr w:type="spellStart"/>
      <w:r w:rsidR="00324844">
        <w:t>Whitneya</w:t>
      </w:r>
      <w:proofErr w:type="spellEnd"/>
      <w:r w:rsidR="00324844">
        <w:t>,</w:t>
      </w:r>
      <w:r w:rsidR="00324844">
        <w:rPr>
          <w:rStyle w:val="Odwoanieprzypisudolnego"/>
        </w:rPr>
        <w:footnoteReference w:id="23"/>
      </w:r>
      <w:r w:rsidR="00324844">
        <w:t xml:space="preserve"> ujęty matematycznie przez</w:t>
      </w:r>
      <w:r w:rsidR="00DD72B9">
        <w:t xml:space="preserve"> </w:t>
      </w:r>
      <w:proofErr w:type="spellStart"/>
      <w:r w:rsidR="00DD72B9">
        <w:t>Merilla</w:t>
      </w:r>
      <w:proofErr w:type="spellEnd"/>
      <w:r w:rsidR="00DD72B9">
        <w:t xml:space="preserve"> </w:t>
      </w:r>
      <w:proofErr w:type="spellStart"/>
      <w:r w:rsidR="00DD72B9">
        <w:t>Flooda</w:t>
      </w:r>
      <w:proofErr w:type="spellEnd"/>
      <w:r w:rsidR="00324844">
        <w:t xml:space="preserve"> w 1955</w:t>
      </w:r>
      <w:r w:rsidR="00505668">
        <w:t xml:space="preserve"> roku</w:t>
      </w:r>
      <w:r w:rsidR="000F7FE5">
        <w:t>,</w:t>
      </w:r>
      <w:r w:rsidR="00EF1591">
        <w:rPr>
          <w:rStyle w:val="Odwoanieprzypisudolnego"/>
        </w:rPr>
        <w:footnoteReference w:id="24"/>
      </w:r>
      <w:r w:rsidR="00B64B33">
        <w:t xml:space="preserve"> </w:t>
      </w:r>
      <w:r w:rsidR="00A94E54">
        <w:rPr>
          <w:rStyle w:val="Odwoanieprzypisudolnego"/>
        </w:rPr>
        <w:footnoteReference w:id="25"/>
      </w:r>
      <w:r w:rsidR="000F7FE5">
        <w:t xml:space="preserve"> </w:t>
      </w:r>
      <w:r w:rsidR="00FD3531">
        <w:t>a</w:t>
      </w:r>
      <w:r w:rsidR="000F7FE5">
        <w:t> </w:t>
      </w:r>
      <w:r w:rsidR="00FD3531">
        <w:t>następnie uogólniony</w:t>
      </w:r>
      <w:r w:rsidR="00505668">
        <w:t xml:space="preserve"> pod nazwą Truck </w:t>
      </w:r>
      <w:proofErr w:type="spellStart"/>
      <w:r w:rsidR="00505668">
        <w:t>Dispatching</w:t>
      </w:r>
      <w:proofErr w:type="spellEnd"/>
      <w:r w:rsidR="00505668">
        <w:t xml:space="preserve"> Problem</w:t>
      </w:r>
      <w:r w:rsidR="00E065B7">
        <w:t xml:space="preserve"> przez Georga </w:t>
      </w:r>
      <w:proofErr w:type="spellStart"/>
      <w:r w:rsidR="00E065B7">
        <w:t>Dantziga</w:t>
      </w:r>
      <w:proofErr w:type="spellEnd"/>
      <w:r w:rsidR="00E065B7">
        <w:t xml:space="preserve"> i Johna </w:t>
      </w:r>
      <w:proofErr w:type="spellStart"/>
      <w:r w:rsidR="00E065B7">
        <w:t>Ramser</w:t>
      </w:r>
      <w:r w:rsidR="00B64B33">
        <w:t>a</w:t>
      </w:r>
      <w:proofErr w:type="spellEnd"/>
      <w:r w:rsidR="00621B38">
        <w:t xml:space="preserve"> poprzez dodanie wymogu </w:t>
      </w:r>
      <w:r w:rsidR="00F03AA0">
        <w:t xml:space="preserve">powrotu </w:t>
      </w:r>
      <w:r w:rsidR="00621B38">
        <w:t>do pozycji startowej po odwiedzeniu określonej liczby lokacji</w:t>
      </w:r>
      <w:r w:rsidR="00B64B33">
        <w:t>.</w:t>
      </w:r>
      <w:r w:rsidR="00B64B33">
        <w:rPr>
          <w:rStyle w:val="Odwoanieprzypisudolnego"/>
        </w:rPr>
        <w:footnoteReference w:id="26"/>
      </w:r>
      <w:r w:rsidR="005A696F">
        <w:t xml:space="preserve"> Udowodniono, że problem TSP jest NP-trudny,</w:t>
      </w:r>
      <w:r w:rsidR="008B427C">
        <w:rPr>
          <w:rStyle w:val="Odwoanieprzypisudolnego"/>
        </w:rPr>
        <w:footnoteReference w:id="27"/>
      </w:r>
      <w:r w:rsidR="005A696F">
        <w:t xml:space="preserve"> przy czym wykazano także, że jego decyzyjna wersja jest także NP-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D119AE">
        <w:t>.</w:t>
      </w:r>
      <w:r w:rsidR="008B427C">
        <w:rPr>
          <w:rStyle w:val="Odwoanieprzypisudolnego"/>
        </w:rPr>
        <w:footnoteReference w:id="28"/>
      </w:r>
    </w:p>
    <w:p w14:paraId="5A0984C8" w14:textId="27CC2BA5" w:rsidR="0088114A" w:rsidRDefault="008B1840" w:rsidP="00714B9C">
      <w:pPr>
        <w:pStyle w:val="Tekstpodstawowy"/>
      </w:pPr>
      <w:r>
        <w:tab/>
        <w:t xml:space="preserve">Już </w:t>
      </w:r>
      <w:proofErr w:type="spellStart"/>
      <w:r>
        <w:t>Dantzig</w:t>
      </w:r>
      <w:proofErr w:type="spellEnd"/>
      <w:r>
        <w:t xml:space="preserve"> i </w:t>
      </w:r>
      <w:proofErr w:type="spellStart"/>
      <w:r>
        <w:t>Ramser</w:t>
      </w:r>
      <w:proofErr w:type="spellEnd"/>
      <w:r>
        <w:t xml:space="preserve"> we wspomnianym wcześniej artykule zauważyli, że problem opisany przez </w:t>
      </w:r>
      <w:proofErr w:type="spellStart"/>
      <w:r>
        <w:t>Flooda</w:t>
      </w:r>
      <w:proofErr w:type="spellEnd"/>
      <w:r>
        <w:t xml:space="preserve"> można rozszerzyć.</w:t>
      </w:r>
      <w:r>
        <w:rPr>
          <w:rStyle w:val="Odwoanieprzypisudolnego"/>
        </w:rPr>
        <w:footnoteReference w:id="29"/>
      </w:r>
      <w:r w:rsidR="000146DE">
        <w:t xml:space="preserve"> Z czasem rzeczywiście pojawiało się coraz więcej rozszerzeń, rozmyło się również nazewnictwo.</w:t>
      </w:r>
      <w:r w:rsidR="00EC3E8A">
        <w:rPr>
          <w:rStyle w:val="Odwoanieprzypisudolnego"/>
        </w:rPr>
        <w:footnoteReference w:id="30"/>
      </w:r>
      <w:r w:rsidR="000146DE">
        <w:t xml:space="preserve"> Uogólnienie problemu TSP zaczęło nosić nazwę problemu marszrutyzacji (</w:t>
      </w:r>
      <w:proofErr w:type="spellStart"/>
      <w:r w:rsidR="000146DE">
        <w:t>Vehicle</w:t>
      </w:r>
      <w:proofErr w:type="spellEnd"/>
      <w:r w:rsidR="000146DE">
        <w:t xml:space="preserve"> Routing Problem – VRP</w:t>
      </w:r>
      <w:r w:rsidR="00EC3E8A">
        <w:rPr>
          <w:rStyle w:val="Odwoanieprzypisudolnego"/>
        </w:rPr>
        <w:footnoteReference w:id="31"/>
      </w:r>
      <w:r w:rsidR="00621B38">
        <w:t xml:space="preserve"> lub General Routing Problem - GRP</w:t>
      </w:r>
      <w:r w:rsidR="00EC3E8A">
        <w:rPr>
          <w:rStyle w:val="Odwoanieprzypisudolnego"/>
        </w:rPr>
        <w:footnoteReference w:id="32"/>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E24B4F">
        <w:t xml:space="preserve"> </w:t>
      </w:r>
      <w:r w:rsidR="00E24B4F">
        <w:lastRenderedPageBreak/>
        <w:t>są</w:t>
      </w:r>
      <w:r w:rsidR="000F7FE5">
        <w:t> </w:t>
      </w:r>
      <w:r w:rsidR="00E24B4F">
        <w:t>problemami NP-trudnymi z wersjami decyzyjnymi NP-zupełnymi.</w:t>
      </w:r>
      <w:r w:rsidR="005B6EE7">
        <w:rPr>
          <w:rStyle w:val="Odwoanieprzypisudolnego"/>
        </w:rPr>
        <w:footnoteReference w:id="33"/>
      </w:r>
      <w:r w:rsidR="005B6EE7">
        <w:t xml:space="preserve"> </w:t>
      </w:r>
      <w:r w:rsidR="005B6EE7">
        <w:rPr>
          <w:rStyle w:val="Odwoanieprzypisudolnego"/>
        </w:rPr>
        <w:footnoteReference w:id="34"/>
      </w:r>
      <w:r w:rsidR="00BD30BE">
        <w:t xml:space="preserve"> Niezależnie od</w:t>
      </w:r>
      <w:r w:rsidR="000F7FE5">
        <w:t> </w:t>
      </w:r>
      <w:r w:rsidR="00BD30BE">
        <w:t>nazwy, ogólna idea pozostaje ta sama: pojazd (agent) musi odwiedzić wszystkie miejsca (wierzchołki grafu lub krawędzie grafu) w jak najkrótszym czasie (minimalizując funkcję kosztu).</w:t>
      </w:r>
      <w:r w:rsidR="0088114A">
        <w:t xml:space="preserve"> </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57D7A051" w:rsidR="0088114A" w:rsidRDefault="0088114A" w:rsidP="0088114A">
      <w:pPr>
        <w:pStyle w:val="Tekstpodstawowy"/>
        <w:numPr>
          <w:ilvl w:val="0"/>
          <w:numId w:val="40"/>
        </w:numPr>
      </w:pPr>
      <w:r>
        <w:t xml:space="preserve">problem VRP z </w:t>
      </w:r>
      <w:r>
        <w:rPr>
          <w:i/>
          <w:iCs/>
        </w:rPr>
        <w:t>m</w:t>
      </w:r>
      <w:r>
        <w:t xml:space="preserve"> pojazdami,</w:t>
      </w:r>
    </w:p>
    <w:p w14:paraId="52879677" w14:textId="3CD56D17" w:rsidR="00064298" w:rsidRPr="00064298" w:rsidRDefault="0088114A" w:rsidP="0088114A">
      <w:pPr>
        <w:pStyle w:val="Tekstpodstawowy"/>
        <w:numPr>
          <w:ilvl w:val="0"/>
          <w:numId w:val="40"/>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rsidP="0088114A">
      <w:pPr>
        <w:pStyle w:val="Tekstpodstawowy"/>
        <w:numPr>
          <w:ilvl w:val="0"/>
          <w:numId w:val="40"/>
        </w:numPr>
      </w:pPr>
      <w:r>
        <w:rPr>
          <w:iCs/>
        </w:rPr>
        <w:t>problem VRP z ograniczoną pojemnością pojazdów;</w:t>
      </w:r>
    </w:p>
    <w:p w14:paraId="72F5F358" w14:textId="39665F36" w:rsidR="00CC6F11" w:rsidRPr="00064298" w:rsidRDefault="00CC6F11" w:rsidP="0088114A">
      <w:pPr>
        <w:pStyle w:val="Tekstpodstawowy"/>
        <w:numPr>
          <w:ilvl w:val="0"/>
          <w:numId w:val="40"/>
        </w:numPr>
      </w:pPr>
      <w:r>
        <w:rPr>
          <w:iCs/>
        </w:rPr>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rsidP="0088114A">
      <w:pPr>
        <w:pStyle w:val="Tekstpodstawowy"/>
        <w:numPr>
          <w:ilvl w:val="0"/>
          <w:numId w:val="40"/>
        </w:numPr>
      </w:pPr>
      <w:r>
        <w:t>problem VRP z oknami czasowymi</w:t>
      </w:r>
      <w:r w:rsidR="00F25FB6">
        <w:t xml:space="preserve"> (VRPTW)</w:t>
      </w:r>
      <w:r>
        <w:t>;</w:t>
      </w:r>
    </w:p>
    <w:p w14:paraId="432DA94E" w14:textId="20E746E2" w:rsidR="00A47977" w:rsidRDefault="00CC6F11" w:rsidP="00EB6FFE">
      <w:pPr>
        <w:pStyle w:val="Tekstpodstawowy"/>
        <w:numPr>
          <w:ilvl w:val="0"/>
          <w:numId w:val="40"/>
        </w:numPr>
      </w:pPr>
      <w:r>
        <w:t>problem VRP z wieloma punktami zaopatrzenia.</w:t>
      </w:r>
    </w:p>
    <w:p w14:paraId="38E70596" w14:textId="05E23BA9" w:rsidR="0088114A" w:rsidRDefault="00A47977" w:rsidP="00A47977">
      <w:pPr>
        <w:pStyle w:val="Tekstpodstawowy"/>
        <w:ind w:left="360"/>
      </w:pPr>
      <w:r>
        <w:tab/>
      </w:r>
      <w:r w:rsidR="00CC6F11">
        <w:t>Powyższa lista nie wyczerpuje listy możliwych modyfikacji problemu VRP</w:t>
      </w:r>
      <w:r w:rsidR="00256599">
        <w:t>. Możliwe jest również łączenie tychże modyfikacji.</w:t>
      </w:r>
      <w:r w:rsidR="00200760">
        <w:t xml:space="preserve"> Jak zauważył M. </w:t>
      </w:r>
      <w:proofErr w:type="spellStart"/>
      <w:r w:rsidR="00200760">
        <w:t>Drexl</w:t>
      </w:r>
      <w:proofErr w:type="spellEnd"/>
      <w:r w:rsidR="00200760">
        <w:t>, mnogość publikacji na</w:t>
      </w:r>
      <w:r w:rsidR="000F7FE5">
        <w:t> </w:t>
      </w:r>
      <w:r w:rsidR="00200760">
        <w:t>temat problemu VRP wynika z kilka powodów: pierwszy to jego znaczenie dla logistyki (chociaż warto zauważyć, że problemy logistyczne nie dotyczą wyłącznie transportu</w:t>
      </w:r>
      <w:r w:rsidR="00955302">
        <w:t xml:space="preserve">, co pokazano w </w:t>
      </w:r>
      <w:commentRangeStart w:id="12"/>
      <w:r w:rsidR="00955302">
        <w:t>Rozdziale II.3.2</w:t>
      </w:r>
      <w:commentRangeEnd w:id="12"/>
      <w:r w:rsidR="00955302">
        <w:rPr>
          <w:rStyle w:val="Odwoaniedokomentarza"/>
          <w:lang w:val="x-none" w:eastAsia="x-none"/>
        </w:rPr>
        <w:commentReference w:id="12"/>
      </w:r>
      <w:r w:rsidR="00200760">
        <w:t>), drugi to wyzwanie intelektualne, jakie stanowi ten problem.</w:t>
      </w:r>
      <w:r w:rsidR="00200760">
        <w:rPr>
          <w:rStyle w:val="Odwoanieprzypisudolnego"/>
        </w:rPr>
        <w:footnoteReference w:id="35"/>
      </w:r>
      <w:r w:rsidR="00CD130D">
        <w:t xml:space="preserve"> Na </w:t>
      </w:r>
      <w:r w:rsidR="0012130C">
        <w:t xml:space="preserve">Rysunku </w:t>
      </w:r>
      <w:r w:rsidR="00CD130D">
        <w:t xml:space="preserve">2 przedstawiono przykładowy podział problemów VRP zaproponowany przez </w:t>
      </w:r>
      <w:proofErr w:type="spellStart"/>
      <w:r w:rsidR="00CD130D">
        <w:t>Drexla</w:t>
      </w:r>
      <w:proofErr w:type="spellEnd"/>
      <w:r w:rsidR="00CD130D">
        <w:t>, ukazując tym samym mnogość możliwych modyfikacji.</w:t>
      </w:r>
    </w:p>
    <w:p w14:paraId="155BA2D4" w14:textId="6A350643" w:rsidR="00EB6FFE" w:rsidRPr="00EB6FFE" w:rsidRDefault="00EB6FFE" w:rsidP="00EB6FFE">
      <w:pPr>
        <w:pStyle w:val="Legenda"/>
        <w:keepNext/>
        <w:jc w:val="both"/>
        <w:rPr>
          <w:sz w:val="24"/>
          <w:szCs w:val="24"/>
        </w:rPr>
      </w:pPr>
      <w:r w:rsidRPr="00EB6FFE">
        <w:rPr>
          <w:sz w:val="24"/>
          <w:szCs w:val="24"/>
        </w:rPr>
        <w:lastRenderedPageBreak/>
        <w:t xml:space="preserve">Rysunek </w:t>
      </w:r>
      <w:r w:rsidR="007A30E9">
        <w:rPr>
          <w:sz w:val="24"/>
          <w:szCs w:val="24"/>
        </w:rPr>
        <w:fldChar w:fldCharType="begin"/>
      </w:r>
      <w:r w:rsidR="007A30E9">
        <w:rPr>
          <w:sz w:val="24"/>
          <w:szCs w:val="24"/>
        </w:rPr>
        <w:instrText xml:space="preserve"> SEQ Rysunek \* ARABIC </w:instrText>
      </w:r>
      <w:r w:rsidR="007A30E9">
        <w:rPr>
          <w:sz w:val="24"/>
          <w:szCs w:val="24"/>
        </w:rPr>
        <w:fldChar w:fldCharType="separate"/>
      </w:r>
      <w:r w:rsidR="007A30E9">
        <w:rPr>
          <w:noProof/>
          <w:sz w:val="24"/>
          <w:szCs w:val="24"/>
        </w:rPr>
        <w:t>2</w:t>
      </w:r>
      <w:r w:rsidR="007A30E9">
        <w:rPr>
          <w:sz w:val="24"/>
          <w:szCs w:val="24"/>
        </w:rPr>
        <w:fldChar w:fldCharType="end"/>
      </w:r>
      <w:r w:rsidR="001144FE">
        <w:rPr>
          <w:sz w:val="24"/>
          <w:szCs w:val="24"/>
        </w:rPr>
        <w:t>:</w:t>
      </w:r>
      <w:r w:rsidRPr="00EB6FFE">
        <w:rPr>
          <w:sz w:val="24"/>
          <w:szCs w:val="24"/>
        </w:rPr>
        <w:t xml:space="preserve"> Odmiany problemu VRP.</w:t>
      </w:r>
    </w:p>
    <w:p w14:paraId="2F198BBA" w14:textId="3358B95D" w:rsidR="00557AA4" w:rsidRDefault="00557AA4" w:rsidP="00557AA4">
      <w:pPr>
        <w:pStyle w:val="Tekstpodstawowy"/>
        <w:keepNext/>
      </w:pPr>
      <w:r w:rsidRPr="00557AA4">
        <w:rPr>
          <w:noProof/>
        </w:rPr>
        <w:drawing>
          <wp:inline distT="0" distB="0" distL="0" distR="0" wp14:anchorId="4F4E3AC9" wp14:editId="2CDB9F30">
            <wp:extent cx="5677508" cy="375329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1612" cy="3782449"/>
                    </a:xfrm>
                    <a:prstGeom prst="rect">
                      <a:avLst/>
                    </a:prstGeom>
                  </pic:spPr>
                </pic:pic>
              </a:graphicData>
            </a:graphic>
          </wp:inline>
        </w:drawing>
      </w:r>
    </w:p>
    <w:p w14:paraId="1D744E47" w14:textId="576179E2" w:rsidR="00256599" w:rsidRPr="00505668" w:rsidRDefault="00EB6FFE" w:rsidP="00D12FB5">
      <w:pPr>
        <w:pStyle w:val="Tekstpodstawowy"/>
        <w:keepNext/>
      </w:pPr>
      <w:r>
        <w:rPr>
          <w:noProof/>
        </w:rPr>
        <mc:AlternateContent>
          <mc:Choice Requires="wps">
            <w:drawing>
              <wp:inline distT="0" distB="0" distL="0" distR="0" wp14:anchorId="2A7514B1" wp14:editId="00FDCF7E">
                <wp:extent cx="5718175" cy="289560"/>
                <wp:effectExtent l="0" t="0" r="0" b="0"/>
                <wp:docPr id="8"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289560"/>
                        </a:xfrm>
                        <a:prstGeom prst="rect">
                          <a:avLst/>
                        </a:prstGeom>
                        <a:solidFill>
                          <a:srgbClr val="FFFFFF"/>
                        </a:solidFill>
                        <a:ln w="9525">
                          <a:noFill/>
                          <a:miter lim="800000"/>
                          <a:headEnd/>
                          <a:tailEnd/>
                        </a:ln>
                      </wps:spPr>
                      <wps:txbx>
                        <w:txbxContent>
                          <w:p w14:paraId="43DD69DA" w14:textId="6213F6B9" w:rsidR="00EB6FFE" w:rsidRPr="00410949" w:rsidRDefault="00EB6FFE" w:rsidP="00EB6FFE">
                            <w:pPr>
                              <w:jc w:val="both"/>
                              <w:rPr>
                                <w:i/>
                                <w:iCs/>
                                <w:sz w:val="20"/>
                                <w:szCs w:val="20"/>
                                <w:lang w:val="en-GB"/>
                              </w:rPr>
                            </w:pPr>
                            <w:proofErr w:type="spellStart"/>
                            <w:r w:rsidRPr="00EB6FFE">
                              <w:rPr>
                                <w:b/>
                                <w:bCs/>
                                <w:sz w:val="20"/>
                                <w:szCs w:val="20"/>
                                <w:lang w:val="en-GB"/>
                              </w:rPr>
                              <w:t>Źródło</w:t>
                            </w:r>
                            <w:proofErr w:type="spellEnd"/>
                            <w:r w:rsidRPr="00EB6FFE">
                              <w:rPr>
                                <w:b/>
                                <w:bCs/>
                                <w:sz w:val="20"/>
                                <w:szCs w:val="20"/>
                                <w:lang w:val="en-GB"/>
                              </w:rPr>
                              <w:t>:</w:t>
                            </w:r>
                            <w:r w:rsidRPr="00EB6FFE">
                              <w:rPr>
                                <w:sz w:val="20"/>
                                <w:szCs w:val="20"/>
                                <w:lang w:val="en-GB"/>
                              </w:rPr>
                              <w:t xml:space="preserve"> </w:t>
                            </w:r>
                            <w:proofErr w:type="spellStart"/>
                            <w:r w:rsidRPr="00EB6FFE">
                              <w:rPr>
                                <w:sz w:val="20"/>
                                <w:szCs w:val="20"/>
                                <w:lang w:val="en-GB"/>
                              </w:rPr>
                              <w:t>M.Drexl</w:t>
                            </w:r>
                            <w:proofErr w:type="spellEnd"/>
                            <w:r w:rsidRPr="00EB6FFE">
                              <w:rPr>
                                <w:sz w:val="20"/>
                                <w:szCs w:val="20"/>
                                <w:lang w:val="en-GB"/>
                              </w:rPr>
                              <w:t xml:space="preserve">,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wps:txbx>
                      <wps:bodyPr rot="0" vert="horz" wrap="square" lIns="91440" tIns="45720" rIns="91440" bIns="45720" anchor="t" anchorCtr="0">
                        <a:noAutofit/>
                      </wps:bodyPr>
                    </wps:wsp>
                  </a:graphicData>
                </a:graphic>
              </wp:inline>
            </w:drawing>
          </mc:Choice>
          <mc:Fallback>
            <w:pict>
              <v:shape w14:anchorId="2A7514B1" id="_x0000_s1028" type="#_x0000_t202" style="width:450.25pt;height:2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" stroked="f">
                <v:textbox>
                  <w:txbxContent>
                    <w:p w14:paraId="43DD69DA" w14:textId="6213F6B9" w:rsidR="00EB6FFE" w:rsidRPr="00410949" w:rsidRDefault="00EB6FFE" w:rsidP="00EB6FFE">
                      <w:pPr>
                        <w:jc w:val="both"/>
                        <w:rPr>
                          <w:i/>
                          <w:iCs/>
                          <w:sz w:val="20"/>
                          <w:szCs w:val="20"/>
                          <w:lang w:val="en-GB"/>
                        </w:rPr>
                      </w:pPr>
                      <w:proofErr w:type="spellStart"/>
                      <w:r w:rsidRPr="00EB6FFE">
                        <w:rPr>
                          <w:b/>
                          <w:bCs/>
                          <w:sz w:val="20"/>
                          <w:szCs w:val="20"/>
                          <w:lang w:val="en-GB"/>
                        </w:rPr>
                        <w:t>Źródło</w:t>
                      </w:r>
                      <w:proofErr w:type="spellEnd"/>
                      <w:r w:rsidRPr="00EB6FFE">
                        <w:rPr>
                          <w:b/>
                          <w:bCs/>
                          <w:sz w:val="20"/>
                          <w:szCs w:val="20"/>
                          <w:lang w:val="en-GB"/>
                        </w:rPr>
                        <w:t>:</w:t>
                      </w:r>
                      <w:r w:rsidRPr="00EB6FFE">
                        <w:rPr>
                          <w:sz w:val="20"/>
                          <w:szCs w:val="20"/>
                          <w:lang w:val="en-GB"/>
                        </w:rPr>
                        <w:t xml:space="preserve"> </w:t>
                      </w:r>
                      <w:proofErr w:type="spellStart"/>
                      <w:r w:rsidRPr="00EB6FFE">
                        <w:rPr>
                          <w:sz w:val="20"/>
                          <w:szCs w:val="20"/>
                          <w:lang w:val="en-GB"/>
                        </w:rPr>
                        <w:t>M.Drexl</w:t>
                      </w:r>
                      <w:proofErr w:type="spellEnd"/>
                      <w:r w:rsidRPr="00EB6FFE">
                        <w:rPr>
                          <w:sz w:val="20"/>
                          <w:szCs w:val="20"/>
                          <w:lang w:val="en-GB"/>
                        </w:rPr>
                        <w:t xml:space="preserve">,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v:textbox>
                <w10:anchorlock/>
              </v:shape>
            </w:pict>
          </mc:Fallback>
        </mc:AlternateContent>
      </w:r>
    </w:p>
    <w:p w14:paraId="396192E5" w14:textId="04D072CF" w:rsidR="00D70CA2" w:rsidRPr="00955302" w:rsidRDefault="00591796" w:rsidP="00D70CA2">
      <w:pPr>
        <w:pStyle w:val="Nagwek3"/>
        <w:rPr>
          <w:lang w:val="en-US"/>
        </w:rPr>
      </w:pPr>
      <w:bookmarkStart w:id="13" w:name="_Toc116806270"/>
      <w:proofErr w:type="spellStart"/>
      <w:r>
        <w:rPr>
          <w:lang w:val="en-US"/>
        </w:rPr>
        <w:t>Postać</w:t>
      </w:r>
      <w:proofErr w:type="spellEnd"/>
      <w:r>
        <w:rPr>
          <w:lang w:val="en-US"/>
        </w:rPr>
        <w:t xml:space="preserve"> </w:t>
      </w:r>
      <w:proofErr w:type="spellStart"/>
      <w:r w:rsidR="0072744E">
        <w:rPr>
          <w:lang w:val="en-US"/>
        </w:rPr>
        <w:t>matematyczna</w:t>
      </w:r>
      <w:proofErr w:type="spellEnd"/>
      <w:r w:rsidR="0072744E">
        <w:rPr>
          <w:lang w:val="en-US"/>
        </w:rPr>
        <w:t xml:space="preserve"> VRP</w:t>
      </w:r>
      <w:bookmarkEnd w:id="13"/>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w:t>
      </w:r>
      <w:proofErr w:type="spellStart"/>
      <w:r w:rsidR="0072744E">
        <w:t>Raff</w:t>
      </w:r>
      <w:proofErr w:type="spellEnd"/>
      <w:r w:rsidR="0072744E">
        <w:t xml:space="preserve"> zaproponował ogólne ujęcie matematyczne problemu</w:t>
      </w:r>
      <w:r w:rsidR="0072744E">
        <w:rPr>
          <w:rStyle w:val="Odwoanieprzypisudolnego"/>
        </w:rPr>
        <w:footnoteReference w:id="36"/>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52FAA7F9"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V wierzchołków (</w:t>
      </w:r>
      <w:proofErr w:type="spellStart"/>
      <w:r w:rsidR="0066673C" w:rsidRPr="00955302">
        <w:rPr>
          <w:i/>
          <w:iCs/>
        </w:rPr>
        <w:t>vertices</w:t>
      </w:r>
      <w:proofErr w:type="spellEnd"/>
      <w:r w:rsidR="0066673C">
        <w:t>), A krawędzi</w:t>
      </w:r>
      <w:r w:rsidR="00955302">
        <w:t xml:space="preserve"> (</w:t>
      </w:r>
      <w:proofErr w:type="spellStart"/>
      <w:r w:rsidR="00955302">
        <w:rPr>
          <w:i/>
          <w:iCs/>
        </w:rPr>
        <w:t>edges</w:t>
      </w:r>
      <w:proofErr w:type="spellEnd"/>
      <w:r w:rsidR="00955302">
        <w:rPr>
          <w:i/>
          <w:iCs/>
        </w:rPr>
        <w:t>)</w:t>
      </w:r>
      <w:r w:rsidR="0066673C">
        <w:t xml:space="preserve"> oraz macierzy kosztów 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tblLook w:val="04A0" w:firstRow="1" w:lastRow="0" w:firstColumn="1" w:lastColumn="0" w:noHBand="0" w:noVBand="1"/>
      </w:tblPr>
      <w:tblGrid>
        <w:gridCol w:w="3020"/>
        <w:gridCol w:w="3020"/>
        <w:gridCol w:w="3020"/>
      </w:tblGrid>
      <w:tr w:rsidR="00831B9F" w14:paraId="399ECBF5" w14:textId="77777777" w:rsidTr="00F7327E">
        <w:tc>
          <w:tcPr>
            <w:tcW w:w="3020" w:type="dxa"/>
            <w:tcBorders>
              <w:top w:val="nil"/>
              <w:left w:val="nil"/>
              <w:bottom w:val="nil"/>
              <w:right w:val="nil"/>
            </w:tcBorders>
          </w:tcPr>
          <w:p w14:paraId="21D73FC3" w14:textId="77777777" w:rsidR="00831B9F" w:rsidRDefault="00831B9F" w:rsidP="0022249F">
            <w:pPr>
              <w:pStyle w:val="Tekstpodstawowy"/>
            </w:pPr>
          </w:p>
        </w:tc>
        <w:tc>
          <w:tcPr>
            <w:tcW w:w="302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3020" w:type="dxa"/>
            <w:tcBorders>
              <w:top w:val="nil"/>
              <w:left w:val="nil"/>
              <w:bottom w:val="nil"/>
              <w:right w:val="nil"/>
            </w:tcBorders>
            <w:vAlign w:val="bottom"/>
          </w:tcPr>
          <w:p w14:paraId="2F5DB969" w14:textId="77777777" w:rsidR="00831B9F" w:rsidRDefault="00831B9F" w:rsidP="00831B9F">
            <w:pPr>
              <w:pStyle w:val="Tekstpodstawowy"/>
              <w:numPr>
                <w:ilvl w:val="0"/>
                <w:numId w:val="44"/>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pPr w:leftFromText="141" w:rightFromText="141" w:vertAnchor="text" w:horzAnchor="margin" w:tblpXSpec="center" w:tblpY="128"/>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4"/>
        <w:gridCol w:w="5321"/>
        <w:gridCol w:w="1800"/>
      </w:tblGrid>
      <w:tr w:rsidR="00F7327E" w14:paraId="14334C32" w14:textId="77777777" w:rsidTr="00F7327E">
        <w:tc>
          <w:tcPr>
            <w:tcW w:w="1874" w:type="dxa"/>
          </w:tcPr>
          <w:p w14:paraId="4D0D87A4" w14:textId="77777777" w:rsidR="00F7327E" w:rsidRDefault="00F7327E" w:rsidP="00F7327E">
            <w:pPr>
              <w:pStyle w:val="Tekstpodstawowy"/>
            </w:pPr>
          </w:p>
        </w:tc>
        <w:tc>
          <w:tcPr>
            <w:tcW w:w="5321" w:type="dxa"/>
          </w:tcPr>
          <w:p w14:paraId="1B198A07" w14:textId="277F4135" w:rsidR="00F7327E" w:rsidRPr="008832A4" w:rsidRDefault="00000000" w:rsidP="00F7327E">
            <w:pPr>
              <w:pStyle w:val="Tekstpodstawowy"/>
              <w:jc w:val="center"/>
            </w:pPr>
            <m:oMathPara>
              <m:oMathParaPr>
                <m:jc m:val="center"/>
              </m:oMathParaPr>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800" w:type="dxa"/>
            <w:vAlign w:val="bottom"/>
          </w:tcPr>
          <w:p w14:paraId="3DD0F427" w14:textId="77777777" w:rsidR="00F7327E" w:rsidRDefault="00F7327E" w:rsidP="00F7327E">
            <w:pPr>
              <w:pStyle w:val="Tekstpodstawowy"/>
              <w:numPr>
                <w:ilvl w:val="0"/>
                <w:numId w:val="44"/>
              </w:numPr>
              <w:jc w:val="right"/>
            </w:pPr>
          </w:p>
        </w:tc>
      </w:tr>
    </w:tbl>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71"/>
      </w:tblGrid>
      <w:tr w:rsidR="00F7327E" w14:paraId="36A9F5F7" w14:textId="77777777" w:rsidTr="00F7327E">
        <w:tc>
          <w:tcPr>
            <w:tcW w:w="1888" w:type="dxa"/>
          </w:tcPr>
          <w:p w14:paraId="63333CDA" w14:textId="77777777" w:rsidR="00F7327E" w:rsidRDefault="00F7327E" w:rsidP="00F93653">
            <w:pPr>
              <w:pStyle w:val="Tekstpodstawowy"/>
            </w:pPr>
          </w:p>
        </w:tc>
        <w:tc>
          <w:tcPr>
            <w:tcW w:w="5290" w:type="dxa"/>
          </w:tcPr>
          <w:p w14:paraId="3FB26018" w14:textId="52AFE68E" w:rsidR="00F7327E" w:rsidRDefault="00000000" w:rsidP="00F7327E">
            <w:pPr>
              <w:pStyle w:val="Tekstpodstawowy"/>
              <w:jc w:val="center"/>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871" w:type="dxa"/>
            <w:vAlign w:val="bottom"/>
          </w:tcPr>
          <w:p w14:paraId="391D5DF3" w14:textId="77777777" w:rsidR="00F7327E" w:rsidRDefault="00F7327E" w:rsidP="00F7327E">
            <w:pPr>
              <w:pStyle w:val="Tekstpodstawowy"/>
              <w:numPr>
                <w:ilvl w:val="0"/>
                <w:numId w:val="44"/>
              </w:numPr>
              <w:jc w:val="right"/>
            </w:pPr>
          </w:p>
        </w:tc>
      </w:tr>
    </w:tbl>
    <w:p w14:paraId="6A899FF2" w14:textId="310703C0" w:rsidR="00632F5C" w:rsidRPr="00B14F82" w:rsidRDefault="00632F5C" w:rsidP="00632F5C">
      <w:pPr>
        <w:pStyle w:val="Tekstpodstawowy"/>
        <w:ind w:left="708"/>
        <w:jc w:val="center"/>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p w14:paraId="462ECBBE" w14:textId="0BA95DAA" w:rsidR="00AC3471" w:rsidRDefault="00000000" w:rsidP="00A47977">
      <w:pPr>
        <w:pStyle w:val="Tekstpodstawowy"/>
        <w:ind w:left="708"/>
        <w:jc w:val="cente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
                    </w:rPr>
                  </m:ctrlPr>
                </m:mPr>
                <m:mr>
                  <m:e>
                    <m:r>
                      <w:rPr>
                        <w:rFonts w:ascii="Cambria Math" w:hAnsi="Cambria Math"/>
                      </w:rPr>
                      <m:t xml:space="preserve">     jeśli krawędź łącząca wierzchołki i oraz j należy do rozwiązania</m:t>
                    </m:r>
                  </m:e>
                </m:mr>
                <m:mr>
                  <m:e>
                    <m:r>
                      <w:rPr>
                        <w:rFonts w:ascii="Cambria Math" w:hAnsi="Cambria Math"/>
                      </w:rPr>
                      <m:t xml:space="preserve">     w przeciwnym przypadku</m:t>
                    </m:r>
                  </m:e>
                </m:mr>
              </m:m>
            </m:e>
          </m:d>
          <m:r>
            <w:rPr>
              <w:rFonts w:ascii="Cambria Math" w:hAnsi="Cambria Math"/>
            </w:rPr>
            <m:t>,</m:t>
          </m:r>
        </m:oMath>
      </m:oMathPara>
    </w:p>
    <w:p w14:paraId="375AD890" w14:textId="739A4FD7" w:rsidR="00AC3471" w:rsidRDefault="00425AC6" w:rsidP="00D70CA2">
      <w:pPr>
        <w:pStyle w:val="Tekstpodstawowy"/>
      </w:pPr>
      <w:r>
        <w:t>g</w:t>
      </w:r>
      <w:r w:rsidR="00AC3471">
        <w:t>dzie:</w:t>
      </w:r>
    </w:p>
    <w:p w14:paraId="76A14C14" w14:textId="35055E51"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 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7491A1FC"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 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0BEBC33" w14:textId="06C36353" w:rsidR="00A82E11"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449014E9" w14:textId="58110C99" w:rsidR="00B37648" w:rsidRDefault="00D70CA2" w:rsidP="00D70CA2">
      <w:pPr>
        <w:pStyle w:val="Tekstpodstawowy"/>
        <w:rPr>
          <w:iCs/>
        </w:rPr>
      </w:pPr>
      <w:r>
        <w:rPr>
          <w:iCs/>
        </w:rPr>
        <w:tab/>
      </w:r>
      <w:r w:rsidR="00A82E11">
        <w:rPr>
          <w:iCs/>
        </w:rPr>
        <w:t xml:space="preserve">Warunek narzucony na zbiór </w:t>
      </w:r>
      <m:oMath>
        <m:r>
          <w:rPr>
            <w:rFonts w:ascii="Cambria Math" w:hAnsi="Cambria Math"/>
          </w:rPr>
          <m:t>S</m:t>
        </m:r>
      </m:oMath>
      <w:r w:rsidR="00A82E11">
        <w:rPr>
          <w:iCs/>
        </w:rPr>
        <w:t xml:space="preserve"> </w:t>
      </w:r>
      <w:r w:rsidR="008E01E7">
        <w:rPr>
          <w:iCs/>
        </w:rPr>
        <w:t>dotyczy powstawania zamkniętych cykli niepołączonych z punktem startowym. Można go również interpretować jako nakaz wykonania kolejnego kroku startując z miejsca, w którym zakończono poprzedni krok. W zależności od</w:t>
      </w:r>
      <w:r w:rsidR="000F7FE5">
        <w:rPr>
          <w:iCs/>
        </w:rPr>
        <w:t> </w:t>
      </w:r>
      <w:r w:rsidR="008E01E7">
        <w:rPr>
          <w:iCs/>
        </w:rPr>
        <w:t>konkretnego problemu VRP może on ulegać istotnym modyfikacjom.</w:t>
      </w:r>
      <w:r w:rsidR="00B37648">
        <w:rPr>
          <w:iCs/>
        </w:rPr>
        <w:t xml:space="preserve"> Poniżej zostanie przedstawionych kilka najważniejszych metod i podejść do sformułowania tego ograniczenia</w:t>
      </w:r>
      <w:r w:rsidR="00C23EED">
        <w:rPr>
          <w:iCs/>
        </w:rPr>
        <w:t>, które daje się zastosować w większości problemów VRP (założono optymalizację na grafie nieskierowanym)</w:t>
      </w:r>
      <w:r w:rsidR="00B37648">
        <w:rPr>
          <w:iCs/>
        </w:rPr>
        <w:t>.</w:t>
      </w:r>
    </w:p>
    <w:p w14:paraId="359C8658" w14:textId="710F4051" w:rsidR="008E01E7" w:rsidRDefault="00B37648" w:rsidP="00D70CA2">
      <w:pPr>
        <w:pStyle w:val="Tekstpodstawowy"/>
        <w:rPr>
          <w:iCs/>
        </w:rPr>
      </w:pPr>
      <w:r>
        <w:rPr>
          <w:iCs/>
        </w:rPr>
        <w:tab/>
      </w:r>
      <w:proofErr w:type="spellStart"/>
      <w:r w:rsidR="008E01E7">
        <w:rPr>
          <w:iCs/>
        </w:rPr>
        <w:t>Bektas</w:t>
      </w:r>
      <w:proofErr w:type="spellEnd"/>
      <w:r w:rsidR="008E01E7">
        <w:rPr>
          <w:iCs/>
        </w:rPr>
        <w:t xml:space="preserve"> zaproponował następującą formułę</w:t>
      </w:r>
      <w:r w:rsidR="004B404F">
        <w:rPr>
          <w:rStyle w:val="Odwoanieprzypisudolnego"/>
          <w:iCs/>
        </w:rPr>
        <w:footnoteReference w:id="37"/>
      </w:r>
      <w:r w:rsidR="008E01E7">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22436D">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rsidP="0022436D">
            <w:pPr>
              <w:pStyle w:val="Tekstpodstawowy"/>
              <w:numPr>
                <w:ilvl w:val="0"/>
                <w:numId w:val="44"/>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922DB6">
        <w:tc>
          <w:tcPr>
            <w:tcW w:w="1888" w:type="dxa"/>
          </w:tcPr>
          <w:p w14:paraId="45CDACA3" w14:textId="77777777" w:rsidR="00922DB6" w:rsidRDefault="00922DB6" w:rsidP="00D70CA2">
            <w:pPr>
              <w:pStyle w:val="Tekstpodstawowy"/>
              <w:jc w:val="center"/>
              <w:rPr>
                <w:iCs/>
              </w:rPr>
            </w:pPr>
          </w:p>
        </w:tc>
        <w:tc>
          <w:tcPr>
            <w:tcW w:w="5290" w:type="dxa"/>
          </w:tcPr>
          <w:p w14:paraId="7E64CF7D" w14:textId="05CB07AF"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rsidP="00922DB6">
            <w:pPr>
              <w:pStyle w:val="Tekstpodstawowy"/>
              <w:numPr>
                <w:ilvl w:val="0"/>
                <w:numId w:val="44"/>
              </w:numPr>
              <w:jc w:val="right"/>
              <w:rPr>
                <w:iCs/>
              </w:rPr>
            </w:pPr>
          </w:p>
        </w:tc>
      </w:tr>
    </w:tbl>
    <w:p w14:paraId="322DB46C" w14:textId="2D8CECA8" w:rsidR="00A16536" w:rsidRDefault="005B2FB3" w:rsidP="00D70CA2">
      <w:pPr>
        <w:pStyle w:val="Tekstpodstawowy"/>
        <w:rPr>
          <w:iCs/>
        </w:rPr>
      </w:pPr>
      <w:r>
        <w:rPr>
          <w:iCs/>
        </w:rPr>
        <w:lastRenderedPageBreak/>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proofErr w:type="spellStart"/>
      <w:r w:rsidR="00AA05F5">
        <w:rPr>
          <w:iCs/>
        </w:rPr>
        <w:t>pod</w:t>
      </w:r>
      <w:r w:rsidR="006B65C6">
        <w:rPr>
          <w:iCs/>
        </w:rPr>
        <w:t>tras</w:t>
      </w:r>
      <w:proofErr w:type="spellEnd"/>
      <w:r w:rsidR="00AA05F5">
        <w:rPr>
          <w:iCs/>
        </w:rPr>
        <w:t xml:space="preserve"> będących częścią opracowanej trasy. </w:t>
      </w:r>
      <w:r w:rsidR="00A033CE">
        <w:rPr>
          <w:iCs/>
        </w:rPr>
        <w:t xml:space="preserve">Takie ujęcie warunku nazywa się też jawnym ograniczeniem </w:t>
      </w:r>
      <w:proofErr w:type="spellStart"/>
      <w:r w:rsidR="00A033CE">
        <w:rPr>
          <w:iCs/>
        </w:rPr>
        <w:t>Dantziga</w:t>
      </w:r>
      <w:proofErr w:type="spellEnd"/>
      <w:r w:rsidR="00A033CE">
        <w:rPr>
          <w:iCs/>
        </w:rPr>
        <w:t>-</w:t>
      </w:r>
      <w:proofErr w:type="spellStart"/>
      <w:r w:rsidR="00A033CE">
        <w:rPr>
          <w:iCs/>
        </w:rPr>
        <w:t>Fulkersona</w:t>
      </w:r>
      <w:proofErr w:type="spellEnd"/>
      <w:r w:rsidR="00A033CE">
        <w:rPr>
          <w:iCs/>
        </w:rPr>
        <w:t>-Johnsona</w:t>
      </w:r>
      <w:r w:rsidR="00D02149">
        <w:rPr>
          <w:iCs/>
        </w:rPr>
        <w:t xml:space="preserve"> (chociaż nie</w:t>
      </w:r>
      <w:r w:rsidR="000F7FE5">
        <w:rPr>
          <w:iCs/>
        </w:rPr>
        <w:t> </w:t>
      </w:r>
      <w:r w:rsidR="00D02149">
        <w:rPr>
          <w:iCs/>
        </w:rPr>
        <w:t>zostało przez nich opracowane)</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Pr>
          <w:rStyle w:val="Odwoanieprzypisudolnego"/>
          <w:iCs/>
        </w:rPr>
        <w:footnoteReference w:id="38"/>
      </w:r>
      <w:r w:rsidR="00AA05F5">
        <w:rPr>
          <w:iCs/>
        </w:rPr>
        <w:t xml:space="preserve"> Wynika to z tego, że zbiór </w:t>
      </w:r>
      <m:oMath>
        <m:r>
          <w:rPr>
            <w:rFonts w:ascii="Cambria Math" w:hAnsi="Cambria Math"/>
          </w:rPr>
          <m:t>S</m:t>
        </m:r>
      </m:oMath>
      <w:r w:rsidR="00AA05F5">
        <w:rPr>
          <w:iCs/>
        </w:rPr>
        <w:t>,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A60D12">
        <w:rPr>
          <w:iCs/>
        </w:rPr>
        <w:t>Równania 12</w:t>
      </w:r>
      <w:r w:rsidR="00D15788" w:rsidRPr="00D15788">
        <w:rPr>
          <w:iCs/>
        </w:rPr>
        <w:t xml:space="preserve"> </w:t>
      </w:r>
      <w:r w:rsidR="00B37648">
        <w:rPr>
          <w:iCs/>
        </w:rPr>
        <w:t xml:space="preserve">jest to, że liczba </w:t>
      </w:r>
      <w:r w:rsidR="00AE542F">
        <w:rPr>
          <w:iCs/>
        </w:rPr>
        <w:t xml:space="preserve">krawędzi w każdym </w:t>
      </w:r>
      <w:r w:rsidR="001A4815">
        <w:rPr>
          <w:iCs/>
        </w:rPr>
        <w:t xml:space="preserve">z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A60D12">
        <w:rPr>
          <w:iCs/>
        </w:rPr>
        <w:t>Równanie 1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647E0CE2" w:rsidR="00A16536" w:rsidRDefault="00A16536" w:rsidP="00D70CA2">
      <w:pPr>
        <w:pStyle w:val="Tekstpodstawowy"/>
        <w:rPr>
          <w:iCs/>
        </w:rPr>
      </w:pPr>
      <w:r>
        <w:rPr>
          <w:iCs/>
        </w:rPr>
        <w:tab/>
      </w:r>
      <w:r w:rsidR="00B37648">
        <w:rPr>
          <w:iCs/>
        </w:rPr>
        <w:t>Innym</w:t>
      </w:r>
      <w:r>
        <w:rPr>
          <w:iCs/>
        </w:rPr>
        <w:t xml:space="preserve"> z </w:t>
      </w:r>
      <w:r w:rsidR="00D92CCE">
        <w:rPr>
          <w:iCs/>
        </w:rPr>
        <w:t xml:space="preserve">podejść jest zastosowanie niejawnych ograniczeń </w:t>
      </w:r>
      <w:proofErr w:type="spellStart"/>
      <w:r w:rsidR="00D92CCE">
        <w:rPr>
          <w:iCs/>
        </w:rPr>
        <w:t>Dantziga</w:t>
      </w:r>
      <w:proofErr w:type="spellEnd"/>
      <w:r w:rsidR="00D92CCE">
        <w:rPr>
          <w:iCs/>
        </w:rPr>
        <w:t>-</w:t>
      </w:r>
      <w:proofErr w:type="spellStart"/>
      <w:r w:rsidR="00D92CCE">
        <w:rPr>
          <w:iCs/>
        </w:rPr>
        <w:t>Fulkersona</w:t>
      </w:r>
      <w:proofErr w:type="spellEnd"/>
      <w:r w:rsidR="00D92CCE">
        <w:rPr>
          <w:iCs/>
        </w:rPr>
        <w:t>-Johnsona (</w:t>
      </w:r>
      <w:proofErr w:type="spellStart"/>
      <w:r w:rsidR="00D92CCE" w:rsidRPr="00D92CCE">
        <w:rPr>
          <w:iCs/>
        </w:rPr>
        <w:t>Implicit</w:t>
      </w:r>
      <w:proofErr w:type="spellEnd"/>
      <w:r w:rsidR="00D92CCE" w:rsidRPr="00D92CCE">
        <w:rPr>
          <w:iCs/>
        </w:rPr>
        <w:t xml:space="preserve"> </w:t>
      </w:r>
      <w:proofErr w:type="spellStart"/>
      <w:r w:rsidR="00D92CCE" w:rsidRPr="00D92CCE">
        <w:rPr>
          <w:iCs/>
        </w:rPr>
        <w:t>Dantzig</w:t>
      </w:r>
      <w:proofErr w:type="spellEnd"/>
      <w:r w:rsidR="00D92CCE" w:rsidRPr="00D92CCE">
        <w:rPr>
          <w:iCs/>
        </w:rPr>
        <w:t>-</w:t>
      </w:r>
      <w:proofErr w:type="spellStart"/>
      <w:r w:rsidR="00D92CCE" w:rsidRPr="00D92CCE">
        <w:rPr>
          <w:iCs/>
        </w:rPr>
        <w:t>Fulkerson</w:t>
      </w:r>
      <w:proofErr w:type="spellEnd"/>
      <w:r w:rsidR="00D92CCE" w:rsidRPr="00D92CCE">
        <w:rPr>
          <w:iCs/>
        </w:rPr>
        <w:t xml:space="preserve">-Johnson </w:t>
      </w:r>
      <w:proofErr w:type="spellStart"/>
      <w:r w:rsidR="00D92CCE" w:rsidRPr="00D92CCE">
        <w:rPr>
          <w:iCs/>
        </w:rPr>
        <w:t>formulation</w:t>
      </w:r>
      <w:proofErr w:type="spellEnd"/>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posiadania zamkniętych cykli. Jeśli rozwiązanie okaże się niedopuszczalne, wówczas do zestawu ograniczeń zostaje dodany warunek, który nie zezwala na ponowne powstanie otrzymanego</w:t>
      </w:r>
      <w:r w:rsidR="00B37648">
        <w:rPr>
          <w:iCs/>
        </w:rPr>
        <w:t xml:space="preserve"> w danej iteracji</w:t>
      </w:r>
      <w:r w:rsidR="00D92CCE">
        <w:rPr>
          <w:iCs/>
        </w:rPr>
        <w:t xml:space="preserve"> zamkniętego cyklu.</w:t>
      </w:r>
      <w:r w:rsidR="00D35D7A">
        <w:rPr>
          <w:iCs/>
        </w:rPr>
        <w:t xml:space="preserve"> Metoda ta pozostawia dowolność w kwestii definiowania warunku ograniczającego. Takie ujęcie pozwala zmniejszyć liczbę warunków ograniczających i okazało się </w:t>
      </w:r>
      <w:r w:rsidR="00C70C04">
        <w:rPr>
          <w:iCs/>
        </w:rPr>
        <w:t>efektywne,</w:t>
      </w:r>
      <w:r w:rsidR="00D35D7A">
        <w:rPr>
          <w:iCs/>
        </w:rPr>
        <w:t xml:space="preserve"> dopóki nie wynaleziono kolejnych metod.</w:t>
      </w:r>
      <w:r w:rsidR="00184CE4">
        <w:rPr>
          <w:rStyle w:val="Odwoanieprzypisudolnego"/>
          <w:iCs/>
        </w:rPr>
        <w:footnoteReference w:id="39"/>
      </w:r>
    </w:p>
    <w:p w14:paraId="5DF83C16" w14:textId="101FBCFE"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proofErr w:type="spellStart"/>
      <w:r w:rsidR="00CF0EC6">
        <w:t>Applegate</w:t>
      </w:r>
      <w:proofErr w:type="spellEnd"/>
      <w:r w:rsidR="00CF0EC6">
        <w:t xml:space="preserve"> </w:t>
      </w:r>
      <w:r w:rsidR="003604F5">
        <w:t>et al</w:t>
      </w:r>
      <w:r w:rsidR="00CF0EC6">
        <w:t xml:space="preserve">. Omawiana tam tzw. </w:t>
      </w:r>
      <w:commentRangeStart w:id="14"/>
      <w:r w:rsidR="00CF0EC6">
        <w:t>metoda cięcia płaszczyzny</w:t>
      </w:r>
      <w:commentRangeEnd w:id="14"/>
      <w:r w:rsidR="00CF0EC6">
        <w:rPr>
          <w:rStyle w:val="Odwoaniedokomentarza"/>
          <w:lang w:val="x-none" w:eastAsia="x-none"/>
        </w:rPr>
        <w:commentReference w:id="14"/>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 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84CE4">
        <w:t>.</w:t>
      </w:r>
      <w:r w:rsidR="00153031">
        <w:rPr>
          <w:rStyle w:val="Odwoanieprzypisudolnego"/>
        </w:rPr>
        <w:footnoteReference w:id="40"/>
      </w:r>
      <w:r w:rsidR="00153031">
        <w:t xml:space="preserve"> Efektywność </w:t>
      </w:r>
      <w:r w:rsidR="00153031">
        <w:lastRenderedPageBreak/>
        <w:t xml:space="preserve">czasowa tego podejścia </w:t>
      </w:r>
      <w:r w:rsidR="00A60D12">
        <w:t>opiera się</w:t>
      </w:r>
      <w:r w:rsidR="00153031">
        <w:t xml:space="preserve"> na tym, że suma zbiorów potęgowych zbiorów rozłącznych jest mniejszym zbiorem niż zbiór potęgowy sumy tych zbiorów.</w:t>
      </w:r>
    </w:p>
    <w:p w14:paraId="02B0D9CF" w14:textId="0EBF568B" w:rsidR="0022249F" w:rsidRDefault="00502F3A" w:rsidP="00D70CA2">
      <w:pPr>
        <w:pStyle w:val="Tekstpodstawowy"/>
        <w:rPr>
          <w:iCs/>
        </w:rPr>
      </w:pPr>
      <w:r>
        <w:rPr>
          <w:iCs/>
        </w:rPr>
        <w:tab/>
      </w:r>
      <w:r w:rsidR="00E15B6A">
        <w:rPr>
          <w:iCs/>
        </w:rPr>
        <w:t>Miller</w:t>
      </w:r>
      <w:r w:rsidR="0043276D">
        <w:rPr>
          <w:iCs/>
        </w:rPr>
        <w:t xml:space="preserve">, </w:t>
      </w:r>
      <w:proofErr w:type="spellStart"/>
      <w:r w:rsidR="0043276D">
        <w:rPr>
          <w:iCs/>
        </w:rPr>
        <w:t>Tucker</w:t>
      </w:r>
      <w:proofErr w:type="spellEnd"/>
      <w:r w:rsidR="0043276D">
        <w:rPr>
          <w:iCs/>
        </w:rPr>
        <w:t xml:space="preserve"> i </w:t>
      </w:r>
      <w:proofErr w:type="spellStart"/>
      <w:r w:rsidR="0043276D">
        <w:rPr>
          <w:iCs/>
        </w:rPr>
        <w:t>Zemlin</w:t>
      </w:r>
      <w:proofErr w:type="spellEnd"/>
      <w:r w:rsidR="0043276D">
        <w:rPr>
          <w:iCs/>
        </w:rPr>
        <w:t xml:space="preserve">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w:t>
      </w:r>
      <w:proofErr w:type="spellStart"/>
      <w:r w:rsidR="00590441">
        <w:rPr>
          <w:iCs/>
        </w:rPr>
        <w:t>Capacit</w:t>
      </w:r>
      <w:r w:rsidR="00E60358">
        <w:rPr>
          <w:iCs/>
        </w:rPr>
        <w:t>at</w:t>
      </w:r>
      <w:r w:rsidR="00590441">
        <w:rPr>
          <w:iCs/>
        </w:rPr>
        <w:t>ed</w:t>
      </w:r>
      <w:proofErr w:type="spellEnd"/>
      <w:r w:rsidR="00590441">
        <w:rPr>
          <w:iCs/>
        </w:rPr>
        <w:t xml:space="preserve"> VRP – problem VRP z ograniczoną pojemnością pojazdu – po</w:t>
      </w:r>
      <w:r w:rsidR="000F7FE5">
        <w:rPr>
          <w:iCs/>
        </w:rPr>
        <w:t> </w:t>
      </w:r>
      <w:r w:rsidR="00590441">
        <w:rPr>
          <w:iCs/>
        </w:rPr>
        <w:t>odwiedzeniu określonej liczby miejsc, agent musi wrócić do punktu startowego uzupełnić zapas)</w:t>
      </w:r>
      <w:r w:rsidR="0043276D">
        <w:rPr>
          <w:iCs/>
        </w:rPr>
        <w:t xml:space="preserve">, dla którego liczba ograniczeń </w:t>
      </w:r>
      <w:r w:rsidR="00482877">
        <w:rPr>
          <w:iCs/>
        </w:rPr>
        <w:t xml:space="preserve">związanych z </w:t>
      </w:r>
      <w:r w:rsidR="00CD130D">
        <w:rPr>
          <w:iCs/>
        </w:rPr>
        <w:t xml:space="preserve">zamkniętymi cyklami </w:t>
      </w:r>
      <w:r w:rsidR="0043276D">
        <w:rPr>
          <w:iCs/>
        </w:rPr>
        <w:t xml:space="preserve">rośnie w 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454366">
        <w:rPr>
          <w:iCs/>
        </w:rPr>
        <w:t>.</w:t>
      </w:r>
      <w:r w:rsidR="00255060">
        <w:rPr>
          <w:rStyle w:val="Odwoanieprzypisudolnego"/>
          <w:iCs/>
        </w:rPr>
        <w:footnoteReference w:id="41"/>
      </w:r>
      <w:r w:rsidR="00255060">
        <w:rPr>
          <w:rStyle w:val="Nagwek3Znak"/>
          <w:rFonts w:ascii="Cambria Math" w:hAnsi="Cambria Math"/>
          <w:b w:val="0"/>
          <w:bCs w:val="0"/>
          <w:i/>
          <w:iCs/>
        </w:rPr>
        <w:t xml:space="preserve"> </w:t>
      </w:r>
      <w:proofErr w:type="spellStart"/>
      <w:r w:rsidR="003449EA">
        <w:rPr>
          <w:iCs/>
        </w:rPr>
        <w:t>Kulkarni</w:t>
      </w:r>
      <w:proofErr w:type="spellEnd"/>
      <w:r w:rsidR="003449EA">
        <w:rPr>
          <w:iCs/>
        </w:rPr>
        <w:t xml:space="preserve"> </w:t>
      </w:r>
      <w:r w:rsidR="00E87100">
        <w:rPr>
          <w:iCs/>
        </w:rPr>
        <w:t>et al</w:t>
      </w:r>
      <w:r w:rsidR="003449EA">
        <w:rPr>
          <w:iCs/>
        </w:rPr>
        <w:t xml:space="preserve">. </w:t>
      </w:r>
      <w:r w:rsidR="00454366">
        <w:rPr>
          <w:iCs/>
        </w:rPr>
        <w:t>te ograniczenia uogólnił</w:t>
      </w:r>
      <w:r w:rsidR="003449EA">
        <w:rPr>
          <w:iCs/>
        </w:rPr>
        <w:t>,</w:t>
      </w:r>
      <w:r w:rsidR="003449EA">
        <w:rPr>
          <w:rStyle w:val="Odwoanieprzypisudolnego"/>
          <w:iCs/>
        </w:rPr>
        <w:footnoteReference w:id="42"/>
      </w:r>
      <w:r w:rsidR="003449EA">
        <w:rPr>
          <w:iCs/>
        </w:rPr>
        <w:t xml:space="preserve"> </w:t>
      </w:r>
      <w:r w:rsidR="00590441">
        <w:rPr>
          <w:iCs/>
        </w:rPr>
        <w:t xml:space="preserve">a Kara </w:t>
      </w:r>
      <w:r w:rsidR="003604F5">
        <w:rPr>
          <w:iCs/>
        </w:rPr>
        <w:t>et 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Pr>
          <w:rStyle w:val="Odwoanieprzypisudolnego"/>
          <w:iCs/>
        </w:rPr>
        <w:footnoteReference w:id="43"/>
      </w:r>
      <w:r w:rsidR="00590441">
        <w:rPr>
          <w:iCs/>
        </w:rPr>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3C0EC0">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rsidP="004309B0">
            <w:pPr>
              <w:pStyle w:val="Tekstpodstawowy"/>
              <w:numPr>
                <w:ilvl w:val="0"/>
                <w:numId w:val="44"/>
              </w:numPr>
              <w:jc w:val="right"/>
              <w:rPr>
                <w:iCs/>
              </w:rPr>
            </w:pPr>
          </w:p>
        </w:tc>
      </w:tr>
      <w:tr w:rsidR="004309B0" w14:paraId="731179DD" w14:textId="77777777" w:rsidTr="003C0EC0">
        <w:trPr>
          <w:gridAfter w:val="1"/>
          <w:wAfter w:w="6" w:type="dxa"/>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rsidP="003C0EC0">
            <w:pPr>
              <w:pStyle w:val="Tekstpodstawowy"/>
              <w:numPr>
                <w:ilvl w:val="0"/>
                <w:numId w:val="44"/>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33B5B46A" w:rsidR="00F430BB" w:rsidRDefault="00F430BB" w:rsidP="00D70CA2">
      <w:pPr>
        <w:pStyle w:val="Tekstpodstawowy"/>
        <w:rPr>
          <w:iCs/>
        </w:rPr>
      </w:pPr>
      <w:r>
        <w:rPr>
          <w:iCs/>
        </w:rPr>
        <w:t xml:space="preserve">Warto zauważyć, że warunki </w:t>
      </w:r>
      <w:r w:rsidR="00A60D12">
        <w:rPr>
          <w:iCs/>
        </w:rPr>
        <w:t xml:space="preserve">opisane przez </w:t>
      </w:r>
      <w:commentRangeStart w:id="15"/>
      <w:r w:rsidR="00A60D12">
        <w:rPr>
          <w:iCs/>
        </w:rPr>
        <w:t>Równania 14 i 15</w:t>
      </w:r>
      <w:r>
        <w:rPr>
          <w:iCs/>
        </w:rPr>
        <w:t xml:space="preserve"> </w:t>
      </w:r>
      <w:commentRangeEnd w:id="15"/>
      <w:r w:rsidR="00A60D12">
        <w:rPr>
          <w:rStyle w:val="Odwoaniedokomentarza"/>
          <w:lang w:val="x-none" w:eastAsia="x-none"/>
        </w:rPr>
        <w:commentReference w:id="15"/>
      </w:r>
      <w:r>
        <w:rPr>
          <w:iCs/>
        </w:rPr>
        <w:t>nie obowiązują, gdy pojazd jedzie do punktu startowego, ze względu na</w:t>
      </w:r>
      <w:r>
        <w:rPr>
          <w:i/>
        </w:rPr>
        <w:t xml:space="preserve"> j</w:t>
      </w:r>
      <w:r>
        <w:rPr>
          <w:iCs/>
        </w:rPr>
        <w:t xml:space="preserve"> dla których obowiązuje ograniczenie.</w:t>
      </w:r>
      <w:r w:rsidR="00AA725B">
        <w:rPr>
          <w:iCs/>
        </w:rPr>
        <w:t xml:space="preserve"> Dla problemu VRP bez ograniczeń związanych z pojemnością </w:t>
      </w:r>
      <w:r w:rsidR="000C7159">
        <w:rPr>
          <w:iCs/>
        </w:rPr>
        <w:t>pojazdu można przyjąć, że</w:t>
      </w:r>
      <w:r w:rsidR="00625C8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5DCEA1F5" w14:textId="57F54985"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w:t>
      </w:r>
      <w:proofErr w:type="spellStart"/>
      <w:r w:rsidR="00B4642A">
        <w:rPr>
          <w:iCs/>
        </w:rPr>
        <w:t>Salehi</w:t>
      </w:r>
      <w:proofErr w:type="spellEnd"/>
      <w:r w:rsidR="00B4642A">
        <w:rPr>
          <w:iCs/>
        </w:rPr>
        <w:t>, Glosa i Miszczaka dla problemu VRPTW (VRP z oknami 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16"/>
      <w:r w:rsidR="00B92E5D">
        <w:rPr>
          <w:iCs/>
        </w:rPr>
        <w:t>następującego sformułowania</w:t>
      </w:r>
      <w:commentRangeEnd w:id="16"/>
      <w:r w:rsidR="00A60D12">
        <w:rPr>
          <w:rStyle w:val="Odwoaniedokomentarza"/>
          <w:lang w:val="x-none" w:eastAsia="x-none"/>
        </w:rPr>
        <w:commentReference w:id="16"/>
      </w:r>
      <w:r w:rsidR="00B92E5D">
        <w:rPr>
          <w:iCs/>
        </w:rPr>
        <w:t>:</w:t>
      </w:r>
      <w:r w:rsidR="00681AE1">
        <w:rPr>
          <w:rStyle w:val="Odwoanieprzypisudolnego"/>
          <w:iCs/>
        </w:rPr>
        <w:footnoteReference w:id="44"/>
      </w:r>
    </w:p>
    <w:p w14:paraId="78126727" w14:textId="77777777" w:rsidR="00F90827" w:rsidRDefault="00F90827" w:rsidP="00D70CA2">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A60D12">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rsidP="00946C7E">
            <w:pPr>
              <w:pStyle w:val="Tekstpodstawowy"/>
              <w:numPr>
                <w:ilvl w:val="0"/>
                <w:numId w:val="44"/>
              </w:numPr>
              <w:jc w:val="right"/>
              <w:rPr>
                <w:iCs/>
              </w:rPr>
            </w:pPr>
          </w:p>
        </w:tc>
      </w:tr>
    </w:tbl>
    <w:p w14:paraId="7D5CDEA0" w14:textId="6DAAB895" w:rsidR="00EF060F" w:rsidRDefault="00990773" w:rsidP="00141207">
      <w:pPr>
        <w:pStyle w:val="Tekstpodstawowy"/>
        <w:rPr>
          <w:iCs/>
        </w:rPr>
      </w:pPr>
      <w:commentRangeStart w:id="17"/>
      <w:r>
        <w:rPr>
          <w:iCs/>
        </w:rPr>
        <w:t>g</w:t>
      </w:r>
      <w:r w:rsidR="00EF060F">
        <w:rPr>
          <w:iCs/>
        </w:rPr>
        <w:t>dzie:</w:t>
      </w:r>
      <w:commentRangeEnd w:id="17"/>
      <w:r w:rsidR="00141207">
        <w:rPr>
          <w:rStyle w:val="Odwoaniedokomentarza"/>
          <w:lang w:val="x-none" w:eastAsia="x-none"/>
        </w:rPr>
        <w:commentReference w:id="17"/>
      </w:r>
    </w:p>
    <w:p w14:paraId="7382D962" w14:textId="22C42B13" w:rsidR="00EF060F" w:rsidRPr="00EF060F" w:rsidRDefault="00000000" w:rsidP="00EF060F">
      <w:pPr>
        <w:pStyle w:val="Tekstpodstawowy"/>
        <w:jc w:val="cente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
                    </w:rPr>
                  </m:ctrlPr>
                </m:mPr>
                <m:mr>
                  <m:e>
                    <m:r>
                      <w:rPr>
                        <w:rFonts w:ascii="Cambria Math" w:hAnsi="Cambria Math"/>
                      </w:rPr>
                      <m:t xml:space="preserve">     jeśli agent przechodzi z i-tego do j-tego wierzchołka w t-tym kroku</m:t>
                    </m:r>
                  </m:e>
                </m:mr>
                <m:mr>
                  <m:e>
                    <m:r>
                      <w:rPr>
                        <w:rFonts w:ascii="Cambria Math" w:hAnsi="Cambria Math"/>
                      </w:rPr>
                      <m:t xml:space="preserve">     w przeciwnym przypadku</m:t>
                    </m:r>
                  </m:e>
                </m:mr>
              </m:m>
            </m:e>
          </m:d>
          <m:r>
            <w:rPr>
              <w:rFonts w:ascii="Cambria Math" w:hAnsi="Cambria Math"/>
            </w:rPr>
            <m:t>,</m:t>
          </m:r>
        </m:oMath>
      </m:oMathPara>
    </w:p>
    <w:p w14:paraId="689FD49D" w14:textId="7BF32681" w:rsidR="00AC3471" w:rsidRP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 xml:space="preserve">-szym) pojazd będzie startował z 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Pr>
          <w:rStyle w:val="Odwoanieprzypisudolnego"/>
          <w:iCs/>
        </w:rPr>
        <w:footnoteReference w:id="45"/>
      </w:r>
      <w:r w:rsidR="00F25CEB">
        <w:rPr>
          <w:iCs/>
        </w:rPr>
        <w:t xml:space="preserve"> </w:t>
      </w:r>
      <w:r w:rsidR="00ED73CE">
        <w:rPr>
          <w:iCs/>
        </w:rPr>
        <w:t>Dobór wielkości kary stanowi kompromis – zbyt wysoka kara skutkuje zachłannością algorytmu i wpadnięciem w pułapkę lokalnego minimum (które nie musi być globalnym minimum funkcji celu). Zbyt niska kara może skutkować otrzymaniem rozwiązania niespełniającego ograniczeń.</w:t>
      </w:r>
    </w:p>
    <w:p w14:paraId="3F51D1B0" w14:textId="77777777" w:rsidR="00AA13E4" w:rsidRPr="00B14F82" w:rsidRDefault="00AA13E4" w:rsidP="00632F5C">
      <w:pPr>
        <w:pStyle w:val="Tekstpodstawowy"/>
        <w:ind w:left="708"/>
        <w:jc w:val="center"/>
      </w:pPr>
    </w:p>
    <w:p w14:paraId="43FFF5D2" w14:textId="4B6CF76C" w:rsidR="00A470A9" w:rsidRDefault="00773503" w:rsidP="00A470A9">
      <w:pPr>
        <w:pStyle w:val="Nagwek2"/>
      </w:pPr>
      <w:bookmarkStart w:id="18" w:name="_Toc116806271"/>
      <w:r>
        <w:t>Kwantowe i hybrydowe algorytmy optymalizacyjne</w:t>
      </w:r>
      <w:bookmarkEnd w:id="18"/>
    </w:p>
    <w:p w14:paraId="4D864A70" w14:textId="0E08196F" w:rsidR="00A470A9" w:rsidRDefault="00A470A9" w:rsidP="00A470A9">
      <w:pPr>
        <w:pStyle w:val="Nagwek3"/>
      </w:pPr>
      <w:bookmarkStart w:id="19" w:name="_Toc116806272"/>
      <w:r>
        <w:t>QAOA</w:t>
      </w:r>
      <w:r w:rsidR="00FE0217">
        <w:t xml:space="preserve"> jako algorytm wariancyjny</w:t>
      </w:r>
      <w:bookmarkEnd w:id="19"/>
    </w:p>
    <w:p w14:paraId="33E279AA" w14:textId="77777777" w:rsidR="00A470A9" w:rsidRPr="00B964D5" w:rsidRDefault="00A470A9" w:rsidP="00A470A9">
      <w:pPr>
        <w:pStyle w:val="Tekstpodstawowy"/>
      </w:pPr>
    </w:p>
    <w:p w14:paraId="12623378" w14:textId="07407403" w:rsidR="00A470A9" w:rsidRDefault="00A470A9" w:rsidP="00A470A9">
      <w:pPr>
        <w:pStyle w:val="Tekstpodstawowy"/>
        <w:ind w:firstLine="708"/>
      </w:pPr>
      <w:r>
        <w:t>Jednym z algorytmów kwantowych dedykowanych optymalizacji kombinatorycznej jest kwantowy algorytm przybliżonej optymalizacji (</w:t>
      </w:r>
      <w:r w:rsidRPr="00F25CEB">
        <w:rPr>
          <w:i/>
          <w:iCs/>
        </w:rPr>
        <w:t xml:space="preserve">Quantum </w:t>
      </w:r>
      <w:proofErr w:type="spellStart"/>
      <w:r w:rsidRPr="00F25CEB">
        <w:rPr>
          <w:i/>
          <w:iCs/>
        </w:rPr>
        <w:t>Approximate</w:t>
      </w:r>
      <w:proofErr w:type="spellEnd"/>
      <w:r w:rsidRPr="00F25CEB">
        <w:rPr>
          <w:i/>
          <w:iCs/>
        </w:rPr>
        <w:t xml:space="preserve"> </w:t>
      </w:r>
      <w:proofErr w:type="spellStart"/>
      <w:r w:rsidRPr="00F25CEB">
        <w:rPr>
          <w:i/>
          <w:iCs/>
        </w:rPr>
        <w:t>Optimization</w:t>
      </w:r>
      <w:proofErr w:type="spellEnd"/>
      <w:r w:rsidRPr="00F25CEB">
        <w:rPr>
          <w:i/>
          <w:iCs/>
        </w:rPr>
        <w:t xml:space="preserve"> </w:t>
      </w:r>
      <w:proofErr w:type="spellStart"/>
      <w:r w:rsidRPr="00F25CEB">
        <w:rPr>
          <w:i/>
          <w:iCs/>
        </w:rPr>
        <w:t>Algorithm</w:t>
      </w:r>
      <w:proofErr w:type="spellEnd"/>
      <w:r>
        <w:t xml:space="preserve"> – QAOA), zaproponowany w 2014</w:t>
      </w:r>
      <w:r w:rsidR="004541E7">
        <w:t xml:space="preserve"> przez Edwarda </w:t>
      </w:r>
      <w:proofErr w:type="spellStart"/>
      <w:r w:rsidR="004541E7">
        <w:t>Farhiego</w:t>
      </w:r>
      <w:proofErr w:type="spellEnd"/>
      <w:r w:rsidR="007B6147">
        <w:t xml:space="preserve">, </w:t>
      </w:r>
      <w:r w:rsidR="004541E7">
        <w:t xml:space="preserve">Jeffreya </w:t>
      </w:r>
      <w:proofErr w:type="spellStart"/>
      <w:r w:rsidR="004541E7">
        <w:t>Goldstone’a</w:t>
      </w:r>
      <w:proofErr w:type="spellEnd"/>
      <w:r>
        <w:t xml:space="preserve"> </w:t>
      </w:r>
      <w:r w:rsidR="007B6147">
        <w:t xml:space="preserve">i </w:t>
      </w:r>
      <w:r w:rsidR="007B6147">
        <w:lastRenderedPageBreak/>
        <w:t xml:space="preserve">Sama </w:t>
      </w:r>
      <w:proofErr w:type="spellStart"/>
      <w:r w:rsidR="007B6147">
        <w:t>Gutmana</w:t>
      </w:r>
      <w:proofErr w:type="spellEnd"/>
      <w:r w:rsidR="007B6147">
        <w:t xml:space="preserve"> </w:t>
      </w:r>
      <w:r>
        <w:t>do rozwiązywania problemu max-</w:t>
      </w:r>
      <w:proofErr w:type="spellStart"/>
      <w:r>
        <w:t>cut</w:t>
      </w:r>
      <w:proofErr w:type="spellEnd"/>
      <w:r>
        <w:t>,</w:t>
      </w:r>
      <w:r>
        <w:rPr>
          <w:rStyle w:val="Odwoanieprzypisudolnego"/>
        </w:rPr>
        <w:footnoteReference w:id="46"/>
      </w:r>
      <w:r>
        <w:t xml:space="preserve"> który podobnie jak problem VRP, jest problemem kombinatorycznym (tzn. dyskretnym, o relatywnie dużej przestrzeni rozwiązań).</w:t>
      </w:r>
      <w:r w:rsidR="00E61C01">
        <w:t xml:space="preserve"> W Rozdziałach I.3.2 oraz I.3.3 przedstawiono algorytm QAOA zgodnie z założeniami jego twórców. </w:t>
      </w:r>
      <w:r w:rsidR="00920B72">
        <w:t>Algorytm ten należy do klasy kwantowych algorytmów wariancyjnych (</w:t>
      </w:r>
      <w:proofErr w:type="spellStart"/>
      <w:r w:rsidR="00920B72" w:rsidRPr="00F25CEB">
        <w:rPr>
          <w:i/>
          <w:iCs/>
        </w:rPr>
        <w:t>Variational</w:t>
      </w:r>
      <w:proofErr w:type="spellEnd"/>
      <w:r w:rsidR="00920B72" w:rsidRPr="00F25CEB">
        <w:rPr>
          <w:i/>
          <w:iCs/>
        </w:rPr>
        <w:t xml:space="preserve"> Quantum </w:t>
      </w:r>
      <w:proofErr w:type="spellStart"/>
      <w:r w:rsidR="00920B72" w:rsidRPr="00F25CEB">
        <w:rPr>
          <w:i/>
          <w:iCs/>
        </w:rPr>
        <w:t>Algorithm</w:t>
      </w:r>
      <w:proofErr w:type="spellEnd"/>
      <w:r w:rsidR="00F25CEB">
        <w:t xml:space="preserve"> - VQA</w:t>
      </w:r>
      <w:r w:rsidR="00920B72">
        <w:t xml:space="preserve">). Algorytmy VQA są algorytmami hybrydowymi – łączą one obliczenia dokonywane na kubitach z wykorzystaniem maszyn kwantowych z </w:t>
      </w:r>
      <w:r w:rsidR="00F25CEB">
        <w:t>obliczeniami</w:t>
      </w:r>
      <w:r w:rsidR="00920B72">
        <w:t xml:space="preserve"> na maszynach klasycznych (bitowych). Łącznikami są</w:t>
      </w:r>
      <w:r w:rsidR="000F7FE5">
        <w:t> </w:t>
      </w:r>
      <w:r w:rsidR="00920B72">
        <w:t>pomiary</w:t>
      </w:r>
      <w:r w:rsidR="00FE0217">
        <w:t>, które skutkują przeniesieniem pewnej informacji z kubitu na bit oraz kwantowe bramki parametryzowane</w:t>
      </w:r>
      <w:r w:rsidR="000272BF">
        <w:t>,</w:t>
      </w:r>
      <w:r w:rsidR="00FE0217">
        <w:t xml:space="preserve"> gdzie wartość parametrów jest wyznaczana przy pomocy klasycznych algorytmów.</w:t>
      </w:r>
      <w:r w:rsidR="00DE044F">
        <w:rPr>
          <w:rStyle w:val="Odwoanieprzypisudolnego"/>
        </w:rPr>
        <w:footnoteReference w:id="47"/>
      </w:r>
    </w:p>
    <w:p w14:paraId="4033DD9A" w14:textId="5E96D26B" w:rsidR="00C539B0" w:rsidRDefault="00C539B0" w:rsidP="00A470A9">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Pr>
          <w:rStyle w:val="Odwoanieprzypisudolnego"/>
        </w:rPr>
        <w:footnoteReference w:id="48"/>
      </w:r>
      <w:r>
        <w:t xml:space="preserve"> </w:t>
      </w:r>
      <w:r>
        <w:rPr>
          <w:rStyle w:val="Odwoanieprzypisudolnego"/>
        </w:rPr>
        <w:footnoteReference w:id="49"/>
      </w:r>
      <w:r>
        <w:t xml:space="preserve"> Problem </w:t>
      </w:r>
      <w:r w:rsidRPr="00C539B0">
        <w:t>MAX-3LIN-EQN</w:t>
      </w:r>
      <w:r>
        <w:t xml:space="preserve"> jest problemem NP-trudnym, gdzie danymi wejściowymi jest układ równań liniowych (w arytmetyce modulo 2), każdy z maksymalnie 3 zmiennymi</w:t>
      </w:r>
      <w:r w:rsidR="0090750F">
        <w:t>. Celem jest znalezienie takich wartości zmiennych, aby jak największa liczba równań została spełniona</w:t>
      </w:r>
      <w:r w:rsidR="00775A92">
        <w:t>.</w:t>
      </w:r>
      <w:r w:rsidR="00DE044F">
        <w:rPr>
          <w:rStyle w:val="Odwoanieprzypisudolnego"/>
        </w:rPr>
        <w:footnoteReference w:id="50"/>
      </w:r>
    </w:p>
    <w:p w14:paraId="043B49B6" w14:textId="72A02492" w:rsidR="00CB2B35" w:rsidRDefault="00775A92" w:rsidP="0053396A">
      <w:pPr>
        <w:pStyle w:val="Tekstpodstawowy"/>
        <w:ind w:firstLine="708"/>
      </w:pPr>
      <w:r>
        <w:t>Jedną z głównych wad algorytmu QAOA jest jego silna zależność od stosunku liczby ograniczeń do liczby zmiennych</w:t>
      </w:r>
      <w:r w:rsidR="00F241AC">
        <w:t>.</w:t>
      </w:r>
      <w:r w:rsidR="00F241AC">
        <w:rPr>
          <w:rStyle w:val="Odwoanieprzypisudolnego"/>
        </w:rPr>
        <w:footnoteReference w:id="51"/>
      </w:r>
      <w:r w:rsidR="0053396A">
        <w:t xml:space="preserve"> </w:t>
      </w:r>
      <w:r w:rsidR="00CB2B35">
        <w:t>Algorytm QAOA może być wykorzystany również jako część innych algorytmów, które, przynajmniej teoretycznie, mogą rozwiązać problem w najkrótszym możliwym czasie, np. algorytm Grovera.</w:t>
      </w:r>
      <w:r w:rsidR="00CB2B35">
        <w:rPr>
          <w:rStyle w:val="Odwoanieprzypisudolnego"/>
        </w:rPr>
        <w:footnoteReference w:id="52"/>
      </w:r>
      <w:r w:rsidR="00CB2B35">
        <w:t xml:space="preserve"> </w:t>
      </w:r>
      <w:r w:rsidR="00CB2B35">
        <w:rPr>
          <w:rStyle w:val="Odwoanieprzypisudolnego"/>
        </w:rPr>
        <w:footnoteReference w:id="53"/>
      </w:r>
      <w:r w:rsidR="00CB2B35">
        <w:t xml:space="preserve"> </w:t>
      </w:r>
      <w:r w:rsidR="00CC45DC">
        <w:rPr>
          <w:rStyle w:val="Odwoanieprzypisudolnego"/>
        </w:rPr>
        <w:footnoteReference w:id="54"/>
      </w:r>
    </w:p>
    <w:p w14:paraId="2AD4BCCC" w14:textId="223F8186" w:rsidR="00FE1991" w:rsidRDefault="00027FB3" w:rsidP="00FE1991">
      <w:pPr>
        <w:pStyle w:val="Nagwek3"/>
      </w:pPr>
      <w:bookmarkStart w:id="20" w:name="_Toc116806273"/>
      <w:r>
        <w:lastRenderedPageBreak/>
        <w:t>Założenia algorytmu</w:t>
      </w:r>
      <w:r w:rsidR="00FE1991">
        <w:t xml:space="preserve"> QAOA</w:t>
      </w:r>
      <w:bookmarkEnd w:id="20"/>
    </w:p>
    <w:p w14:paraId="20D7B580" w14:textId="758E8F61" w:rsidR="00FE1991" w:rsidRDefault="00BB0345" w:rsidP="00BB0345">
      <w:pPr>
        <w:pStyle w:val="Tekstpodstawowy"/>
        <w:ind w:firstLine="708"/>
      </w:pPr>
      <w:r>
        <w:t xml:space="preserve">W optymalizacji z wykorzystaniem algorytmów kwantowych jednym z kluczowych pojęć jest </w:t>
      </w:r>
      <w:r w:rsidR="00501396">
        <w:t>H</w:t>
      </w:r>
      <w:r>
        <w:t>amiltonian (zwany też funkcją lub operatorem Hamiltona).</w:t>
      </w:r>
      <w:r w:rsidR="004C3CBE">
        <w:t xml:space="preserve"> Opisuje on ilość</w:t>
      </w:r>
      <w:r w:rsidR="00145712">
        <w:t xml:space="preserve"> energii w systemie</w:t>
      </w:r>
      <w:r w:rsidR="00501396">
        <w:t xml:space="preserve"> w zależności od stanu </w:t>
      </w:r>
      <w:r w:rsidR="004E1A70">
        <w:t>systemu</w:t>
      </w:r>
      <w:r w:rsidR="00145712">
        <w:t>.</w:t>
      </w:r>
      <w:r w:rsidR="00501396">
        <w:t xml:space="preserve"> Z perspektywy informatyki kwantowej s</w:t>
      </w:r>
      <w:r>
        <w:t>łuży on do przekształcenia wektora stanu kwantowego do pewnej postaci.</w:t>
      </w:r>
      <w:r w:rsidR="00C27BE5">
        <w:t xml:space="preserve"> Hamiltonian</w:t>
      </w:r>
      <w:r w:rsidR="00FE49AE">
        <w:t xml:space="preserve"> oznaczany  </w:t>
      </w:r>
      <m:oMath>
        <m:acc>
          <m:accPr>
            <m:ctrlPr>
              <w:rPr>
                <w:rFonts w:ascii="Cambria Math" w:hAnsi="Cambria Math"/>
              </w:rPr>
            </m:ctrlPr>
          </m:accPr>
          <m:e>
            <m:r>
              <w:rPr>
                <w:rFonts w:ascii="Cambria Math" w:hAnsi="Cambria Math"/>
              </w:rPr>
              <m:t>H</m:t>
            </m:r>
          </m:e>
        </m:acc>
      </m:oMath>
      <w:r w:rsidR="00FE49AE">
        <w:t xml:space="preserve"> </w:t>
      </w:r>
      <w:r w:rsidR="00DF736B">
        <w:t xml:space="preserve">(dla przypadku ogólnego) </w:t>
      </w:r>
      <w:r w:rsidR="00FE49AE">
        <w:t>lub</w:t>
      </w:r>
      <w:r w:rsidR="00C27BE5">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rsidR="00C27BE5">
        <w:t xml:space="preserve"> </w:t>
      </w:r>
      <w:r w:rsidR="00DF736B">
        <w:t xml:space="preserve">(dla algorytmu QAOA) </w:t>
      </w:r>
      <w:r w:rsidR="00C27BE5">
        <w:t>jest macierzową reprezentacją funkcji celu</w:t>
      </w:r>
      <w:r w:rsidR="00FE49AE">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rsidR="00FE49AE">
        <w:t xml:space="preserve"> pewną funkcję mieszającą stosowaną w algorytmie.</w:t>
      </w:r>
    </w:p>
    <w:p w14:paraId="056E00BE" w14:textId="04DA1124" w:rsidR="00500CCF" w:rsidRDefault="004C3CBE" w:rsidP="00BB0345">
      <w:pPr>
        <w:pStyle w:val="Tekstpodstawowy"/>
        <w:ind w:firstLine="708"/>
      </w:pPr>
      <w:r>
        <w:t>Zadania optymalizacyjne tłumaczy się na język informatyki kwantowej jako zadanie polegające na znalezieniu takiego stanu (wektora stanu</w:t>
      </w:r>
      <w:commentRangeStart w:id="21"/>
      <w:r>
        <w:t>), dla którego ilość energii jest w</w:t>
      </w:r>
      <w:r w:rsidR="000F7FE5">
        <w:t> </w:t>
      </w:r>
      <w:r>
        <w:t>systemie jest najniższa</w:t>
      </w:r>
      <w:commentRangeEnd w:id="21"/>
      <w:r>
        <w:rPr>
          <w:rStyle w:val="Odwoaniedokomentarza"/>
          <w:lang w:val="x-none" w:eastAsia="x-none"/>
        </w:rPr>
        <w:commentReference w:id="21"/>
      </w:r>
      <w:r w:rsidR="000600CA">
        <w:t xml:space="preserve"> </w:t>
      </w:r>
      <w:r w:rsidR="000600CA" w:rsidRPr="005A497C">
        <w:t>(</w:t>
      </w:r>
      <w:proofErr w:type="spellStart"/>
      <w:r w:rsidR="000600CA">
        <w:rPr>
          <w:i/>
          <w:iCs/>
        </w:rPr>
        <w:t>lowest</w:t>
      </w:r>
      <w:proofErr w:type="spellEnd"/>
      <w:r w:rsidR="000600CA">
        <w:rPr>
          <w:i/>
          <w:iCs/>
        </w:rPr>
        <w:t xml:space="preserve"> </w:t>
      </w:r>
      <w:proofErr w:type="spellStart"/>
      <w:r w:rsidR="000600CA">
        <w:rPr>
          <w:i/>
          <w:iCs/>
        </w:rPr>
        <w:t>energy</w:t>
      </w:r>
      <w:proofErr w:type="spellEnd"/>
      <w:r w:rsidR="000600CA">
        <w:rPr>
          <w:i/>
          <w:iCs/>
        </w:rPr>
        <w:t xml:space="preserve"> </w:t>
      </w:r>
      <w:proofErr w:type="spellStart"/>
      <w:r w:rsidR="000600CA">
        <w:rPr>
          <w:i/>
          <w:iCs/>
        </w:rPr>
        <w:t>state</w:t>
      </w:r>
      <w:proofErr w:type="spellEnd"/>
      <w:r w:rsidR="000600CA">
        <w:rPr>
          <w:i/>
          <w:iCs/>
        </w:rPr>
        <w:t xml:space="preserve">, </w:t>
      </w:r>
      <w:proofErr w:type="spellStart"/>
      <w:r w:rsidR="000600CA">
        <w:rPr>
          <w:i/>
          <w:iCs/>
        </w:rPr>
        <w:t>ground</w:t>
      </w:r>
      <w:proofErr w:type="spellEnd"/>
      <w:r w:rsidR="000600CA">
        <w:rPr>
          <w:i/>
          <w:iCs/>
        </w:rPr>
        <w:t xml:space="preserve"> </w:t>
      </w:r>
      <w:proofErr w:type="spellStart"/>
      <w:r w:rsidR="000600CA">
        <w:rPr>
          <w:i/>
          <w:iCs/>
        </w:rPr>
        <w:t>state</w:t>
      </w:r>
      <w:proofErr w:type="spellEnd"/>
      <w:r w:rsidR="000600CA" w:rsidRPr="005A497C">
        <w:t>)</w:t>
      </w:r>
      <w:r w:rsidR="005A08E4">
        <w:t xml:space="preserve"> lub najwyższa, w zależności od celu optymalizacji</w:t>
      </w:r>
      <w:r>
        <w:t xml:space="preserve">.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rsidR="00500CCF">
        <w:t xml:space="preserve"> opisuje wartość oczekiwana</w:t>
      </w:r>
      <w:r w:rsidR="00C27BE5">
        <w:t xml:space="preserve">, która jest wartością funkcji celu </w:t>
      </w:r>
      <m:oMath>
        <m:acc>
          <m:accPr>
            <m:ctrlPr>
              <w:rPr>
                <w:rFonts w:ascii="Cambria Math" w:hAnsi="Cambria Math"/>
                <w:i/>
              </w:rPr>
            </m:ctrlPr>
          </m:accPr>
          <m:e>
            <m:r>
              <w:rPr>
                <w:rFonts w:ascii="Cambria Math" w:hAnsi="Cambria Math"/>
              </w:rPr>
              <m:t>H</m:t>
            </m:r>
          </m:e>
        </m:acc>
      </m:oMath>
      <w:r w:rsidR="00C27BE5">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00500CCF">
        <w:t>:</w:t>
      </w:r>
      <w:r w:rsidR="007B6147">
        <w:rPr>
          <w:rStyle w:val="Odwoanieprzypisudolnego"/>
        </w:rPr>
        <w:footnoteReference w:id="55"/>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40103419" w14:textId="77777777" w:rsidTr="00F25CEB">
        <w:tc>
          <w:tcPr>
            <w:tcW w:w="3020" w:type="dxa"/>
          </w:tcPr>
          <w:p w14:paraId="003138BE" w14:textId="77777777" w:rsidR="00F25CEB" w:rsidRDefault="00F25CEB" w:rsidP="00F25CEB">
            <w:pPr>
              <w:pStyle w:val="Tekstpodstawowy"/>
            </w:pPr>
          </w:p>
        </w:tc>
        <w:tc>
          <w:tcPr>
            <w:tcW w:w="3020" w:type="dxa"/>
            <w:vAlign w:val="center"/>
          </w:tcPr>
          <w:p w14:paraId="7B5A768F" w14:textId="34F997AA"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58834C3A" w14:textId="77777777" w:rsidR="00F25CEB" w:rsidRDefault="00F25CEB" w:rsidP="00F25CEB">
            <w:pPr>
              <w:pStyle w:val="Tekstpodstawowy"/>
              <w:numPr>
                <w:ilvl w:val="0"/>
                <w:numId w:val="44"/>
              </w:numPr>
              <w:jc w:val="right"/>
            </w:pPr>
          </w:p>
        </w:tc>
      </w:tr>
    </w:tbl>
    <w:p w14:paraId="499238F7" w14:textId="3403B5F1" w:rsidR="00080185" w:rsidRDefault="00080185" w:rsidP="00080185">
      <w:pPr>
        <w:pStyle w:val="Tekstpodstawowy"/>
        <w:ind w:firstLine="708"/>
      </w:pPr>
      <w:r>
        <w:t xml:space="preserve">Zadanie odnalezienia </w:t>
      </w:r>
      <w:commentRangeStart w:id="22"/>
      <w:r>
        <w:t>stanu podstawowego</w:t>
      </w:r>
      <w:commentRangeEnd w:id="22"/>
      <w:r w:rsidR="00043AA8">
        <w:rPr>
          <w:rStyle w:val="Odwoaniedokomentarza"/>
          <w:lang w:val="x-none" w:eastAsia="x-none"/>
        </w:rPr>
        <w:commentReference w:id="22"/>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tzn. </w:t>
      </w:r>
      <w:r w:rsidR="00C70C04">
        <w:t>stanu,</w:t>
      </w:r>
      <w:r>
        <w:t xml:space="preserve"> w którym ilość energii w</w:t>
      </w:r>
      <w:r w:rsidR="000F7FE5">
        <w:t> </w:t>
      </w:r>
      <w:r>
        <w:t>systemie jest najmniejsza, można traktować jako zadanie odnalezienia minimum globalnego funkcji celu, zadanego jako:</w:t>
      </w:r>
      <w:r w:rsidR="007B6147">
        <w:rPr>
          <w:rStyle w:val="Odwoanieprzypisudolnego"/>
        </w:rPr>
        <w:footnoteReference w:id="56"/>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98BE020" w14:textId="77777777" w:rsidTr="00F25CEB">
        <w:tc>
          <w:tcPr>
            <w:tcW w:w="3020" w:type="dxa"/>
          </w:tcPr>
          <w:p w14:paraId="51312CBF" w14:textId="77777777" w:rsidR="00F25CEB" w:rsidRDefault="00F25CEB" w:rsidP="00F25CEB">
            <w:pPr>
              <w:pStyle w:val="Tekstpodstawowy"/>
            </w:pPr>
          </w:p>
        </w:tc>
        <w:tc>
          <w:tcPr>
            <w:tcW w:w="3020" w:type="dxa"/>
            <w:vAlign w:val="center"/>
          </w:tcPr>
          <w:p w14:paraId="668E6DE1" w14:textId="53A3FC57" w:rsidR="00F25CEB" w:rsidRDefault="00000000" w:rsidP="00F25CE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011A506C" w14:textId="77777777" w:rsidR="00F25CEB" w:rsidRDefault="00F25CEB" w:rsidP="00F25CEB">
            <w:pPr>
              <w:pStyle w:val="Tekstpodstawowy"/>
              <w:numPr>
                <w:ilvl w:val="0"/>
                <w:numId w:val="44"/>
              </w:numPr>
              <w:jc w:val="right"/>
            </w:pPr>
          </w:p>
        </w:tc>
      </w:tr>
    </w:tbl>
    <w:p w14:paraId="7C3D154A" w14:textId="1DA5A0FB" w:rsidR="004C3CBE" w:rsidRDefault="00B01086" w:rsidP="00080185">
      <w:pPr>
        <w:pStyle w:val="Tekstpodstawowy"/>
        <w:ind w:firstLine="708"/>
      </w:pPr>
      <w:r>
        <w:t xml:space="preserve">Algorytm </w:t>
      </w:r>
      <w:r w:rsidR="002C4BBE">
        <w:t>polega na znalezieniu</w:t>
      </w:r>
      <w:r>
        <w:t xml:space="preserve"> pewnego stanu</w:t>
      </w:r>
      <w:r w:rsidR="002C4BBE">
        <w:t>,</w:t>
      </w:r>
      <w:r>
        <w:t xml:space="preserve"> </w:t>
      </w:r>
      <w:r w:rsidR="004361D6">
        <w:t>który</w:t>
      </w:r>
      <w:r w:rsidR="002C4BBE">
        <w:t xml:space="preserve"> </w:t>
      </w:r>
      <w:r w:rsidR="004361D6">
        <w:t xml:space="preserve"> zależy od parametru</w:t>
      </w:r>
      <w:r w:rsidR="006E397E">
        <w:t xml:space="preserve"> (tutaj: zestawu parametrów)</w:t>
      </w:r>
      <w:r w:rsidR="004361D6">
        <w:t xml:space="preserve"> </w:t>
      </w:r>
      <m:oMath>
        <m:r>
          <w:rPr>
            <w:rFonts w:ascii="Cambria Math" w:hAnsi="Cambria Math"/>
          </w:rPr>
          <m:t>θ</m:t>
        </m:r>
      </m:oMath>
      <w:r w:rsidR="004361D6">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rsidR="004361D6">
        <w:t xml:space="preserve">. Należy więc znaleźć taką wartość parametru </w:t>
      </w:r>
      <m:oMath>
        <m:r>
          <w:rPr>
            <w:rFonts w:ascii="Cambria Math" w:hAnsi="Cambria Math"/>
          </w:rPr>
          <m:t>θ</m:t>
        </m:r>
      </m:oMath>
      <w:r w:rsidR="004361D6">
        <w:t>, która pozwoli na minimalizację funkcji celu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7B5E351" w14:textId="77777777" w:rsidTr="00F25CEB">
        <w:tc>
          <w:tcPr>
            <w:tcW w:w="3020" w:type="dxa"/>
          </w:tcPr>
          <w:p w14:paraId="0CA5D12E" w14:textId="77777777" w:rsidR="00F25CEB" w:rsidRDefault="00F25CEB" w:rsidP="00F25CEB">
            <w:pPr>
              <w:pStyle w:val="Tekstpodstawowy"/>
            </w:pPr>
          </w:p>
        </w:tc>
        <w:tc>
          <w:tcPr>
            <w:tcW w:w="3020" w:type="dxa"/>
            <w:vAlign w:val="center"/>
          </w:tcPr>
          <w:p w14:paraId="50568D94" w14:textId="0397C913"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238245A0" w14:textId="77777777" w:rsidR="00F25CEB" w:rsidRDefault="00F25CEB" w:rsidP="00F25CEB">
            <w:pPr>
              <w:pStyle w:val="Tekstpodstawowy"/>
              <w:numPr>
                <w:ilvl w:val="0"/>
                <w:numId w:val="44"/>
              </w:numPr>
              <w:jc w:val="right"/>
            </w:pPr>
          </w:p>
        </w:tc>
      </w:tr>
    </w:tbl>
    <w:p w14:paraId="184430D9" w14:textId="1F616BA2" w:rsidR="004361D6" w:rsidRDefault="004361D6" w:rsidP="00CF5227">
      <w:pPr>
        <w:pStyle w:val="Tekstpodstawowy"/>
      </w:pPr>
      <w:r>
        <w:t>wię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066E7A5F" w14:textId="77777777" w:rsidTr="00F25CEB">
        <w:tc>
          <w:tcPr>
            <w:tcW w:w="3020" w:type="dxa"/>
          </w:tcPr>
          <w:p w14:paraId="4CB8E448" w14:textId="77777777" w:rsidR="00F25CEB" w:rsidRDefault="00F25CEB" w:rsidP="00CF5227">
            <w:pPr>
              <w:pStyle w:val="Tekstpodstawowy"/>
            </w:pPr>
          </w:p>
        </w:tc>
        <w:tc>
          <w:tcPr>
            <w:tcW w:w="3020" w:type="dxa"/>
            <w:vAlign w:val="center"/>
          </w:tcPr>
          <w:p w14:paraId="6C1A772B" w14:textId="52AA7316" w:rsidR="00F25CEB" w:rsidRPr="00F25CEB" w:rsidRDefault="00000000" w:rsidP="00F25CE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E5AA4BB" w14:textId="77777777" w:rsidR="00F25CEB" w:rsidRDefault="00F25CEB" w:rsidP="00F25CEB">
            <w:pPr>
              <w:pStyle w:val="Tekstpodstawowy"/>
              <w:numPr>
                <w:ilvl w:val="0"/>
                <w:numId w:val="44"/>
              </w:numPr>
              <w:jc w:val="right"/>
            </w:pPr>
          </w:p>
        </w:tc>
      </w:tr>
    </w:tbl>
    <w:p w14:paraId="6211DA1B" w14:textId="6377CDDD" w:rsidR="00FB3BF8" w:rsidRDefault="00FB3BF8" w:rsidP="00CF5227">
      <w:pPr>
        <w:pStyle w:val="Tekstpodstawowy"/>
      </w:pPr>
      <w:r>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w:t>
      </w:r>
      <w:r w:rsidR="006F2163">
        <w:t xml:space="preserve">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w:t>
      </w:r>
      <w:r w:rsidR="00166FE8">
        <w:t xml:space="preserve">odpowiadającym wartości </w:t>
      </w:r>
      <w:r w:rsidR="006F2163">
        <w:t>poszukiwanego optimum</w:t>
      </w:r>
      <w:r>
        <w:t xml:space="preserve"> globalnego</w:t>
      </w:r>
      <w:r w:rsidR="006F2163">
        <w:t xml:space="preserve">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006F2163">
        <w:t>.</w:t>
      </w:r>
      <w:r w:rsidR="006E397E">
        <w:rPr>
          <w:rStyle w:val="Odwoanieprzypisudolnego"/>
        </w:rPr>
        <w:footnoteReference w:id="57"/>
      </w:r>
    </w:p>
    <w:p w14:paraId="13D484E9" w14:textId="304421C8" w:rsidR="007A30E9" w:rsidRDefault="00CF5227" w:rsidP="007A30E9">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będzie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rsidR="00FD73BD">
        <w:t xml:space="preserve">. Parametr </w:t>
      </w:r>
      <m:oMath>
        <m:r>
          <w:rPr>
            <w:rFonts w:ascii="Cambria Math" w:hAnsi="Cambria Math"/>
          </w:rPr>
          <m:t>θ</m:t>
        </m:r>
      </m:oMath>
      <w:r w:rsidR="00FD73BD">
        <w:t xml:space="preserve"> jest aktualizowany co iterację przez </w:t>
      </w:r>
      <w:r w:rsidR="00FD73BD">
        <w:lastRenderedPageBreak/>
        <w:t>algorytm klasyczny. Dane dla algorytmu klasycznego są przekazywane jako wynik pomiaru na</w:t>
      </w:r>
      <w:r w:rsidR="0079205B">
        <w:t> </w:t>
      </w:r>
      <w:r w:rsidR="00FD73BD">
        <w:t>końcu kwantowej części algorytmu w danej iteracji (</w:t>
      </w:r>
      <w:r w:rsidR="007A30E9">
        <w:t xml:space="preserve">Rysunek 3). </w:t>
      </w:r>
      <w:r w:rsidR="006E397E">
        <w:rPr>
          <w:rStyle w:val="Odwoanieprzypisudolnego"/>
        </w:rPr>
        <w:footnoteReference w:id="58"/>
      </w:r>
    </w:p>
    <w:p w14:paraId="0F0D84C4" w14:textId="78EDC488" w:rsidR="007A30E9" w:rsidRDefault="007A30E9" w:rsidP="007A30E9">
      <w:pPr>
        <w:pStyle w:val="Tekstpodstawowy"/>
        <w:ind w:firstLine="708"/>
      </w:pPr>
      <w:r>
        <w:t xml:space="preserve">W opisany powyżej sposób, część kwantowa algorytmu QAOA będąca kwantowym obwodem wariancyjnym, </w:t>
      </w:r>
      <w:r w:rsidR="00734A6A">
        <w:t>zwraca wektor reprezentujący pewien stan kwantowy</w:t>
      </w:r>
      <w:r>
        <w:t>, któr</w:t>
      </w:r>
      <w:r w:rsidR="00734A6A">
        <w:t>ego</w:t>
      </w:r>
      <w:r>
        <w:t xml:space="preserve"> wartoś</w:t>
      </w:r>
      <w:r w:rsidR="006E397E">
        <w:t>ci</w:t>
      </w:r>
      <w:r>
        <w:t xml:space="preserve"> zależą od wartości parametr</w:t>
      </w:r>
      <w:r w:rsidR="006E397E">
        <w:t>ów</w:t>
      </w:r>
      <w:r>
        <w:t>. Warto</w:t>
      </w:r>
      <w:r w:rsidR="006E397E">
        <w:t>ści</w:t>
      </w:r>
      <w:r>
        <w:t xml:space="preserve"> parametr</w:t>
      </w:r>
      <w:r w:rsidR="006E397E">
        <w:t>ów</w:t>
      </w:r>
      <w:r>
        <w:t xml:space="preserve"> </w:t>
      </w:r>
      <w:r w:rsidR="006E397E">
        <w:t>są</w:t>
      </w:r>
      <w:r>
        <w:t xml:space="preserve"> aktualizowa</w:t>
      </w:r>
      <w:r w:rsidR="006E397E">
        <w:t xml:space="preserve">ne </w:t>
      </w:r>
      <w:r>
        <w:t>przez część klasyczną na podstawie wartości skalarnej</w:t>
      </w:r>
      <w:r w:rsidR="00D2248E">
        <w:t xml:space="preserve"> (kodowanej binarnie w postaci ciągu bitów)</w:t>
      </w:r>
      <w:r>
        <w:t xml:space="preserve"> zwracanej przez część kwantową</w:t>
      </w:r>
      <w:r w:rsidR="00734A6A">
        <w:t xml:space="preserve"> do rejestru klasycznego</w:t>
      </w:r>
      <w:r>
        <w:t>.</w:t>
      </w:r>
      <w:r w:rsidR="00D2248E" w:rsidRPr="00D2248E">
        <w:rPr>
          <w:rStyle w:val="Odwoanieprzypisudolnego"/>
        </w:rPr>
        <w:t xml:space="preserve"> </w:t>
      </w:r>
      <w:r>
        <w:t>Parametr</w:t>
      </w:r>
      <w:r w:rsidR="006E397E">
        <w:t>y</w:t>
      </w:r>
      <w:r>
        <w:t xml:space="preserve"> te </w:t>
      </w:r>
      <w:r w:rsidR="006E397E">
        <w:t>są</w:t>
      </w:r>
      <w:r>
        <w:t xml:space="preserve"> przekazywan</w:t>
      </w:r>
      <w:r w:rsidR="006E397E">
        <w:t>e</w:t>
      </w:r>
      <w:r>
        <w:t xml:space="preserve"> z powrotem do części kwantowej, po czym rozpoczyna się kolejna iteracja algorytmu.</w:t>
      </w:r>
      <w:r w:rsidR="00D2248E" w:rsidRPr="00D2248E">
        <w:rPr>
          <w:rStyle w:val="Odwoanieprzypisudolnego"/>
        </w:rPr>
        <w:t xml:space="preserve"> </w:t>
      </w:r>
      <w:r w:rsidR="00D2248E">
        <w:rPr>
          <w:rStyle w:val="Odwoanieprzypisudolnego"/>
        </w:rPr>
        <w:footnoteReference w:id="59"/>
      </w:r>
      <w:r>
        <w:t xml:space="preserve"> Można zauważyć, że sposób działania algorytmu QAOA jest podobny do sposobu działania klasycznych sieci neuronowych, gdzie wagi kombinacji liniowych w warstwach sieci są aktualizowane przez algorytm propagacji wstecznej na podstawie wyników zwróconych przez sieć</w:t>
      </w:r>
      <w:r w:rsidR="006E397E">
        <w:t>, po czym iteracja jest powtarzana.</w:t>
      </w:r>
    </w:p>
    <w:p w14:paraId="3B2FD672" w14:textId="14AB1D03" w:rsidR="00FD73BD" w:rsidRDefault="00FD73BD" w:rsidP="00CF5227">
      <w:pPr>
        <w:pStyle w:val="Tekstpodstawowy"/>
      </w:pPr>
    </w:p>
    <w:p w14:paraId="32F04D25" w14:textId="7D395566" w:rsidR="007A30E9" w:rsidRDefault="007A30E9" w:rsidP="007A30E9">
      <w:pPr>
        <w:pStyle w:val="Legenda"/>
        <w:keepNext/>
      </w:pPr>
      <w:r>
        <w:t xml:space="preserve">Rysunek </w:t>
      </w:r>
      <w:fldSimple w:instr=" SEQ Rysunek \* ARABIC ">
        <w:r>
          <w:rPr>
            <w:noProof/>
          </w:rPr>
          <w:t>3</w:t>
        </w:r>
      </w:fldSimple>
      <w:r>
        <w:t>: Schemat algorytmu QAOA</w:t>
      </w:r>
    </w:p>
    <w:p w14:paraId="2D4A2F3F" w14:textId="5C9B948C" w:rsidR="00FD73BD" w:rsidRDefault="007A30E9" w:rsidP="007A30E9">
      <w:pPr>
        <w:pStyle w:val="Tekstpodstawowy"/>
        <w:jc w:val="center"/>
      </w:pPr>
      <w:r w:rsidRPr="007A30E9">
        <w:rPr>
          <w:noProof/>
        </w:rPr>
        <w:drawing>
          <wp:inline distT="0" distB="0" distL="0" distR="0" wp14:anchorId="3AF76C25" wp14:editId="58CD0E00">
            <wp:extent cx="5211265" cy="2562447"/>
            <wp:effectExtent l="0" t="0" r="8890" b="0"/>
            <wp:docPr id="28"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62622" cy="2587700"/>
                    </a:xfrm>
                    <a:prstGeom prst="rect">
                      <a:avLst/>
                    </a:prstGeom>
                  </pic:spPr>
                </pic:pic>
              </a:graphicData>
            </a:graphic>
          </wp:inline>
        </w:drawing>
      </w:r>
    </w:p>
    <w:p w14:paraId="579E9DF1" w14:textId="19F8FD5E" w:rsidR="007A30E9" w:rsidRPr="00080185" w:rsidRDefault="007A30E9" w:rsidP="007A30E9">
      <w:pPr>
        <w:pStyle w:val="Tekstpodstawowy"/>
        <w:jc w:val="center"/>
      </w:pPr>
      <w:r>
        <w:rPr>
          <w:noProof/>
        </w:rPr>
        <mc:AlternateContent>
          <mc:Choice Requires="wps">
            <w:drawing>
              <wp:inline distT="0" distB="0" distL="0" distR="0" wp14:anchorId="001CC18A" wp14:editId="231CE2D6">
                <wp:extent cx="5718175" cy="446568"/>
                <wp:effectExtent l="0" t="0" r="0" b="0"/>
                <wp:docPr id="29"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46568"/>
                        </a:xfrm>
                        <a:prstGeom prst="rect">
                          <a:avLst/>
                        </a:prstGeom>
                        <a:solidFill>
                          <a:srgbClr val="FFFFFF"/>
                        </a:solidFill>
                        <a:ln w="9525">
                          <a:noFill/>
                          <a:miter lim="800000"/>
                          <a:headEnd/>
                          <a:tailEnd/>
                        </a:ln>
                      </wps:spPr>
                      <wps:txbx>
                        <w:txbxContent>
                          <w:p w14:paraId="7B1E13A5" w14:textId="16F53D9B" w:rsidR="007A30E9" w:rsidRPr="007A30E9" w:rsidRDefault="007A30E9" w:rsidP="007A30E9">
                            <w:pPr>
                              <w:jc w:val="both"/>
                              <w:rPr>
                                <w:i/>
                                <w:iCs/>
                                <w:sz w:val="20"/>
                                <w:szCs w:val="20"/>
                              </w:rPr>
                            </w:pPr>
                            <w:r w:rsidRPr="007A30E9">
                              <w:rPr>
                                <w:b/>
                                <w:bCs/>
                                <w:sz w:val="20"/>
                                <w:szCs w:val="20"/>
                              </w:rPr>
                              <w:t>Źródło:</w:t>
                            </w:r>
                            <w:r>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wps:txbx>
                      <wps:bodyPr rot="0" vert="horz" wrap="square" lIns="91440" tIns="45720" rIns="91440" bIns="45720" anchor="t" anchorCtr="0">
                        <a:noAutofit/>
                      </wps:bodyPr>
                    </wps:wsp>
                  </a:graphicData>
                </a:graphic>
              </wp:inline>
            </w:drawing>
          </mc:Choice>
          <mc:Fallback>
            <w:pict>
              <v:shape w14:anchorId="001CC18A" id="_x0000_s1029" type="#_x0000_t202" style="width:450.25pt;height:3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" stroked="f">
                <v:textbox>
                  <w:txbxContent>
                    <w:p w14:paraId="7B1E13A5" w14:textId="16F53D9B" w:rsidR="007A30E9" w:rsidRPr="007A30E9" w:rsidRDefault="007A30E9" w:rsidP="007A30E9">
                      <w:pPr>
                        <w:jc w:val="both"/>
                        <w:rPr>
                          <w:i/>
                          <w:iCs/>
                          <w:sz w:val="20"/>
                          <w:szCs w:val="20"/>
                        </w:rPr>
                      </w:pPr>
                      <w:r w:rsidRPr="007A30E9">
                        <w:rPr>
                          <w:b/>
                          <w:bCs/>
                          <w:sz w:val="20"/>
                          <w:szCs w:val="20"/>
                        </w:rPr>
                        <w:t>Źródło:</w:t>
                      </w:r>
                      <w:r>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v:textbox>
                <w10:anchorlock/>
              </v:shape>
            </w:pict>
          </mc:Fallback>
        </mc:AlternateContent>
      </w:r>
    </w:p>
    <w:p w14:paraId="73BE7CEC" w14:textId="23B76307" w:rsidR="00B20FF8" w:rsidRPr="00B20FF8" w:rsidRDefault="00027FB3" w:rsidP="00B20FF8">
      <w:pPr>
        <w:pStyle w:val="Nagwek3"/>
      </w:pPr>
      <w:bookmarkStart w:id="23" w:name="_Toc116806274"/>
      <w:r>
        <w:lastRenderedPageBreak/>
        <w:t>Część kwantowa algorytmu QAOA</w:t>
      </w:r>
      <w:bookmarkEnd w:id="23"/>
    </w:p>
    <w:p w14:paraId="45C03C3B" w14:textId="3D806C75" w:rsidR="0009137C" w:rsidRDefault="0009137C" w:rsidP="0009137C">
      <w:pPr>
        <w:pStyle w:val="Tekstpodstawowy"/>
      </w:pPr>
      <w:r>
        <w:tab/>
        <w:t xml:space="preserve">Iteracja algorytmu QAOA zaczyna się od wprowadzenia wszystkich kubitów w stan </w:t>
      </w:r>
      <w:commentRangeStart w:id="24"/>
      <w:r>
        <w:t>równej superpozycji</w:t>
      </w:r>
      <w:commentRangeEnd w:id="24"/>
      <w:r>
        <w:rPr>
          <w:rStyle w:val="Odwoaniedokomentarza"/>
          <w:lang w:val="x-none" w:eastAsia="x-none"/>
        </w:rPr>
        <w:commentReference w:id="24"/>
      </w:r>
      <w:r w:rsidR="00323939">
        <w:t xml:space="preserve"> (konkretnie w stan ket plus: </w:t>
      </w:r>
      <m:oMath>
        <m:r>
          <w:rPr>
            <w:rFonts w:ascii="Cambria Math" w:hAnsi="Cambria Math"/>
          </w:rPr>
          <m:t>|+</m:t>
        </m:r>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qArr>
          </m:e>
        </m:d>
      </m:oMath>
      <w:r w:rsidR="00323939">
        <w:t>)</w:t>
      </w:r>
      <w:r>
        <w:t>, poprzez zastosowanie na nich bramek Hadamarda:</w:t>
      </w:r>
      <w:r w:rsidR="00734A6A">
        <w:rPr>
          <w:rStyle w:val="Odwoanieprzypisudolnego"/>
        </w:rPr>
        <w:footnoteReference w:id="60"/>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44CA05F1" w14:textId="77777777" w:rsidTr="00F25CEB">
        <w:tc>
          <w:tcPr>
            <w:tcW w:w="1888" w:type="dxa"/>
          </w:tcPr>
          <w:p w14:paraId="73A03C2B" w14:textId="77777777" w:rsidR="00F25CEB" w:rsidRDefault="00F25CEB" w:rsidP="0009137C">
            <w:pPr>
              <w:pStyle w:val="Tekstpodstawowy"/>
            </w:pPr>
          </w:p>
        </w:tc>
        <w:tc>
          <w:tcPr>
            <w:tcW w:w="5290" w:type="dxa"/>
          </w:tcPr>
          <w:p w14:paraId="65312146" w14:textId="5188A836" w:rsidR="00F25CEB" w:rsidRDefault="00F25CEB" w:rsidP="0009137C">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8D66AC0" w14:textId="77777777" w:rsidR="00F25CEB" w:rsidRDefault="00F25CEB" w:rsidP="00F25CEB">
            <w:pPr>
              <w:pStyle w:val="Tekstpodstawowy"/>
              <w:numPr>
                <w:ilvl w:val="0"/>
                <w:numId w:val="44"/>
              </w:numPr>
              <w:jc w:val="right"/>
            </w:pPr>
          </w:p>
        </w:tc>
      </w:tr>
    </w:tbl>
    <w:p w14:paraId="15F9184D" w14:textId="5C016B5B" w:rsidR="0022067B" w:rsidRPr="0022067B" w:rsidRDefault="0009137C" w:rsidP="0009137C">
      <w:pPr>
        <w:pStyle w:val="Tekstpodstawowy"/>
      </w:pPr>
      <w:r>
        <w:t>Stanowi to etap przygotowawczy, który pozwoli na wykorzystanie zjawisk kwantowych w</w:t>
      </w:r>
      <w:r w:rsidR="0079205B">
        <w:t> </w:t>
      </w:r>
      <w:r>
        <w:t>kolejnych etapach, w szczególności: zastosowaniu</w:t>
      </w:r>
      <w:r w:rsidR="00734A6A">
        <w:t xml:space="preserve"> bramek bazujących na</w:t>
      </w:r>
      <w:r>
        <w:t xml:space="preserve"> </w:t>
      </w:r>
      <w:proofErr w:type="spellStart"/>
      <w:r>
        <w:t>Hamiltonia</w:t>
      </w:r>
      <w:r w:rsidR="00734A6A">
        <w:t>nach</w:t>
      </w:r>
      <w:proofErr w:type="spellEnd"/>
      <w:r>
        <w:t xml:space="preserve"> funkcji celu oraz</w:t>
      </w:r>
      <w:r w:rsidR="00734A6A">
        <w:t xml:space="preserve"> bramek bazujących na</w:t>
      </w:r>
      <w:r>
        <w:t xml:space="preserve"> </w:t>
      </w:r>
      <w:proofErr w:type="spellStart"/>
      <w:r>
        <w:t>Hamiltonian</w:t>
      </w:r>
      <w:r w:rsidR="00734A6A">
        <w:t>ach</w:t>
      </w:r>
      <w:proofErr w:type="spellEnd"/>
      <w:r w:rsidR="00734A6A">
        <w:t xml:space="preserve"> </w:t>
      </w:r>
      <w:r>
        <w:t>mieszających.</w:t>
      </w:r>
      <w:r w:rsidR="0022067B">
        <w:t xml:space="preserve"> Etap stosowania operatorów bazujących na</w:t>
      </w:r>
      <w:r w:rsidR="0079205B">
        <w:t> </w:t>
      </w:r>
      <w:proofErr w:type="spellStart"/>
      <w:r w:rsidR="0022067B">
        <w:t>Hamiltonianach</w:t>
      </w:r>
      <w:proofErr w:type="spellEnd"/>
      <w:r w:rsidR="0022067B">
        <w:t xml:space="preserve"> może być powtarzany wiele razy (tzw. </w:t>
      </w:r>
      <w:commentRangeStart w:id="25"/>
      <w:proofErr w:type="spellStart"/>
      <w:r w:rsidR="0022067B">
        <w:t>troteryzacja</w:t>
      </w:r>
      <w:commentRangeEnd w:id="25"/>
      <w:proofErr w:type="spellEnd"/>
      <w:r w:rsidR="0022067B">
        <w:rPr>
          <w:rStyle w:val="Odwoaniedokomentarza"/>
          <w:lang w:val="x-none" w:eastAsia="x-none"/>
        </w:rPr>
        <w:commentReference w:id="25"/>
      </w:r>
      <w:r w:rsidR="0022067B">
        <w:t xml:space="preserve">) – kolejne powtórzenia tego etapu w ramach jednej iteracji będą dalej indeksowane </w:t>
      </w:r>
      <w:r w:rsidR="00BC08F1">
        <w:t xml:space="preserve">małą </w:t>
      </w:r>
      <w:r w:rsidR="0022067B">
        <w:t xml:space="preserve">literą </w:t>
      </w:r>
      <w:r w:rsidR="00BC08F1" w:rsidRPr="00BC08F1">
        <w:rPr>
          <w:i/>
          <w:iCs/>
        </w:rPr>
        <w:t>k</w:t>
      </w:r>
      <w:r w:rsidR="00BC08F1">
        <w:t xml:space="preserve">, a ich łączna liczba – dużą literą </w:t>
      </w:r>
      <w:r w:rsidR="00BC08F1" w:rsidRPr="00BC08F1">
        <w:rPr>
          <w:i/>
          <w:iCs/>
        </w:rPr>
        <w:t>K</w:t>
      </w:r>
      <w:r w:rsidR="0022067B">
        <w:t xml:space="preserve">. O ile sama postać </w:t>
      </w:r>
      <w:proofErr w:type="spellStart"/>
      <w:r w:rsidR="0022067B">
        <w:t>Hamiltonianów</w:t>
      </w:r>
      <w:proofErr w:type="spellEnd"/>
      <w:r w:rsidR="0022067B">
        <w:t xml:space="preserve"> pozostanie niezmienna, o tyle sparametryzowane bramki na nich bazujące będą się zmieniały, ponieważ parametry mogą być inne dla każdego </w:t>
      </w:r>
      <w:r w:rsidR="0022067B" w:rsidRPr="0022067B">
        <w:rPr>
          <w:i/>
          <w:iCs/>
        </w:rPr>
        <w:t>k</w:t>
      </w:r>
      <w:r w:rsidR="0022067B">
        <w:rPr>
          <w:i/>
          <w:iCs/>
        </w:rPr>
        <w:t>-</w:t>
      </w:r>
      <w:r w:rsidR="0022067B">
        <w:t>tego powtórzenia.</w:t>
      </w:r>
    </w:p>
    <w:p w14:paraId="6D5D84EE" w14:textId="661AB1D9" w:rsidR="00B20FF8" w:rsidRDefault="0022067B" w:rsidP="0022067B">
      <w:pPr>
        <w:pStyle w:val="Tekstpodstawowy"/>
      </w:pPr>
      <w:r>
        <w:tab/>
      </w:r>
      <w:r w:rsidR="00B20FF8">
        <w:t>Przekształcenie funkcji celu z postaci analitycznej do postaci macierzy operatora kwantowego wymaga dokonania na niej przekształceń. Przed przekształceniem funkcji celu w</w:t>
      </w:r>
      <w:r w:rsidR="0079205B">
        <w:t> </w:t>
      </w:r>
      <w:r w:rsidR="00734A6A">
        <w:t>H</w:t>
      </w:r>
      <w:r w:rsidR="00B20FF8">
        <w:t xml:space="preserve">amiltonian </w:t>
      </w:r>
      <w:r w:rsidR="002A2838">
        <w:t>należy</w:t>
      </w:r>
      <w:r w:rsidR="00FE2C3F">
        <w:t xml:space="preserve"> ją najpierw</w:t>
      </w:r>
      <w:r w:rsidR="00B20FF8">
        <w:t xml:space="preserve"> sprowadzić do postaci problemu QUBO</w:t>
      </w:r>
      <w:r w:rsidR="002A2838">
        <w:t>, bowiem problem wyrażony w ten sposób daje się łatwo wyrazić w postaci bramek kwantowych, a komputery kwantowe potrafią szybko rozwiązywać problemy QUBO</w:t>
      </w:r>
      <w:r w:rsidR="00B20FF8">
        <w:t>.</w:t>
      </w:r>
      <w:r w:rsidR="002A2838">
        <w:rPr>
          <w:rStyle w:val="Odwoanieprzypisudolnego"/>
        </w:rPr>
        <w:footnoteReference w:id="61"/>
      </w:r>
    </w:p>
    <w:p w14:paraId="0528A9B3" w14:textId="7DA482B6" w:rsidR="00B20FF8" w:rsidRDefault="00B20FF8" w:rsidP="00B20FF8">
      <w:pPr>
        <w:pStyle w:val="Tekstpodstawowy"/>
        <w:ind w:firstLine="708"/>
      </w:pPr>
      <w:r w:rsidRPr="00B20FF8">
        <w:t>QUBO (</w:t>
      </w:r>
      <w:proofErr w:type="spellStart"/>
      <w:r w:rsidRPr="00B20FF8">
        <w:t>Quadratic</w:t>
      </w:r>
      <w:proofErr w:type="spellEnd"/>
      <w:r w:rsidRPr="00B20FF8">
        <w:t xml:space="preserve"> </w:t>
      </w:r>
      <w:proofErr w:type="spellStart"/>
      <w:r w:rsidRPr="00B20FF8">
        <w:t>Unconstrained</w:t>
      </w:r>
      <w:proofErr w:type="spellEnd"/>
      <w:r w:rsidRPr="00B20FF8">
        <w:t xml:space="preserve"> </w:t>
      </w:r>
      <w:proofErr w:type="spellStart"/>
      <w:r w:rsidRPr="00B20FF8">
        <w:t>Binary</w:t>
      </w:r>
      <w:proofErr w:type="spellEnd"/>
      <w:r w:rsidRPr="00B20FF8">
        <w:t xml:space="preserve"> </w:t>
      </w:r>
      <w:proofErr w:type="spellStart"/>
      <w:r w:rsidRPr="00B20FF8">
        <w:t>Optimization</w:t>
      </w:r>
      <w:proofErr w:type="spellEnd"/>
      <w:r w:rsidRPr="00B20FF8">
        <w:t xml:space="preserve"> – kwadratowa optymalizacja binarna bez ogranicz</w:t>
      </w:r>
      <w:r>
        <w:t>eń) jest</w:t>
      </w:r>
      <w:r w:rsidR="00FE2C3F">
        <w:t xml:space="preserve"> NP-trudnym</w:t>
      </w:r>
      <w:r>
        <w:t xml:space="preserve"> problemem optymalizacji </w:t>
      </w:r>
      <w:proofErr w:type="spellStart"/>
      <w:r>
        <w:t>kombinatoryjnej</w:t>
      </w:r>
      <w:proofErr w:type="spellEnd"/>
      <w:r w:rsidR="00FE2C3F">
        <w:t>.</w:t>
      </w:r>
      <w:r w:rsidR="00A85821">
        <w:rPr>
          <w:rStyle w:val="Odwoanieprzypisudolnego"/>
        </w:rPr>
        <w:footnoteReference w:id="62"/>
      </w:r>
      <w:r w:rsidR="00FE2C3F">
        <w:t xml:space="preserve"> Aby sprowadzić problem do postaci QUBO należy wszystkie ograniczenia wcielić do funkcji celu, a następnie wyrazić </w:t>
      </w:r>
      <w:r w:rsidR="00D460B4">
        <w:t>tę funkcję</w:t>
      </w:r>
      <w:r w:rsidR="00FE2C3F">
        <w:t xml:space="preserve"> w postaci formy kwadratowej, która daje się łatwo zamienić na</w:t>
      </w:r>
      <w:r w:rsidR="0079205B">
        <w:t> </w:t>
      </w:r>
      <w:r w:rsidR="00FE2C3F">
        <w:t>postać macierzową</w:t>
      </w:r>
      <w:r w:rsidR="00C74F86">
        <w:t>. Funkcja celu w QUBO w przypadku ogólnym jest postaci:</w:t>
      </w:r>
      <w:r w:rsidR="00A85821" w:rsidRPr="00A85821">
        <w:rPr>
          <w:rStyle w:val="Odwoanieprzypisudolnego"/>
        </w:rPr>
        <w:t xml:space="preserve"> </w:t>
      </w:r>
      <w:r w:rsidR="00A85821">
        <w:rPr>
          <w:rStyle w:val="Odwoanieprzypisudolnego"/>
        </w:rPr>
        <w:footnoteReference w:id="63"/>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63A2EB93" w14:textId="77777777" w:rsidTr="00F25CEB">
        <w:tc>
          <w:tcPr>
            <w:tcW w:w="1888" w:type="dxa"/>
          </w:tcPr>
          <w:p w14:paraId="1492B2F6" w14:textId="77777777" w:rsidR="00F25CEB" w:rsidRDefault="00F25CEB" w:rsidP="00B20FF8">
            <w:pPr>
              <w:pStyle w:val="Tekstpodstawowy"/>
            </w:pPr>
          </w:p>
        </w:tc>
        <w:tc>
          <w:tcPr>
            <w:tcW w:w="5290" w:type="dxa"/>
            <w:vAlign w:val="center"/>
          </w:tcPr>
          <w:p w14:paraId="5AE856DD" w14:textId="13FC80D0" w:rsidR="00F25CEB" w:rsidRPr="00F25CEB" w:rsidRDefault="00F25CEB" w:rsidP="00F25CE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1E5951C6" w14:textId="77777777" w:rsidR="00F25CEB" w:rsidRDefault="00F25CEB" w:rsidP="00F25CEB">
            <w:pPr>
              <w:pStyle w:val="Tekstpodstawowy"/>
              <w:numPr>
                <w:ilvl w:val="0"/>
                <w:numId w:val="44"/>
              </w:numPr>
              <w:jc w:val="right"/>
            </w:pPr>
          </w:p>
        </w:tc>
      </w:tr>
    </w:tbl>
    <w:p w14:paraId="23C5CA0F" w14:textId="17C4E0B9" w:rsidR="00C74F86" w:rsidRDefault="00C74F86" w:rsidP="00D460B4">
      <w:pPr>
        <w:pStyle w:val="Tekstpodstawowy"/>
      </w:pPr>
      <w:r>
        <w:lastRenderedPageBreak/>
        <w:t>gdzie</w:t>
      </w:r>
      <w:r w:rsidR="00D460B4">
        <w:t>:</w:t>
      </w:r>
    </w:p>
    <w:p w14:paraId="31925DF4" w14:textId="76EDD838" w:rsidR="00BD0727" w:rsidRDefault="00000000" w:rsidP="00D460B4">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BD0727">
        <w:t xml:space="preserve"> – współczynniki funkcji celu</w:t>
      </w:r>
      <w:r w:rsidR="00F25CEB">
        <w:t>,</w:t>
      </w:r>
    </w:p>
    <w:p w14:paraId="34A1CA75" w14:textId="17144756" w:rsidR="00C74F86" w:rsidRDefault="00C74F86" w:rsidP="00D460B4">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w:t>
      </w:r>
      <w:r w:rsidR="00BE3BC1">
        <w:t>– macierz trójkątna górna</w:t>
      </w:r>
      <w:r w:rsidR="00BD0727">
        <w:t xml:space="preserve"> współczynników (wag)</w:t>
      </w:r>
      <w:r w:rsidR="00BE3BC1">
        <w:t>,</w:t>
      </w:r>
    </w:p>
    <w:p w14:paraId="22B7B27C" w14:textId="52193AE6" w:rsidR="00BE3BC1" w:rsidRDefault="00BE3BC1" w:rsidP="00D460B4">
      <w:pPr>
        <w:pStyle w:val="Tekstpodstawowy"/>
      </w:pPr>
      <m:oMath>
        <m:r>
          <m:rPr>
            <m:sty m:val="bi"/>
          </m:rPr>
          <w:rPr>
            <w:rFonts w:ascii="Cambria Math" w:hAnsi="Cambria Math"/>
          </w:rPr>
          <m:t>x</m:t>
        </m:r>
      </m:oMath>
      <w:r>
        <w:rPr>
          <w:b/>
          <w:bCs/>
        </w:rPr>
        <w:t xml:space="preserve"> </w:t>
      </w:r>
      <w:r>
        <w:t xml:space="preserve">– </w:t>
      </w:r>
      <w:r w:rsidR="0042185E">
        <w:t xml:space="preserve">wektor </w:t>
      </w:r>
      <w:r>
        <w:t>zmiennych decyzyjnych</w:t>
      </w:r>
      <w:r w:rsidR="0042185E">
        <w:t xml:space="preserve"> binarnych</w:t>
      </w:r>
      <w:r>
        <w:t>,</w:t>
      </w:r>
    </w:p>
    <w:p w14:paraId="2E40CFEE" w14:textId="3E942870" w:rsidR="009E3F2F" w:rsidRPr="00F25CEB" w:rsidRDefault="009E3F2F" w:rsidP="00D460B4">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rsidR="00F25CEB">
        <w:t>,</w:t>
      </w:r>
    </w:p>
    <w:p w14:paraId="1394F0F9" w14:textId="1F31C9A4" w:rsidR="00510B08" w:rsidRDefault="00510B08" w:rsidP="00D460B4">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005A08E4">
        <w:rPr>
          <w:rStyle w:val="Odwoanieprzypisudolnego"/>
        </w:rPr>
        <w:footnoteReference w:id="64"/>
      </w:r>
      <w:r w:rsidR="00646A07">
        <w:t xml:space="preserve"> </w:t>
      </w:r>
      <w:r w:rsidR="00646A07">
        <w:rPr>
          <w:rStyle w:val="Odwoanieprzypisudolnego"/>
        </w:rPr>
        <w:footnoteReference w:id="65"/>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28E89B3" w14:textId="77777777" w:rsidTr="00F25CEB">
        <w:tc>
          <w:tcPr>
            <w:tcW w:w="3020" w:type="dxa"/>
          </w:tcPr>
          <w:p w14:paraId="76BFEFA7" w14:textId="77777777" w:rsidR="00F25CEB" w:rsidRDefault="00F25CEB" w:rsidP="00D460B4">
            <w:pPr>
              <w:pStyle w:val="Tekstpodstawowy"/>
            </w:pPr>
          </w:p>
        </w:tc>
        <w:tc>
          <w:tcPr>
            <w:tcW w:w="3020" w:type="dxa"/>
          </w:tcPr>
          <w:p w14:paraId="3C59DE5E" w14:textId="7FBD40DE" w:rsidR="00F25CEB" w:rsidRPr="00F25CEB" w:rsidRDefault="00000000" w:rsidP="00D460B4">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5EB4A0ED" w14:textId="77777777" w:rsidR="00F25CEB" w:rsidRDefault="00F25CEB" w:rsidP="00F25CEB">
            <w:pPr>
              <w:pStyle w:val="Tekstpodstawowy"/>
              <w:numPr>
                <w:ilvl w:val="0"/>
                <w:numId w:val="44"/>
              </w:numPr>
              <w:jc w:val="right"/>
            </w:pPr>
          </w:p>
        </w:tc>
      </w:tr>
    </w:tbl>
    <w:p w14:paraId="4B272C58" w14:textId="74EBC38B" w:rsidR="0042185E" w:rsidRDefault="0042185E" w:rsidP="00D460B4">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m:oMath>
        <m:r>
          <w:rPr>
            <w:rFonts w:ascii="Cambria Math" w:hAnsi="Cambria Math"/>
          </w:rPr>
          <m:t>N</m:t>
        </m:r>
      </m:oMath>
      <w:r>
        <w:t xml:space="preserve"> – liczba możliwych stanów baozwych), wówczas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E3F4E77" w14:textId="77777777" w:rsidTr="00F25CEB">
        <w:tc>
          <w:tcPr>
            <w:tcW w:w="3020" w:type="dxa"/>
          </w:tcPr>
          <w:p w14:paraId="24127B73" w14:textId="77777777" w:rsidR="00F25CEB" w:rsidRDefault="00F25CEB" w:rsidP="00D460B4">
            <w:pPr>
              <w:pStyle w:val="Tekstpodstawowy"/>
            </w:pPr>
          </w:p>
        </w:tc>
        <w:tc>
          <w:tcPr>
            <w:tcW w:w="3020" w:type="dxa"/>
          </w:tcPr>
          <w:p w14:paraId="74169FF9" w14:textId="0AFD31B7" w:rsidR="00F25CEB" w:rsidRPr="00F25CEB" w:rsidRDefault="00000000" w:rsidP="00D460B4">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23041250" w14:textId="77777777" w:rsidR="00F25CEB" w:rsidRDefault="00F25CEB" w:rsidP="00F25CEB">
            <w:pPr>
              <w:pStyle w:val="Tekstpodstawowy"/>
              <w:numPr>
                <w:ilvl w:val="0"/>
                <w:numId w:val="44"/>
              </w:numPr>
              <w:jc w:val="right"/>
            </w:pPr>
          </w:p>
        </w:tc>
      </w:tr>
    </w:tbl>
    <w:p w14:paraId="5CE502D7" w14:textId="28B67EEB" w:rsidR="0042185E" w:rsidRDefault="0009137C" w:rsidP="00D460B4">
      <w:pPr>
        <w:pStyle w:val="Tekstpodstawowy"/>
      </w:pPr>
      <w:r>
        <w:t>g</w:t>
      </w:r>
      <w:r w:rsidR="0042185E">
        <w:t xml:space="preserve">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42185E">
        <w:t xml:space="preserve"> </w:t>
      </w:r>
      <w:r w:rsidR="0024713B">
        <w:t xml:space="preserve">to </w:t>
      </w:r>
      <w:r w:rsidR="0042185E">
        <w:t xml:space="preserve">bramka Pauli-Z zastosowana na </w:t>
      </w:r>
      <w:r w:rsidR="0042185E">
        <w:rPr>
          <w:i/>
          <w:iCs/>
        </w:rPr>
        <w:t>i</w:t>
      </w:r>
      <w:r w:rsidR="0042185E">
        <w:t xml:space="preserve">-tym </w:t>
      </w:r>
      <w:r w:rsidR="0024713B">
        <w:t>kubicie</w:t>
      </w:r>
      <w:r w:rsidR="0042185E">
        <w:t>. W rezultacie przejdziemy od</w:t>
      </w:r>
      <w:r w:rsidR="0079205B">
        <w:t> </w:t>
      </w:r>
      <w:r w:rsidR="0042185E">
        <w:t xml:space="preserve">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rsidR="0042185E">
        <w:t>, do wektora</w:t>
      </w:r>
      <w:r w:rsidR="00C70C04">
        <w:t>,</w:t>
      </w:r>
      <w:r w:rsidR="0042185E">
        <w:t xml:space="preserve">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rsidR="0042185E">
        <w:t>.</w:t>
      </w:r>
      <w:r w:rsidR="00602557">
        <w:t xml:space="preserve"> W </w:t>
      </w:r>
      <w:r w:rsidR="00F25CEB">
        <w:t>Równaniu 24 zamiana miejscami elementów pozwoli otrzymać:</w:t>
      </w:r>
      <w:r w:rsidR="00AF4F49">
        <w:rPr>
          <w:rStyle w:val="Odwoanieprzypisudolnego"/>
        </w:rPr>
        <w:footnoteReference w:id="66"/>
      </w:r>
      <w:r w:rsidR="00AF4F49">
        <w:t xml:space="preserve"> </w:t>
      </w:r>
      <w:r w:rsidR="00AF4F49">
        <w:rPr>
          <w:rStyle w:val="Odwoanieprzypisudolnego"/>
        </w:rPr>
        <w:footnoteReference w:id="67"/>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CF556B2" w14:textId="77777777" w:rsidTr="00F25CEB">
        <w:tc>
          <w:tcPr>
            <w:tcW w:w="3020" w:type="dxa"/>
          </w:tcPr>
          <w:p w14:paraId="1111A24A" w14:textId="77777777" w:rsidR="00F25CEB" w:rsidRDefault="00F25CEB" w:rsidP="00D460B4">
            <w:pPr>
              <w:pStyle w:val="Tekstpodstawowy"/>
            </w:pPr>
          </w:p>
        </w:tc>
        <w:tc>
          <w:tcPr>
            <w:tcW w:w="3020" w:type="dxa"/>
            <w:vAlign w:val="center"/>
          </w:tcPr>
          <w:p w14:paraId="6C8BA8DA" w14:textId="2BAD2AA2" w:rsidR="00F25CEB" w:rsidRPr="00F25CEB" w:rsidRDefault="00000000" w:rsidP="00F25CE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44D9A756" w14:textId="77777777" w:rsidR="00F25CEB" w:rsidRDefault="00F25CEB" w:rsidP="00F25CEB">
            <w:pPr>
              <w:pStyle w:val="Tekstpodstawowy"/>
              <w:numPr>
                <w:ilvl w:val="0"/>
                <w:numId w:val="44"/>
              </w:numPr>
              <w:jc w:val="right"/>
            </w:pPr>
          </w:p>
        </w:tc>
      </w:tr>
    </w:tbl>
    <w:p w14:paraId="329475EC" w14:textId="4442D0FC" w:rsidR="0024713B" w:rsidRDefault="0024713B" w:rsidP="00D460B4">
      <w:pPr>
        <w:pStyle w:val="Tekstpodstawowy"/>
      </w:pPr>
      <w:r>
        <w:t xml:space="preserve">Korzystając z </w:t>
      </w:r>
      <w:r w:rsidR="00F25CEB">
        <w:t>Równania 25</w:t>
      </w:r>
      <w:r>
        <w:t xml:space="preserve"> </w:t>
      </w:r>
      <w:r w:rsidR="009A34BB">
        <w:t>można</w:t>
      </w:r>
      <w:r>
        <w:t xml:space="preserve"> zapisać </w:t>
      </w:r>
      <w:r w:rsidR="00F25CEB">
        <w:t>R</w:t>
      </w:r>
      <w:r>
        <w:t xml:space="preserve">ównanie </w:t>
      </w:r>
      <w:r w:rsidR="00F25CEB">
        <w:t>2</w:t>
      </w:r>
      <w:r w:rsidR="009A34BB">
        <w:t>2</w:t>
      </w:r>
      <w:r>
        <w:t xml:space="preserve">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136B5C21" w14:textId="77777777" w:rsidTr="009A34BB">
        <w:tc>
          <w:tcPr>
            <w:tcW w:w="1888" w:type="dxa"/>
          </w:tcPr>
          <w:p w14:paraId="0F5DEC8C" w14:textId="77777777" w:rsidR="009A34BB" w:rsidRDefault="009A34BB" w:rsidP="00D460B4">
            <w:pPr>
              <w:pStyle w:val="Tekstpodstawowy"/>
            </w:pPr>
          </w:p>
        </w:tc>
        <w:tc>
          <w:tcPr>
            <w:tcW w:w="5290" w:type="dxa"/>
            <w:vAlign w:val="center"/>
          </w:tcPr>
          <w:p w14:paraId="21487AF9" w14:textId="596580C2" w:rsidR="009A34BB" w:rsidRDefault="009A34BB" w:rsidP="009A34B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4A25A33" w14:textId="77777777" w:rsidR="009A34BB" w:rsidRDefault="009A34BB" w:rsidP="009A34BB">
            <w:pPr>
              <w:pStyle w:val="Tekstpodstawowy"/>
              <w:numPr>
                <w:ilvl w:val="0"/>
                <w:numId w:val="44"/>
              </w:numPr>
              <w:jc w:val="right"/>
            </w:pPr>
          </w:p>
        </w:tc>
      </w:tr>
    </w:tbl>
    <w:p w14:paraId="212ECCD4" w14:textId="22B82AE7" w:rsidR="00D04994" w:rsidRDefault="009A34BB" w:rsidP="00D460B4">
      <w:pPr>
        <w:pStyle w:val="Tekstpodstawowy"/>
      </w:pPr>
      <w:r>
        <w:tab/>
        <w:t>N</w:t>
      </w:r>
      <w:r w:rsidR="00D04994">
        <w:t xml:space="preserve">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rsidR="00D04994">
        <w:t xml:space="preserve"> nie jest bezpośrednio zależna od </w:t>
      </w:r>
      <m:oMath>
        <m:r>
          <m:rPr>
            <m:sty m:val="bi"/>
          </m:rPr>
          <w:rPr>
            <w:rFonts w:ascii="Cambria Math" w:hAnsi="Cambria Math"/>
          </w:rPr>
          <m:t>x</m:t>
        </m:r>
      </m:oMath>
      <w:r w:rsidR="00D04994">
        <w:t>, może więc ona być poszukiwanym Hamiltonianem kosztu</w:t>
      </w:r>
      <w:commentRangeStart w:id="26"/>
      <w:r w:rsidR="00BA4572">
        <w:t>, który będzie macierzą diagonalną</w:t>
      </w:r>
      <w:commentRangeEnd w:id="26"/>
      <w:r w:rsidR="004C1D48">
        <w:rPr>
          <w:rStyle w:val="Odwoaniedokomentarza"/>
          <w:lang w:val="x-none" w:eastAsia="x-none"/>
        </w:rPr>
        <w:commentReference w:id="26"/>
      </w:r>
      <w:r w:rsidR="00D049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3901C6C9" w14:textId="77777777" w:rsidTr="009A34BB">
        <w:tc>
          <w:tcPr>
            <w:tcW w:w="1888" w:type="dxa"/>
          </w:tcPr>
          <w:p w14:paraId="4E86FE23" w14:textId="77777777" w:rsidR="009A34BB" w:rsidRDefault="009A34BB" w:rsidP="00D460B4">
            <w:pPr>
              <w:pStyle w:val="Tekstpodstawowy"/>
            </w:pPr>
          </w:p>
        </w:tc>
        <w:tc>
          <w:tcPr>
            <w:tcW w:w="5290" w:type="dxa"/>
          </w:tcPr>
          <w:p w14:paraId="2BD058C9" w14:textId="2911C392" w:rsidR="00556413" w:rsidRDefault="00000000" w:rsidP="00D460B4">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2EAE937" w14:textId="77777777" w:rsidR="009A34BB" w:rsidRDefault="009A34BB" w:rsidP="009A34BB">
            <w:pPr>
              <w:pStyle w:val="Tekstpodstawowy"/>
              <w:numPr>
                <w:ilvl w:val="0"/>
                <w:numId w:val="44"/>
              </w:numPr>
              <w:jc w:val="right"/>
            </w:pPr>
          </w:p>
        </w:tc>
      </w:tr>
    </w:tbl>
    <w:p w14:paraId="431235E2" w14:textId="5C5E97D9" w:rsidR="009A34BB" w:rsidRDefault="00556413" w:rsidP="00D04994">
      <w:pPr>
        <w:pStyle w:val="Tekstpodstawowy"/>
      </w:pPr>
      <w:r>
        <w:tab/>
      </w:r>
      <w:r w:rsidR="00D04994">
        <w:t xml:space="preserve">W algorytmie QAOA występują bramki </w:t>
      </w:r>
      <w:r w:rsidR="0022067B">
        <w:t>parametryzowane</w:t>
      </w:r>
      <w:r w:rsidR="00D04994">
        <w:t xml:space="preserv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D04994">
        <w:t xml:space="preserve"> odbywa się poprzez</w:t>
      </w:r>
      <w:r w:rsidR="00902322">
        <w:t xml:space="preserve"> zastosowanie eksponent</w:t>
      </w:r>
      <w:r w:rsidR="00867A76">
        <w:t>y</w:t>
      </w:r>
      <w:r w:rsidR="00902322">
        <w:t xml:space="preserve"> macierzy oraz</w:t>
      </w:r>
      <w:r w:rsidR="00D04994">
        <w:t xml:space="preserve"> transformację przy pomocy wektora parametrów </w:t>
      </w:r>
      <m:oMath>
        <m:r>
          <m:rPr>
            <m:sty m:val="b"/>
          </m:rPr>
          <w:rPr>
            <w:rFonts w:ascii="Cambria Math" w:hAnsi="Cambria Math"/>
          </w:rPr>
          <m:t xml:space="preserve">γ, </m:t>
        </m:r>
      </m:oMath>
      <w:r w:rsidR="008720F8" w:rsidRPr="00C227F0">
        <w:rPr>
          <w:bCs/>
        </w:rPr>
        <w:t>gdzie</w:t>
      </w:r>
      <w:r w:rsidR="00C227F0">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i</m:t>
            </m:r>
            <m:r>
              <m:rPr>
                <m:sty m:val="b"/>
              </m:rPr>
              <w:rPr>
                <w:rFonts w:ascii="Cambria Math" w:hAnsi="Cambria Math"/>
              </w:rPr>
              <m:t>∈</m:t>
            </m:r>
            <m:r>
              <m:rPr>
                <m:sty m:val="bi"/>
              </m:rPr>
              <w:rPr>
                <w:rFonts w:ascii="Cambria Math" w:hAnsi="Cambria Math"/>
              </w:rPr>
              <m:t>n</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00C227F0">
        <w:t>:</w:t>
      </w:r>
      <w:r w:rsidR="000D5053">
        <w:rPr>
          <w:rStyle w:val="Odwoanieprzypisudolnego"/>
        </w:rPr>
        <w:footnoteReference w:id="68"/>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B066B18" w14:textId="77777777" w:rsidTr="00A85B9C">
        <w:tc>
          <w:tcPr>
            <w:tcW w:w="3020" w:type="dxa"/>
          </w:tcPr>
          <w:p w14:paraId="5C8A9A80" w14:textId="77777777" w:rsidR="009A34BB" w:rsidRDefault="009A34BB" w:rsidP="00D04994">
            <w:pPr>
              <w:pStyle w:val="Tekstpodstawowy"/>
            </w:pPr>
          </w:p>
        </w:tc>
        <w:tc>
          <w:tcPr>
            <w:tcW w:w="3020" w:type="dxa"/>
          </w:tcPr>
          <w:p w14:paraId="4C5604AE" w14:textId="6609044F" w:rsidR="009A34BB" w:rsidRPr="009A34BB" w:rsidRDefault="00000000" w:rsidP="00D04994">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1AFE5B6F" w14:textId="77777777" w:rsidR="009A34BB" w:rsidRDefault="009A34BB" w:rsidP="009A34BB">
            <w:pPr>
              <w:pStyle w:val="Tekstpodstawowy"/>
              <w:numPr>
                <w:ilvl w:val="0"/>
                <w:numId w:val="44"/>
              </w:numPr>
              <w:jc w:val="right"/>
            </w:pPr>
          </w:p>
        </w:tc>
      </w:tr>
    </w:tbl>
    <w:p w14:paraId="7BF7669A" w14:textId="154AD177" w:rsidR="00BA6B59" w:rsidRDefault="00A85B9C" w:rsidP="00D04994">
      <w:pPr>
        <w:pStyle w:val="Tekstpodstawowy"/>
      </w:pPr>
      <w:r>
        <w:tab/>
      </w:r>
      <w:r w:rsidR="00D04994">
        <w:t xml:space="preserve">Należy również zdefiniować </w:t>
      </w:r>
      <w:commentRangeStart w:id="27"/>
      <w:r w:rsidR="00D04994">
        <w:t>Hamiltonian mieszający</w:t>
      </w:r>
      <w:commentRangeEnd w:id="27"/>
      <w:r w:rsidR="00D04994">
        <w:rPr>
          <w:rStyle w:val="Odwoaniedokomentarza"/>
          <w:lang w:val="x-none" w:eastAsia="x-none"/>
        </w:rPr>
        <w:commentReference w:id="27"/>
      </w:r>
      <w:r w:rsidR="00D04994">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CB54D4">
        <w:t xml:space="preserve"> oraz go sparametryzować</w:t>
      </w:r>
      <w:r w:rsidR="001D7D97">
        <w:t xml:space="preserve"> </w:t>
      </w:r>
    </w:p>
    <w:p w14:paraId="25E74D8D" w14:textId="6D54B992" w:rsidR="000703EF" w:rsidRDefault="00027FB3" w:rsidP="00D04994">
      <w:pPr>
        <w:pStyle w:val="Tekstpodstawowy"/>
      </w:pPr>
      <w:r>
        <w:lastRenderedPageBreak/>
        <w:t xml:space="preserve">Hamiltonian mieszający powinien być </w:t>
      </w:r>
      <w:r w:rsidR="000703EF">
        <w:t>sumą prostych unarnych bramek (tzn. bramką stosowaną na wszystkich kubitach oddzielnie, bez dokonywania splątania)</w:t>
      </w:r>
      <w:r w:rsidR="00BA4572">
        <w:t xml:space="preserve">. </w:t>
      </w:r>
      <w:r w:rsidR="000703EF">
        <w:t>Taką bramką będzie bramka Pauli</w:t>
      </w:r>
      <w:r w:rsidR="00902322">
        <w:noBreakHyphen/>
      </w:r>
      <w:r w:rsidR="000703EF">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sidR="000703EF">
        <w:t xml:space="preserve"> otrzymamy wartość własną 1, zgodnie 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356BC426" w14:textId="77777777" w:rsidTr="009A34BB">
        <w:tc>
          <w:tcPr>
            <w:tcW w:w="3020" w:type="dxa"/>
          </w:tcPr>
          <w:p w14:paraId="03DC4B53" w14:textId="77777777" w:rsidR="009A34BB" w:rsidRDefault="009A34BB" w:rsidP="00D04994">
            <w:pPr>
              <w:pStyle w:val="Tekstpodstawowy"/>
            </w:pPr>
          </w:p>
        </w:tc>
        <w:tc>
          <w:tcPr>
            <w:tcW w:w="3020" w:type="dxa"/>
            <w:vAlign w:val="center"/>
          </w:tcPr>
          <w:p w14:paraId="35426AF2" w14:textId="13DBBFAD" w:rsidR="009A34BB" w:rsidRPr="009A34BB" w:rsidRDefault="009A34BB" w:rsidP="009A34B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500D9DCE" w14:textId="77777777" w:rsidR="009A34BB" w:rsidRDefault="009A34BB" w:rsidP="009A34BB">
            <w:pPr>
              <w:pStyle w:val="Tekstpodstawowy"/>
              <w:numPr>
                <w:ilvl w:val="0"/>
                <w:numId w:val="44"/>
              </w:numPr>
              <w:jc w:val="right"/>
            </w:pPr>
          </w:p>
        </w:tc>
      </w:tr>
    </w:tbl>
    <w:p w14:paraId="5F99690D" w14:textId="60EFA7F4" w:rsidR="000703EF" w:rsidRDefault="000703EF" w:rsidP="00D04994">
      <w:pPr>
        <w:pStyle w:val="Tekstpodstawowy"/>
      </w:pPr>
      <w:r>
        <w:t xml:space="preserve">oraz -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D54CE0B" w14:textId="77777777" w:rsidTr="009A34BB">
        <w:tc>
          <w:tcPr>
            <w:tcW w:w="3020" w:type="dxa"/>
          </w:tcPr>
          <w:p w14:paraId="66654128" w14:textId="77777777" w:rsidR="009A34BB" w:rsidRDefault="009A34BB" w:rsidP="00D04994">
            <w:pPr>
              <w:pStyle w:val="Tekstpodstawowy"/>
            </w:pPr>
          </w:p>
        </w:tc>
        <w:tc>
          <w:tcPr>
            <w:tcW w:w="3020" w:type="dxa"/>
          </w:tcPr>
          <w:p w14:paraId="5581973D" w14:textId="4BFFCE95" w:rsidR="009A34BB" w:rsidRDefault="009A34BB" w:rsidP="009A34B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6793D4BA" w14:textId="77777777" w:rsidR="009A34BB" w:rsidRDefault="009A34BB" w:rsidP="009A34BB">
            <w:pPr>
              <w:pStyle w:val="Tekstpodstawowy"/>
              <w:numPr>
                <w:ilvl w:val="0"/>
                <w:numId w:val="44"/>
              </w:numPr>
              <w:jc w:val="right"/>
            </w:pPr>
          </w:p>
        </w:tc>
      </w:tr>
    </w:tbl>
    <w:p w14:paraId="0ACCF10F" w14:textId="61BBB502" w:rsidR="00D04994" w:rsidRDefault="009A34BB" w:rsidP="00D04994">
      <w:pPr>
        <w:pStyle w:val="Tekstpodstawowy"/>
      </w:pPr>
      <w:r>
        <w:t>p</w:t>
      </w:r>
      <w:r w:rsidR="007E679F">
        <w:t xml:space="preserve">rzy czym warto zauważyć, że jeżeli </w:t>
      </w:r>
      <w:r>
        <w:t>zachodzi potrzeba zmiany</w:t>
      </w:r>
      <w:r w:rsidR="007E679F">
        <w:t xml:space="preserve"> problem</w:t>
      </w:r>
      <w:r>
        <w:t>u</w:t>
      </w:r>
      <w:r w:rsidR="007E679F">
        <w:t xml:space="preserve"> minimalizacji na</w:t>
      </w:r>
      <w:r w:rsidR="0079205B">
        <w:t> </w:t>
      </w:r>
      <w:r w:rsidR="007E679F">
        <w:t>maksymalizacji,</w:t>
      </w:r>
      <w:r>
        <w:t xml:space="preserve"> można</w:t>
      </w:r>
      <w:r w:rsidR="007E679F">
        <w:t xml:space="preserve"> albo rozpoczynać</w:t>
      </w:r>
      <w:r>
        <w:t xml:space="preserve"> algorytm</w:t>
      </w:r>
      <w:r w:rsidR="007E679F">
        <w:t xml:space="preserve"> od zastosowaniu bramki Hadamarda na 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rsidR="007E679F">
        <w:t>, albo zmienić znak funkcji celu (co, jak zostanie pokazane na</w:t>
      </w:r>
      <w:r w:rsidR="0079205B">
        <w:t> </w:t>
      </w:r>
      <w:r w:rsidR="007E679F">
        <w:t xml:space="preserve">przykładach </w:t>
      </w:r>
      <w:commentRangeStart w:id="28"/>
      <w:r w:rsidR="007E679F">
        <w:t>w II rozdziale</w:t>
      </w:r>
      <w:commentRangeEnd w:id="28"/>
      <w:r w:rsidR="006676AE">
        <w:rPr>
          <w:rStyle w:val="Odwoaniedokomentarza"/>
          <w:lang w:val="x-none" w:eastAsia="x-none"/>
        </w:rPr>
        <w:commentReference w:id="28"/>
      </w:r>
      <w:r w:rsidR="007E679F">
        <w:t xml:space="preserve">, jest częściej wybieranym rozwiązaniem). </w:t>
      </w:r>
      <w:r w:rsidR="0009137C">
        <w:t>Hamiltonian</w:t>
      </w:r>
      <w:r w:rsidR="000703EF">
        <w:t xml:space="preserve">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0703EF">
        <w:t xml:space="preserve"> będzie postaci:</w:t>
      </w:r>
      <w:r w:rsidR="00986AE0">
        <w:rPr>
          <w:rStyle w:val="Odwoanieprzypisudolnego"/>
        </w:rPr>
        <w:footnoteReference w:id="69"/>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68450F33" w14:textId="77777777" w:rsidTr="009A34BB">
        <w:tc>
          <w:tcPr>
            <w:tcW w:w="3020" w:type="dxa"/>
          </w:tcPr>
          <w:p w14:paraId="0C5E4367" w14:textId="77777777" w:rsidR="009A34BB" w:rsidRDefault="009A34BB" w:rsidP="00D04994">
            <w:pPr>
              <w:pStyle w:val="Tekstpodstawowy"/>
            </w:pPr>
          </w:p>
        </w:tc>
        <w:tc>
          <w:tcPr>
            <w:tcW w:w="3020" w:type="dxa"/>
          </w:tcPr>
          <w:p w14:paraId="174C740D" w14:textId="34AC5C3A" w:rsidR="009A34BB" w:rsidRPr="009A34BB" w:rsidRDefault="00000000" w:rsidP="00D04994">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6B0CE1F3" w14:textId="77777777" w:rsidR="009A34BB" w:rsidRDefault="009A34BB" w:rsidP="009A34BB">
            <w:pPr>
              <w:pStyle w:val="Tekstpodstawowy"/>
              <w:numPr>
                <w:ilvl w:val="0"/>
                <w:numId w:val="44"/>
              </w:numPr>
              <w:jc w:val="right"/>
            </w:pPr>
          </w:p>
        </w:tc>
      </w:tr>
    </w:tbl>
    <w:p w14:paraId="4703A05A" w14:textId="4FB4AD28" w:rsidR="00CB54D4" w:rsidRDefault="001E47B2" w:rsidP="00D04994">
      <w:pPr>
        <w:pStyle w:val="Tekstpodstawowy"/>
      </w:pPr>
      <w:r>
        <w:t>P</w:t>
      </w:r>
      <w:r w:rsidR="00CB54D4">
        <w:t xml:space="preserve">o parametryzacji </w:t>
      </w:r>
      <w:r w:rsidR="009A34BB">
        <w:t>otrzymuje się</w:t>
      </w:r>
      <w:r w:rsidR="00CB54D4">
        <w:t xml:space="preserve"> bramkę:</w:t>
      </w:r>
      <w:r w:rsidR="00986AE0">
        <w:rPr>
          <w:rStyle w:val="Odwoanieprzypisudolnego"/>
        </w:rPr>
        <w:footnoteReference w:id="70"/>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38AA4AEE" w14:textId="77777777" w:rsidTr="009A34BB">
        <w:tc>
          <w:tcPr>
            <w:tcW w:w="1888" w:type="dxa"/>
          </w:tcPr>
          <w:p w14:paraId="4B79BCED" w14:textId="77777777" w:rsidR="009A34BB" w:rsidRDefault="009A34BB" w:rsidP="00D04994">
            <w:pPr>
              <w:pStyle w:val="Tekstpodstawowy"/>
            </w:pPr>
          </w:p>
        </w:tc>
        <w:tc>
          <w:tcPr>
            <w:tcW w:w="5290" w:type="dxa"/>
          </w:tcPr>
          <w:p w14:paraId="18519E8D" w14:textId="32AD6D2B" w:rsidR="009A34BB" w:rsidRPr="00A85B9C" w:rsidRDefault="00000000" w:rsidP="00D04994">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 xml:space="preserve"> .</m:t>
                </m:r>
              </m:oMath>
            </m:oMathPara>
          </w:p>
        </w:tc>
        <w:tc>
          <w:tcPr>
            <w:tcW w:w="1888" w:type="dxa"/>
            <w:vAlign w:val="bottom"/>
          </w:tcPr>
          <w:p w14:paraId="0E3C4185" w14:textId="77777777" w:rsidR="009A34BB" w:rsidRDefault="009A34BB" w:rsidP="009A34BB">
            <w:pPr>
              <w:pStyle w:val="Tekstpodstawowy"/>
              <w:numPr>
                <w:ilvl w:val="0"/>
                <w:numId w:val="44"/>
              </w:numPr>
              <w:jc w:val="right"/>
            </w:pPr>
          </w:p>
        </w:tc>
      </w:tr>
    </w:tbl>
    <w:p w14:paraId="6E9A1AC6" w14:textId="55AB566F" w:rsidR="00F60D63" w:rsidRDefault="009A34BB" w:rsidP="00D04994">
      <w:pPr>
        <w:pStyle w:val="Tekstpodstawowy"/>
      </w:pPr>
      <w:r>
        <w:tab/>
      </w:r>
      <w:r w:rsidR="00F60D63">
        <w:t xml:space="preserve">Można więc zauważyć, że dzięki parametryzacji, zamiast zwykłego obrotu o kąt </w:t>
      </w:r>
      <m:oMath>
        <m:r>
          <m:rPr>
            <m:sty m:val="p"/>
          </m:rPr>
          <w:rPr>
            <w:rFonts w:ascii="Cambria Math" w:hAnsi="Cambria Math"/>
          </w:rPr>
          <m:t>π</m:t>
        </m:r>
      </m:oMath>
      <w:r w:rsidR="00F60D63">
        <w:t xml:space="preserve"> wokół osi OX</w:t>
      </w:r>
      <w:r w:rsidR="00B557F3">
        <w:t xml:space="preserve"> w sferze Blocha</w:t>
      </w:r>
      <w:r w:rsidR="00F60D63">
        <w:t xml:space="preserve">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60D63">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F60D63">
        <w:t>, ale można też tę</w:t>
      </w:r>
      <w:r w:rsidR="0079205B">
        <w:t> </w:t>
      </w:r>
      <w:r w:rsidR="00F60D63">
        <w:t>operację wykonywać na kubitach w superpozycji), następuję obrót częściowy wokół tej osi</w:t>
      </w:r>
      <w:r w:rsidR="00B557F3">
        <w:t>.</w:t>
      </w:r>
      <w:r w:rsidR="00A2241A">
        <w:t xml:space="preserve"> </w:t>
      </w:r>
      <w:commentRangeStart w:id="29"/>
      <w:r w:rsidR="00A2241A">
        <w:t xml:space="preserve">Ponadto, należy zauważyć, że </w:t>
      </w:r>
      <w:r w:rsidR="00867A76">
        <w:t>eksponenta</w:t>
      </w:r>
      <w:r w:rsidR="00A2241A">
        <w:t xml:space="preserve"> macierzy zachowuje jej wektory własne.</w:t>
      </w:r>
      <w:commentRangeEnd w:id="29"/>
      <w:r w:rsidR="00902322">
        <w:rPr>
          <w:rStyle w:val="Odwoaniedokomentarza"/>
          <w:lang w:val="x-none" w:eastAsia="x-none"/>
        </w:rPr>
        <w:commentReference w:id="29"/>
      </w:r>
    </w:p>
    <w:p w14:paraId="620A0073" w14:textId="7EC97E9C" w:rsidR="00BA6B59" w:rsidRDefault="00BA6B59" w:rsidP="00D04994">
      <w:pPr>
        <w:pStyle w:val="Tekstpodstawowy"/>
      </w:pPr>
      <w:r>
        <w:tab/>
      </w:r>
      <w:commentRangeStart w:id="30"/>
      <w:r>
        <w:t xml:space="preserve">Celem </w:t>
      </w:r>
      <w:r w:rsidR="008E53CE">
        <w:t>Hamiltonianu</w:t>
      </w:r>
      <w:r>
        <w:t xml:space="preserve">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475C6F">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475C6F">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475C6F">
        <w:t>, ponieważ eksponenta macierzy nie zmienia wektorów własnych</w:t>
      </w:r>
      <w:r>
        <w:t>) reprezentują pewne stany, dla których funkcje odpowiadające przekształceniom dokonywanym przez macierze</w:t>
      </w:r>
      <w:r w:rsidR="00A2241A">
        <w:t xml:space="preserv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rsidR="00A2241A">
        <w:t xml:space="preserve">) system będzie dążył do 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czyli do lokalnego ekstremum, które nie musi być ekstremum globalnym, więc wpadnie w pułapkę lokalnego ekstremum. Wraz z</w:t>
      </w:r>
      <w:r w:rsidR="005E7EFD">
        <w:t> </w:t>
      </w:r>
      <w:r w:rsidR="00A2241A">
        <w:t xml:space="preserve">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na stanie </w:t>
      </w:r>
      <m:oMath>
        <m:d>
          <m:dPr>
            <m:begChr m:val="|"/>
            <m:endChr m:val="⟩"/>
            <m:ctrlPr>
              <w:rPr>
                <w:rFonts w:ascii="Cambria Math" w:hAnsi="Cambria Math"/>
                <w:i/>
              </w:rPr>
            </m:ctrlPr>
          </m:dPr>
          <m:e>
            <m:r>
              <w:rPr>
                <w:rFonts w:ascii="Cambria Math" w:hAnsi="Cambria Math"/>
              </w:rPr>
              <m:t>ψ</m:t>
            </m:r>
          </m:e>
        </m:d>
      </m:oMath>
      <w:r w:rsidR="00A2241A">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rsidR="00A2241A">
        <w:t>, co wynika wprost z definicji wektora własnego.</w:t>
      </w:r>
      <w:r w:rsidR="00A15A3D">
        <w:t xml:space="preserve"> </w:t>
      </w:r>
      <w:r w:rsidR="00A15A3D">
        <w:lastRenderedPageBreak/>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A15A3D">
        <w:t xml:space="preserve">musi być anty-komutatorem </w:t>
      </w:r>
      <w:r w:rsidR="008E53CE">
        <w:t>Hamiltonianu</w:t>
      </w:r>
      <w:r w:rsidR="00A15A3D">
        <w:t xml:space="preserve"> cel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8E53CE">
        <w:t>, aby mieć pewność, że te dwie macierze nie będą miały takich samych wartości własnych.</w:t>
      </w:r>
      <w:commentRangeEnd w:id="30"/>
      <w:r w:rsidR="00902322">
        <w:rPr>
          <w:rStyle w:val="Odwoaniedokomentarza"/>
          <w:lang w:val="x-none" w:eastAsia="x-none"/>
        </w:rPr>
        <w:commentReference w:id="30"/>
      </w:r>
      <w:r w:rsidR="00225B2B">
        <w:t xml:space="preserve"> </w:t>
      </w:r>
      <w:commentRangeStart w:id="31"/>
      <w:r w:rsidR="00225B2B">
        <w:t>Operator Pauli</w:t>
      </w:r>
      <w:r w:rsidR="00A365BD">
        <w:noBreakHyphen/>
      </w:r>
      <w:r w:rsidR="00225B2B">
        <w:t xml:space="preserve">X jest dobrym wyborem, ponieważ bazująca na nim </w:t>
      </w:r>
      <w:r w:rsidR="00A365BD">
        <w:t xml:space="preserve">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365BD">
        <w:t xml:space="preserve"> za 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który jest stanem przyjmowanym na początku algorytmu. W takim przypadku, jeżeli operator </w:t>
      </w:r>
      <w:r w:rsidR="00225B2B">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365BD">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w:t>
      </w:r>
      <w:commentRangeEnd w:id="31"/>
      <w:r w:rsidR="00986AE0">
        <w:rPr>
          <w:rStyle w:val="Odwoaniedokomentarza"/>
          <w:lang w:val="x-none" w:eastAsia="x-none"/>
        </w:rPr>
        <w:commentReference w:id="31"/>
      </w:r>
    </w:p>
    <w:p w14:paraId="600E5672" w14:textId="372DC140" w:rsidR="00F23FF9" w:rsidRDefault="00F23FF9" w:rsidP="00D04994">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t>:</w:t>
      </w:r>
      <w:r w:rsidR="00291E0F">
        <w:rPr>
          <w:rStyle w:val="Odwoanieprzypisudolnego"/>
        </w:rPr>
        <w:footnoteReference w:id="71"/>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7013380A" w14:textId="77777777" w:rsidTr="009A34BB">
        <w:tc>
          <w:tcPr>
            <w:tcW w:w="3020" w:type="dxa"/>
          </w:tcPr>
          <w:p w14:paraId="2F8BFD4C" w14:textId="77777777" w:rsidR="009A34BB" w:rsidRDefault="009A34BB" w:rsidP="00D04994">
            <w:pPr>
              <w:pStyle w:val="Tekstpodstawowy"/>
            </w:pPr>
          </w:p>
        </w:tc>
        <w:tc>
          <w:tcPr>
            <w:tcW w:w="3020" w:type="dxa"/>
            <w:vAlign w:val="center"/>
          </w:tcPr>
          <w:p w14:paraId="288109C1" w14:textId="7C08703E" w:rsidR="009A34BB" w:rsidRPr="009A34BB" w:rsidRDefault="00000000" w:rsidP="009A34B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795FECFA" w14:textId="77777777" w:rsidR="009A34BB" w:rsidRDefault="009A34BB" w:rsidP="009A34BB">
            <w:pPr>
              <w:pStyle w:val="Tekstpodstawowy"/>
              <w:numPr>
                <w:ilvl w:val="0"/>
                <w:numId w:val="44"/>
              </w:numPr>
              <w:jc w:val="right"/>
            </w:pPr>
          </w:p>
        </w:tc>
      </w:tr>
    </w:tbl>
    <w:p w14:paraId="27B4F144" w14:textId="1A87DBB3" w:rsidR="00DF6E67" w:rsidRPr="00291E0F" w:rsidRDefault="00D72C53" w:rsidP="00D04994">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Wynik pomiaru jest rzutowany na bity, po czym przekazywany do</w:t>
      </w:r>
      <w:r w:rsidR="0079205B">
        <w:t> </w:t>
      </w:r>
      <w:r>
        <w:t>maszyny klasycznej w postaci uporządkowanego łańcucha znaków, składającego się z zer i</w:t>
      </w:r>
      <w:r w:rsidR="0079205B">
        <w:t> </w:t>
      </w:r>
      <w:r>
        <w:t>jedynek.</w:t>
      </w:r>
      <w:r w:rsidR="003048BE">
        <w:t xml:space="preserve"> Otrzymane w ten sposób łańcuchy znaków stanowią istotny element obliczania wartości oczekiwanej w </w:t>
      </w:r>
      <w:r w:rsidR="009A34BB">
        <w:t>Równaniu 17</w:t>
      </w:r>
      <w:r w:rsidR="003048BE">
        <w:t>.</w:t>
      </w:r>
      <w:r w:rsidR="00291E0F">
        <w:rPr>
          <w:rStyle w:val="Odwoanieprzypisudolnego"/>
        </w:rPr>
        <w:footnoteReference w:id="72"/>
      </w:r>
      <w:r w:rsidR="003048BE">
        <w:t xml:space="preserve"> Sposób obliczania tej wartości oraz wykorzystanie algorytmów klasycznych zostanie szerzej omówion</w:t>
      </w:r>
      <w:r w:rsidR="009A34BB">
        <w:t>e</w:t>
      </w:r>
      <w:r w:rsidR="003048BE">
        <w:t xml:space="preserve"> w Rozdziale II</w:t>
      </w:r>
      <w:r w:rsidR="00291E0F">
        <w:t xml:space="preserve"> – możliwość optymalizacji parametrów </w:t>
      </w:r>
      <m:oMath>
        <m:r>
          <m:rPr>
            <m:sty m:val="bi"/>
          </m:rPr>
          <w:rPr>
            <w:rFonts w:ascii="Cambria Math" w:hAnsi="Cambria Math"/>
          </w:rPr>
          <m:t>γ</m:t>
        </m:r>
      </m:oMath>
      <w:r w:rsidR="00291E0F">
        <w:t xml:space="preserve"> i </w:t>
      </w:r>
      <m:oMath>
        <m:r>
          <m:rPr>
            <m:sty m:val="bi"/>
          </m:rPr>
          <w:rPr>
            <w:rFonts w:ascii="Cambria Math" w:hAnsi="Cambria Math"/>
          </w:rPr>
          <m:t>β</m:t>
        </m:r>
      </m:oMath>
      <w:r w:rsidR="00291E0F">
        <w:rPr>
          <w:iCs/>
        </w:rPr>
        <w:t xml:space="preserve"> algorytmami klasycznymi, nie została od razu dostrzeżona przez twórców algorytmu QAOA i nie istnieje sztywno ustalona część klasyczna.</w:t>
      </w:r>
      <w:r w:rsidR="00291E0F">
        <w:rPr>
          <w:rStyle w:val="Odwoanieprzypisudolnego"/>
          <w:iCs/>
        </w:rPr>
        <w:footnoteReference w:id="73"/>
      </w:r>
    </w:p>
    <w:p w14:paraId="7F22ABA6" w14:textId="36C21B95" w:rsidR="006F2163" w:rsidRDefault="00DF46C0" w:rsidP="00D04994">
      <w:pPr>
        <w:pStyle w:val="Tekstpodstawowy"/>
      </w:pPr>
      <w:r>
        <w:tab/>
        <w:t>Stosowanie operatorów</w:t>
      </w:r>
      <w:r w:rsidR="00DA60D0">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w:t>
      </w:r>
      <w:r w:rsidR="003048BE">
        <w:t>, a pojedyncze wykorzystanie tych dwóch bramek tworzy warstwę (</w:t>
      </w:r>
      <w:proofErr w:type="spellStart"/>
      <w:r w:rsidR="003048BE">
        <w:rPr>
          <w:i/>
          <w:iCs/>
        </w:rPr>
        <w:t>circuit</w:t>
      </w:r>
      <w:proofErr w:type="spellEnd"/>
      <w:r w:rsidR="003048BE">
        <w:rPr>
          <w:i/>
          <w:iCs/>
        </w:rPr>
        <w:t xml:space="preserve"> </w:t>
      </w:r>
      <w:proofErr w:type="spellStart"/>
      <w:r w:rsidR="003048BE">
        <w:rPr>
          <w:i/>
          <w:iCs/>
        </w:rPr>
        <w:t>layer</w:t>
      </w:r>
      <w:proofErr w:type="spellEnd"/>
      <w:r w:rsidR="003048BE">
        <w:rPr>
          <w:i/>
          <w:iCs/>
        </w:rPr>
        <w:t>)</w:t>
      </w:r>
      <w:r>
        <w:t>.</w:t>
      </w:r>
      <w:r w:rsidR="003048BE">
        <w:t xml:space="preserve"> Miarą </w:t>
      </w:r>
      <w:proofErr w:type="spellStart"/>
      <w:r w:rsidR="003048BE">
        <w:t>troteryzacji</w:t>
      </w:r>
      <w:proofErr w:type="spellEnd"/>
      <w:r w:rsidR="003048BE">
        <w:t xml:space="preserve"> jest liczba warstw.</w:t>
      </w:r>
      <w:r>
        <w:t xml:space="preserve"> </w:t>
      </w:r>
      <w:r w:rsidR="006F2163">
        <w:t xml:space="preserve">Przewidywanym pozytywnym skutkiem </w:t>
      </w:r>
      <w:proofErr w:type="spellStart"/>
      <w:r w:rsidR="006F2163">
        <w:t>troteryzacji</w:t>
      </w:r>
      <w:proofErr w:type="spellEnd"/>
      <w:r w:rsidR="006F2163">
        <w:t xml:space="preserve"> jest przybliżenie się do rozwiązania będącego optimum globalnym. W</w:t>
      </w:r>
      <w:r w:rsidR="0079205B">
        <w:t> </w:t>
      </w:r>
      <w:r w:rsidR="006F2163">
        <w:t>szczególności mamy gwarancję, że:</w:t>
      </w:r>
      <w:r w:rsidR="00291E0F">
        <w:rPr>
          <w:rStyle w:val="Odwoanieprzypisudolnego"/>
        </w:rPr>
        <w:footnoteReference w:id="74"/>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4A103D42" w14:textId="77777777" w:rsidTr="006676AE">
        <w:tc>
          <w:tcPr>
            <w:tcW w:w="3020" w:type="dxa"/>
          </w:tcPr>
          <w:p w14:paraId="5B2136E3" w14:textId="77777777" w:rsidR="006676AE" w:rsidRDefault="006676AE" w:rsidP="00D04994">
            <w:pPr>
              <w:pStyle w:val="Tekstpodstawowy"/>
            </w:pPr>
          </w:p>
        </w:tc>
        <w:tc>
          <w:tcPr>
            <w:tcW w:w="3020" w:type="dxa"/>
            <w:vAlign w:val="center"/>
          </w:tcPr>
          <w:p w14:paraId="24438260" w14:textId="6EC6CD28" w:rsidR="006676AE" w:rsidRDefault="00000000" w:rsidP="006676AE">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 xml:space="preserve"> </m:t>
                </m:r>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4CED6388" w14:textId="77777777" w:rsidR="006676AE" w:rsidRDefault="006676AE" w:rsidP="006676AE">
            <w:pPr>
              <w:pStyle w:val="Tekstpodstawowy"/>
              <w:numPr>
                <w:ilvl w:val="0"/>
                <w:numId w:val="44"/>
              </w:numPr>
              <w:jc w:val="right"/>
            </w:pPr>
          </w:p>
        </w:tc>
      </w:tr>
    </w:tbl>
    <w:p w14:paraId="7CAA9EA9" w14:textId="77BEE929" w:rsidR="006F2163" w:rsidRDefault="006F2163" w:rsidP="00D04994">
      <w:pPr>
        <w:pStyle w:val="Tekstpodstawowy"/>
      </w:pPr>
      <w:r>
        <w:t xml:space="preserve">co oznacza, że dla </w:t>
      </w:r>
      <w:proofErr w:type="spellStart"/>
      <w:r>
        <w:t>troteryzacji</w:t>
      </w:r>
      <w:proofErr w:type="spellEnd"/>
      <w:r>
        <w:t xml:space="preserve"> na poziomie </w:t>
      </w:r>
      <m:oMath>
        <m:r>
          <w:rPr>
            <w:rFonts w:ascii="Cambria Math" w:hAnsi="Cambria Math"/>
          </w:rPr>
          <m:t>K+1</m:t>
        </m:r>
      </m:oMath>
      <w:r>
        <w:t xml:space="preserve"> </w:t>
      </w:r>
      <w:r w:rsidR="003048BE">
        <w:t xml:space="preserve">(tzn. z </w:t>
      </w:r>
      <m:oMath>
        <m:r>
          <w:rPr>
            <w:rFonts w:ascii="Cambria Math" w:hAnsi="Cambria Math"/>
          </w:rPr>
          <m:t>K+1</m:t>
        </m:r>
      </m:oMath>
      <w:r w:rsidR="003048BE">
        <w:t xml:space="preserve"> warstwami) </w:t>
      </w:r>
      <w:r>
        <w:t xml:space="preserve">wartość funkcji celu jest bliżej szukanej wartości (bliżej minimum dla minimalizacji, bliżej maksimum dla maksymalizacji) niż dla </w:t>
      </w:r>
      <w:proofErr w:type="spellStart"/>
      <w:r>
        <w:t>troteryzacji</w:t>
      </w:r>
      <w:proofErr w:type="spellEnd"/>
      <w:r>
        <w:t xml:space="preserve"> na poziomie </w:t>
      </w:r>
      <w:r w:rsidRPr="006F2163">
        <w:rPr>
          <w:i/>
          <w:iCs/>
        </w:rPr>
        <w:t>K</w:t>
      </w:r>
      <w:r>
        <w:t xml:space="preserve"> (przy pozostałych założeniach niezmienionych). Ponadto</w:t>
      </w:r>
      <w:r w:rsidR="006524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19095ED3" w14:textId="77777777" w:rsidTr="006676AE">
        <w:tc>
          <w:tcPr>
            <w:tcW w:w="3020" w:type="dxa"/>
          </w:tcPr>
          <w:p w14:paraId="3AEF69EF" w14:textId="77777777" w:rsidR="006676AE" w:rsidRDefault="006676AE" w:rsidP="00D04994">
            <w:pPr>
              <w:pStyle w:val="Tekstpodstawowy"/>
            </w:pPr>
          </w:p>
        </w:tc>
        <w:tc>
          <w:tcPr>
            <w:tcW w:w="3020" w:type="dxa"/>
            <w:vAlign w:val="center"/>
          </w:tcPr>
          <w:p w14:paraId="0DBFD583" w14:textId="1DCE0979" w:rsidR="006676AE" w:rsidRDefault="00000000" w:rsidP="006676AE">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136EB458" w14:textId="77777777" w:rsidR="006676AE" w:rsidRDefault="006676AE" w:rsidP="006676AE">
            <w:pPr>
              <w:pStyle w:val="Tekstpodstawowy"/>
              <w:numPr>
                <w:ilvl w:val="0"/>
                <w:numId w:val="44"/>
              </w:numPr>
              <w:jc w:val="right"/>
            </w:pPr>
          </w:p>
        </w:tc>
      </w:tr>
    </w:tbl>
    <w:p w14:paraId="37C6A361" w14:textId="16125A93" w:rsidR="0090298F" w:rsidRPr="0090298F" w:rsidRDefault="0090298F" w:rsidP="00D04994">
      <w:pPr>
        <w:pStyle w:val="Tekstpodstawowy"/>
      </w:pPr>
      <w:r>
        <w:lastRenderedPageBreak/>
        <w:t xml:space="preserve">przy czym należy pamiętać, że jest to własność graniczna i dla skończonych </w:t>
      </w:r>
      <w:r w:rsidRPr="0090298F">
        <w:rPr>
          <w:i/>
          <w:iCs/>
        </w:rPr>
        <w:t>K</w:t>
      </w:r>
      <w:r>
        <w:rPr>
          <w:i/>
          <w:iCs/>
        </w:rPr>
        <w:t xml:space="preserve">, </w:t>
      </w:r>
      <w:r>
        <w:t xml:space="preserve">nie ma gwarancji </w:t>
      </w:r>
      <w:r w:rsidR="006676AE">
        <w:t>otrzymania dokładnego rozwiązania (stąd algorytm „przybliżonej optymalizacji”)</w:t>
      </w:r>
      <w:r w:rsidR="00291E0F">
        <w:t>.</w:t>
      </w:r>
      <w:r w:rsidR="00291E0F">
        <w:rPr>
          <w:rStyle w:val="Odwoanieprzypisudolnego"/>
        </w:rPr>
        <w:footnoteReference w:id="75"/>
      </w:r>
    </w:p>
    <w:p w14:paraId="3F8BD050" w14:textId="63760F7C" w:rsidR="006F2163" w:rsidRDefault="001B0D16" w:rsidP="00D04994">
      <w:pPr>
        <w:pStyle w:val="Tekstpodstawowy"/>
      </w:pPr>
      <w:r>
        <w:tab/>
      </w:r>
      <w:r w:rsidR="00DF46C0">
        <w:t xml:space="preserve">Skutkiem </w:t>
      </w:r>
      <w:r w:rsidR="003048BE">
        <w:t xml:space="preserve">zwiększenia liczby warstw (a więc </w:t>
      </w:r>
      <w:proofErr w:type="spellStart"/>
      <w:r w:rsidR="003048BE">
        <w:t>troteryzacji</w:t>
      </w:r>
      <w:proofErr w:type="spellEnd"/>
      <w:r w:rsidR="003048BE">
        <w:t>)</w:t>
      </w:r>
      <w:r w:rsidR="00DF46C0">
        <w:t xml:space="preserve"> </w:t>
      </w:r>
      <w:r w:rsidR="0095549A">
        <w:t>jest zwiększenie głębokości obwodu</w:t>
      </w:r>
      <w:r w:rsidR="003048BE">
        <w:t xml:space="preserve"> (</w:t>
      </w:r>
      <w:proofErr w:type="spellStart"/>
      <w:r w:rsidR="003048BE">
        <w:rPr>
          <w:i/>
          <w:iCs/>
        </w:rPr>
        <w:t>circuit</w:t>
      </w:r>
      <w:proofErr w:type="spellEnd"/>
      <w:r w:rsidR="003048BE">
        <w:rPr>
          <w:i/>
          <w:iCs/>
        </w:rPr>
        <w:t xml:space="preserve"> </w:t>
      </w:r>
      <w:proofErr w:type="spellStart"/>
      <w:r w:rsidR="003048BE">
        <w:rPr>
          <w:i/>
          <w:iCs/>
        </w:rPr>
        <w:t>depth</w:t>
      </w:r>
      <w:proofErr w:type="spellEnd"/>
      <w:r w:rsidR="003048BE">
        <w:t>)</w:t>
      </w:r>
      <w:r w:rsidR="0095549A">
        <w:t>, czyli największej liczby bramek zastosowanych na jednym kubicie. W</w:t>
      </w:r>
      <w:r w:rsidR="0079205B">
        <w:t> </w:t>
      </w:r>
      <w:r w:rsidR="0095549A">
        <w:t xml:space="preserve">związku z zwiększeniem głębokości obwodu, </w:t>
      </w:r>
      <w:proofErr w:type="spellStart"/>
      <w:r w:rsidR="0095549A">
        <w:t>troteryzacja</w:t>
      </w:r>
      <w:proofErr w:type="spellEnd"/>
      <w:r w:rsidR="0095549A">
        <w:t xml:space="preserve"> skutkuje zwiększeniem się szumu (</w:t>
      </w:r>
      <w:r w:rsidR="0095549A">
        <w:rPr>
          <w:i/>
          <w:iCs/>
        </w:rPr>
        <w:t xml:space="preserve">quantum </w:t>
      </w:r>
      <w:proofErr w:type="spellStart"/>
      <w:r w:rsidR="0095549A">
        <w:rPr>
          <w:i/>
          <w:iCs/>
        </w:rPr>
        <w:t>noise</w:t>
      </w:r>
      <w:proofErr w:type="spellEnd"/>
      <w:r w:rsidR="0095549A">
        <w:rPr>
          <w:i/>
          <w:iCs/>
        </w:rPr>
        <w:t>)</w:t>
      </w:r>
      <w:r w:rsidR="0095549A">
        <w:t>.</w:t>
      </w:r>
      <w:r w:rsidR="004E0DF7">
        <w:rPr>
          <w:rStyle w:val="Odwoanieprzypisudolnego"/>
        </w:rPr>
        <w:footnoteReference w:id="76"/>
      </w:r>
      <w:r w:rsidR="00DA60D0">
        <w:t xml:space="preserve"> </w:t>
      </w:r>
      <w:r w:rsidR="00BC08F1">
        <w:t>W</w:t>
      </w:r>
      <w:r w:rsidR="00DA60D0">
        <w:t>raz z</w:t>
      </w:r>
      <w:r w:rsidR="006676AE">
        <w:t>e</w:t>
      </w:r>
      <w:r w:rsidR="00DA60D0">
        <w:t xml:space="preserve"> zwiększaniem się jakości maszyn kwantowych oraz rozwojem technik korekcji błędów, należy się spodziewać, że powyższy problem będzie miał coraz mniejsze znaczenie</w:t>
      </w:r>
      <w:r w:rsidR="008C2479">
        <w:t>.</w:t>
      </w:r>
    </w:p>
    <w:p w14:paraId="395ECC3A" w14:textId="5D5B7A3C" w:rsidR="00F659F1" w:rsidRDefault="008C2479" w:rsidP="001949F5">
      <w:pPr>
        <w:pStyle w:val="Tekstpodstawowy"/>
      </w:pPr>
      <w:r>
        <w:tab/>
      </w:r>
      <w:r w:rsidR="00BC08F1">
        <w:t xml:space="preserve">Dobór parametrów oraz stopnia </w:t>
      </w:r>
      <w:proofErr w:type="spellStart"/>
      <w:r w:rsidR="00BC08F1">
        <w:t>troteryzacji</w:t>
      </w:r>
      <w:proofErr w:type="spellEnd"/>
      <w:r w:rsidR="00BC08F1">
        <w:t xml:space="preserve"> stanowi istotny element efektywności algorytmu. Im niższe (bliższe zeru) wielkości parametrów (kątów) w</w:t>
      </w:r>
      <w:r w:rsidR="006676AE">
        <w:t xml:space="preserve"> wektorach</w:t>
      </w:r>
      <w:r w:rsidR="00BC08F1">
        <w:t xml:space="preserve"> </w:t>
      </w:r>
      <m:oMath>
        <m:r>
          <m:rPr>
            <m:sty m:val="b"/>
          </m:rPr>
          <w:rPr>
            <w:rFonts w:ascii="Cambria Math" w:hAnsi="Cambria Math"/>
          </w:rPr>
          <m:t>γ</m:t>
        </m:r>
      </m:oMath>
      <w:r w:rsidR="00BC08F1">
        <w:t xml:space="preserve"> oraz </w:t>
      </w:r>
      <m:oMath>
        <m:r>
          <m:rPr>
            <m:sty m:val="b"/>
          </m:rPr>
          <w:rPr>
            <w:rFonts w:ascii="Cambria Math" w:hAnsi="Cambria Math"/>
          </w:rPr>
          <m:t>β</m:t>
        </m:r>
      </m:oMath>
      <w:r w:rsidR="00BC08F1">
        <w:t xml:space="preserve">, tym dokładniejsze przybliżenie optymalnego rozwiązania można otrzymać, </w:t>
      </w:r>
      <w:commentRangeStart w:id="32"/>
      <w:r w:rsidR="00BC08F1">
        <w:t>ponieważ dokładniej jest przeszukiwana przestrzeń rozwiązań</w:t>
      </w:r>
      <w:r w:rsidR="004E0DF7">
        <w:t xml:space="preserve">, przy czym zbyt mały kąt </w:t>
      </w:r>
      <m:oMath>
        <m:r>
          <m:rPr>
            <m:sty m:val="b"/>
          </m:rPr>
          <w:rPr>
            <w:rFonts w:ascii="Cambria Math" w:hAnsi="Cambria Math"/>
          </w:rPr>
          <m:t>β</m:t>
        </m:r>
      </m:oMath>
      <w:r w:rsidR="004E0DF7">
        <w:t xml:space="preserve">, będzie skutkował trudnościami z wyjściem z pułapki minimum lokalnego </w:t>
      </w:r>
      <w:r w:rsidR="00BC08F1">
        <w:t xml:space="preserve"> </w:t>
      </w:r>
      <w:commentRangeEnd w:id="32"/>
      <w:r w:rsidR="004E0DF7">
        <w:rPr>
          <w:rStyle w:val="Odwoaniedokomentarza"/>
          <w:lang w:val="x-none" w:eastAsia="x-none"/>
        </w:rPr>
        <w:commentReference w:id="32"/>
      </w:r>
      <w:r w:rsidR="00BC08F1">
        <w:t xml:space="preserve">Z kolei, aby móc się przybliżyć do tego rozwiązania, </w:t>
      </w:r>
      <w:r w:rsidR="006676AE">
        <w:t>potrzeba</w:t>
      </w:r>
      <w:r w:rsidR="00BC08F1">
        <w:t xml:space="preserve"> dłuższego czasu przetwarzania, czyli większego stopnia </w:t>
      </w:r>
      <w:proofErr w:type="spellStart"/>
      <w:r w:rsidR="00BC08F1">
        <w:t>troteryzacji</w:t>
      </w:r>
      <w:proofErr w:type="spellEnd"/>
      <w:r w:rsidR="00BC08F1">
        <w:t xml:space="preserve"> </w:t>
      </w:r>
      <w:r w:rsidR="00BC08F1" w:rsidRPr="00BC08F1">
        <w:rPr>
          <w:i/>
          <w:iCs/>
        </w:rPr>
        <w:t>K</w:t>
      </w:r>
      <w:r w:rsidR="00BC08F1">
        <w:t>.</w:t>
      </w:r>
      <w:r w:rsidR="00BC08F1">
        <w:rPr>
          <w:rStyle w:val="Odwoanieprzypisudolnego"/>
        </w:rPr>
        <w:footnoteReference w:id="77"/>
      </w:r>
      <w:r w:rsidR="00BC08F1">
        <w:t xml:space="preserve"> Należy więc zauważyć, że zwiększony stopień </w:t>
      </w:r>
      <w:proofErr w:type="spellStart"/>
      <w:r w:rsidR="00BC08F1">
        <w:t>troteryzacji</w:t>
      </w:r>
      <w:proofErr w:type="spellEnd"/>
      <w:r w:rsidR="00BC08F1">
        <w:t xml:space="preserve"> będzie zmniejszał dokładność</w:t>
      </w:r>
      <w:r w:rsidR="006676AE">
        <w:t xml:space="preserve"> (przez szum)</w:t>
      </w:r>
      <w:r w:rsidR="00BC08F1">
        <w:t xml:space="preserve"> oszacowania optymalnego rozwiązania, zmniejszenie kątów pozwoli tą</w:t>
      </w:r>
      <w:r w:rsidR="005E7EFD">
        <w:t> </w:t>
      </w:r>
      <w:r w:rsidR="00BC08F1">
        <w:t xml:space="preserve">dokładność zwiększyć. Równocześnie małe kąty </w:t>
      </w:r>
      <w:r w:rsidR="008834D2">
        <w:t xml:space="preserve">będą wymagały większego stopnia </w:t>
      </w:r>
      <w:proofErr w:type="spellStart"/>
      <w:r w:rsidR="008834D2">
        <w:t>troteryzacji</w:t>
      </w:r>
      <w:proofErr w:type="spellEnd"/>
      <w:r w:rsidR="008834D2">
        <w:t>, aby przeszukać odpowiednio dużą przestrzeń rozwiązań. Tak więc dobór kąta i</w:t>
      </w:r>
      <w:r w:rsidR="005E7EFD">
        <w:t> </w:t>
      </w:r>
      <w:r w:rsidR="008834D2">
        <w:t xml:space="preserve">stopnia </w:t>
      </w:r>
      <w:proofErr w:type="spellStart"/>
      <w:r w:rsidR="008834D2">
        <w:t>troteryzacji</w:t>
      </w:r>
      <w:proofErr w:type="spellEnd"/>
      <w:r w:rsidR="008834D2">
        <w:t xml:space="preserve"> stoją w</w:t>
      </w:r>
      <w:r w:rsidR="0079205B">
        <w:t> </w:t>
      </w:r>
      <w:r w:rsidR="008834D2">
        <w:t>opozycji nie tylko z perspektywy czasu obliczeń, ale też ilości i</w:t>
      </w:r>
      <w:r w:rsidR="005E7EFD">
        <w:t> </w:t>
      </w:r>
      <w:r w:rsidR="008834D2">
        <w:t>skali popełnianych błędów</w:t>
      </w:r>
      <w:r w:rsidR="006676AE">
        <w:t xml:space="preserve"> (wielkości szumu)</w:t>
      </w:r>
      <w:r w:rsidR="008834D2">
        <w:t xml:space="preserve">, a co za tym idzie – dokładności oszacowań. Rozwiązaniem może być zmiana stopnia </w:t>
      </w:r>
      <w:proofErr w:type="spellStart"/>
      <w:r w:rsidR="008834D2">
        <w:t>troteryzacji</w:t>
      </w:r>
      <w:proofErr w:type="spellEnd"/>
      <w:r w:rsidR="008834D2">
        <w:t xml:space="preserve"> po pewnej liczbie </w:t>
      </w:r>
      <w:r w:rsidR="006676AE">
        <w:t xml:space="preserve">iteracji algorytmu. </w:t>
      </w:r>
      <w:r w:rsidR="008834D2">
        <w:t>O</w:t>
      </w:r>
      <w:r w:rsidR="005E7EFD">
        <w:t> </w:t>
      </w:r>
      <w:r w:rsidR="008834D2">
        <w:t xml:space="preserve">ile jak na razie brakuje artykułów wprowadzających zmienny stopień </w:t>
      </w:r>
      <w:proofErr w:type="spellStart"/>
      <w:r w:rsidR="008834D2">
        <w:t>troteryzacji</w:t>
      </w:r>
      <w:proofErr w:type="spellEnd"/>
      <w:r w:rsidR="008834D2">
        <w:t xml:space="preserve">, o tyle wartości parametrów </w:t>
      </w:r>
      <m:oMath>
        <m:r>
          <m:rPr>
            <m:sty m:val="b"/>
          </m:rPr>
          <w:rPr>
            <w:rFonts w:ascii="Cambria Math" w:hAnsi="Cambria Math"/>
          </w:rPr>
          <m:t>γ</m:t>
        </m:r>
      </m:oMath>
      <w:r w:rsidR="008834D2">
        <w:rPr>
          <w:b/>
          <w:bCs/>
        </w:rPr>
        <w:t xml:space="preserve"> </w:t>
      </w:r>
      <w:r w:rsidR="008834D2">
        <w:t xml:space="preserve">i </w:t>
      </w:r>
      <m:oMath>
        <m:r>
          <m:rPr>
            <m:sty m:val="b"/>
          </m:rPr>
          <w:rPr>
            <w:rFonts w:ascii="Cambria Math" w:hAnsi="Cambria Math"/>
          </w:rPr>
          <m:t>β</m:t>
        </m:r>
      </m:oMath>
      <w:r w:rsidR="008834D2">
        <w:rPr>
          <w:b/>
          <w:bCs/>
        </w:rPr>
        <w:t xml:space="preserve"> </w:t>
      </w:r>
      <w:r w:rsidR="004E0DF7">
        <w:t>poddawano już klasycznej optymalizacji, co zostanie przybliżone w Rozdziale II.</w:t>
      </w:r>
    </w:p>
    <w:p w14:paraId="1F2332DB" w14:textId="2462C5D1" w:rsidR="001949F5" w:rsidRDefault="001949F5" w:rsidP="001949F5">
      <w:pPr>
        <w:pStyle w:val="Tekstpodstawowy"/>
      </w:pPr>
    </w:p>
    <w:p w14:paraId="7C4B969F" w14:textId="77777777" w:rsidR="001949F5" w:rsidRPr="001949F5" w:rsidRDefault="001949F5" w:rsidP="001949F5">
      <w:pPr>
        <w:pStyle w:val="Tekstpodstawowy"/>
      </w:pPr>
    </w:p>
    <w:p w14:paraId="67C65BA6" w14:textId="7AA756F4" w:rsidR="00F659F1" w:rsidRDefault="00F659F1" w:rsidP="00F659F1">
      <w:pPr>
        <w:pStyle w:val="Tekstpodstawowy"/>
        <w:jc w:val="left"/>
      </w:pPr>
    </w:p>
    <w:p w14:paraId="00BFCAE0" w14:textId="58D6AD25" w:rsidR="006D3F66" w:rsidRDefault="006D3F66" w:rsidP="00F659F1">
      <w:pPr>
        <w:pStyle w:val="Tekstpodstawowy"/>
        <w:jc w:val="left"/>
      </w:pPr>
    </w:p>
    <w:p w14:paraId="3EBD4001" w14:textId="7D4D4A50" w:rsidR="006D3F66" w:rsidRDefault="006D3F66" w:rsidP="00F659F1">
      <w:pPr>
        <w:pStyle w:val="Tekstpodstawowy"/>
        <w:jc w:val="left"/>
      </w:pPr>
    </w:p>
    <w:p w14:paraId="1928EB1B" w14:textId="77777777" w:rsidR="006D3F66" w:rsidRPr="00BA4572" w:rsidRDefault="006D3F66" w:rsidP="00F659F1">
      <w:pPr>
        <w:pStyle w:val="Tekstpodstawowy"/>
        <w:jc w:val="left"/>
      </w:pPr>
    </w:p>
    <w:p w14:paraId="3FB6DF06" w14:textId="77777777" w:rsidR="00F659F1" w:rsidRPr="00DF719A" w:rsidRDefault="00F659F1" w:rsidP="00F659F1">
      <w:pPr>
        <w:pStyle w:val="Tekstpodstawowy"/>
        <w:jc w:val="left"/>
        <w:rPr>
          <w:b/>
        </w:rPr>
      </w:pPr>
      <w:r w:rsidRPr="00DF719A">
        <w:rPr>
          <w:b/>
        </w:rPr>
        <w:lastRenderedPageBreak/>
        <w:t>Podsumowanie</w:t>
      </w:r>
    </w:p>
    <w:p w14:paraId="6596BC59" w14:textId="036D89FD" w:rsidR="00F659F1" w:rsidRPr="00C93439" w:rsidRDefault="00DA2E9E" w:rsidP="00DA2E9E">
      <w:pPr>
        <w:pStyle w:val="Tekstpodstawowy"/>
        <w:tabs>
          <w:tab w:val="clear" w:pos="851"/>
          <w:tab w:val="left" w:pos="780"/>
        </w:tabs>
      </w:pPr>
      <w:r>
        <w:tab/>
      </w:r>
      <w:r w:rsidR="006D3F66" w:rsidRPr="00C93439">
        <w:t>W powyższy</w:t>
      </w:r>
      <w:r w:rsidR="00C93439" w:rsidRPr="00C93439">
        <w:t xml:space="preserve">m rozdziale przedstawiono </w:t>
      </w:r>
      <w:r w:rsidR="000F2EC3">
        <w:t>pojęcia składające się na tytuł poniższej pracy</w:t>
      </w:r>
      <w:r w:rsidR="00C93439">
        <w:t xml:space="preserve">. Wprowadzono i omówiono podstawowe pojęcia mechaniki kwantowej wykorzystywane w obliczeniach kwantowych oraz przedstawiono oznaczenia powszechnie wykorzystywane w tej dziedzinie, które </w:t>
      </w:r>
      <w:r w:rsidR="000F2EC3">
        <w:t>są wykorzystywane w opisach w dalszych rozdziałach</w:t>
      </w:r>
      <w:r w:rsidR="00C93439">
        <w:t xml:space="preserve">. Następnie pokazano ogólny zarys problemu VRP, zwracając uwagę na mnogość jego definicji i </w:t>
      </w:r>
      <w:r w:rsidR="000F2EC3">
        <w:t xml:space="preserve">rozwinięć, a także </w:t>
      </w:r>
      <w:r w:rsidR="00C93439">
        <w:t xml:space="preserve">podejść do </w:t>
      </w:r>
      <w:r w:rsidR="000F2EC3">
        <w:t>sformułowań matematycznych</w:t>
      </w:r>
      <w:r w:rsidR="00C93439">
        <w:t xml:space="preserve">. Szczególną uwagę poświęcono problemowi zamkniętych cykli, który jest często pomijany w publikacjach, a jego sformułowanie stanowi jedno z wyzwań rozwiązywania problemu VRP. Trzecia część tego rozdziału została poświęcona algorytmowi QAOA. Ukazano podstawową wersję tego algorytmu, a także ukazano logikę jego działania, omawiając poszczególne operacje matematyczne i </w:t>
      </w:r>
      <w:r w:rsidR="000F2EC3">
        <w:t>bramki kwantowe</w:t>
      </w:r>
      <w:r w:rsidR="00C93439">
        <w:t xml:space="preserve"> wykorzystywane w tym algorytmie</w:t>
      </w:r>
      <w:r>
        <w:t>, odnosząc się głównie do pracy, w której po raz pierwszy przedstawiono ten algorytm, ale też zasygnalizowano możliwe modyfikacje oraz niektóre słabe punkty, którym więcej miejsca zostanie poświęcone w następnym rozdziale.</w:t>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E1210A6" w14:textId="77777777" w:rsidR="00F659F1" w:rsidRPr="00CC4C11" w:rsidRDefault="00F659F1" w:rsidP="00F659F1">
      <w:pPr>
        <w:pStyle w:val="Tekstpodstawowy"/>
      </w:pPr>
    </w:p>
    <w:p w14:paraId="4615A8F0" w14:textId="77777777" w:rsidR="00F659F1" w:rsidRPr="00CC4C11" w:rsidRDefault="00F659F1" w:rsidP="00F659F1">
      <w:pPr>
        <w:pStyle w:val="Tekstpodstawowy"/>
      </w:pPr>
    </w:p>
    <w:p w14:paraId="47FEEA1C" w14:textId="77777777" w:rsidR="00F659F1" w:rsidRPr="00CC4C11" w:rsidRDefault="00F659F1" w:rsidP="00F659F1">
      <w:pPr>
        <w:pStyle w:val="Tekstpodstawowy"/>
      </w:pPr>
    </w:p>
    <w:p w14:paraId="196815BB" w14:textId="77777777" w:rsidR="00F659F1" w:rsidRPr="00CC4C11" w:rsidRDefault="00F659F1" w:rsidP="00F659F1">
      <w:pPr>
        <w:pStyle w:val="Tekstpodstawowy"/>
      </w:pPr>
    </w:p>
    <w:p w14:paraId="49166D71" w14:textId="77777777" w:rsidR="00F659F1" w:rsidRPr="00CC4C11" w:rsidRDefault="00F659F1" w:rsidP="00F659F1">
      <w:pPr>
        <w:pStyle w:val="Tekstpodstawowy"/>
      </w:pPr>
    </w:p>
    <w:p w14:paraId="7C715EF7" w14:textId="77777777" w:rsidR="00F659F1" w:rsidRPr="00CC4C11" w:rsidRDefault="00F659F1" w:rsidP="00F659F1">
      <w:pPr>
        <w:pStyle w:val="Tekstpodstawowy"/>
      </w:pPr>
    </w:p>
    <w:p w14:paraId="24551E8C" w14:textId="77777777" w:rsidR="00F659F1" w:rsidRPr="00CC4C11" w:rsidRDefault="00F659F1" w:rsidP="00F659F1">
      <w:pPr>
        <w:pStyle w:val="Tekstpodstawowy"/>
      </w:pPr>
    </w:p>
    <w:p w14:paraId="70819B3A" w14:textId="77777777" w:rsidR="00F659F1" w:rsidRPr="00CC4C11" w:rsidRDefault="00F659F1" w:rsidP="00F659F1">
      <w:pPr>
        <w:pStyle w:val="Tekstpodstawowy"/>
      </w:pPr>
    </w:p>
    <w:p w14:paraId="372CED04" w14:textId="77777777" w:rsidR="00F659F1" w:rsidRPr="00CC4C11" w:rsidRDefault="00F659F1" w:rsidP="00F659F1">
      <w:pPr>
        <w:pStyle w:val="Tekstpodstawowy"/>
      </w:pPr>
    </w:p>
    <w:p w14:paraId="518D907D" w14:textId="77777777" w:rsidR="00F659F1" w:rsidRPr="00CC4C11" w:rsidRDefault="00F659F1" w:rsidP="00F659F1">
      <w:pPr>
        <w:pStyle w:val="Tekstpodstawowy"/>
      </w:pPr>
    </w:p>
    <w:p w14:paraId="3EECE3AD" w14:textId="77777777" w:rsidR="00F659F1" w:rsidRPr="00CC4C11" w:rsidRDefault="00F659F1" w:rsidP="00F659F1">
      <w:pPr>
        <w:pStyle w:val="Tekstpodstawowy"/>
      </w:pPr>
    </w:p>
    <w:p w14:paraId="20E73CA4" w14:textId="77777777" w:rsidR="00F659F1" w:rsidRPr="00CC4C11" w:rsidRDefault="00F659F1" w:rsidP="00F659F1">
      <w:pPr>
        <w:pStyle w:val="Tekstpodstawowy"/>
      </w:pPr>
    </w:p>
    <w:p w14:paraId="620E1C6B" w14:textId="77777777" w:rsidR="00F659F1" w:rsidRPr="00CC4C11" w:rsidRDefault="00F659F1" w:rsidP="00F659F1">
      <w:pPr>
        <w:pStyle w:val="Tekstpodstawowy"/>
      </w:pPr>
    </w:p>
    <w:p w14:paraId="52652197" w14:textId="77777777" w:rsidR="00F659F1" w:rsidRPr="00CC4C11" w:rsidRDefault="00F659F1" w:rsidP="00F659F1">
      <w:pPr>
        <w:pStyle w:val="Tekstpodstawowy"/>
      </w:pPr>
    </w:p>
    <w:p w14:paraId="0CC68D34" w14:textId="77777777" w:rsidR="00F659F1" w:rsidRPr="00CC4C11" w:rsidRDefault="00F659F1" w:rsidP="00F659F1">
      <w:pPr>
        <w:pStyle w:val="Tekstpodstawowy"/>
      </w:pPr>
    </w:p>
    <w:p w14:paraId="3823B438" w14:textId="77777777" w:rsidR="00F659F1" w:rsidRPr="00CC4C11" w:rsidRDefault="00F659F1" w:rsidP="00F659F1">
      <w:pPr>
        <w:pStyle w:val="Tekstpodstawowy"/>
      </w:pPr>
    </w:p>
    <w:p w14:paraId="4CC5A840" w14:textId="77777777" w:rsidR="00F659F1" w:rsidRPr="00CC4C11" w:rsidRDefault="00F659F1" w:rsidP="00F659F1">
      <w:pPr>
        <w:pStyle w:val="Tekstpodstawowy"/>
      </w:pPr>
    </w:p>
    <w:p w14:paraId="66E1DB58" w14:textId="77777777" w:rsidR="00F659F1" w:rsidRPr="00CC4C11" w:rsidRDefault="00F659F1" w:rsidP="00F659F1">
      <w:pPr>
        <w:pStyle w:val="Tekstpodstawowy"/>
      </w:pPr>
    </w:p>
    <w:p w14:paraId="01A8B309" w14:textId="77777777" w:rsidR="00F659F1" w:rsidRPr="00C57B4E" w:rsidRDefault="00F659F1" w:rsidP="00F659F1">
      <w:pPr>
        <w:pStyle w:val="Nagwek1"/>
        <w:rPr>
          <w:lang w:val="en-US"/>
        </w:rPr>
      </w:pPr>
      <w:bookmarkStart w:id="33" w:name="_Toc116806277"/>
      <w:proofErr w:type="spellStart"/>
      <w:r>
        <w:rPr>
          <w:lang w:val="en-US"/>
        </w:rPr>
        <w:lastRenderedPageBreak/>
        <w:t>Podejście</w:t>
      </w:r>
      <w:bookmarkEnd w:id="33"/>
      <w:proofErr w:type="spellEnd"/>
    </w:p>
    <w:p w14:paraId="3FE9219B"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6DBB2022" w14:textId="23CF5B6F" w:rsidR="00F659F1" w:rsidRDefault="00F659F1" w:rsidP="00F659F1">
      <w:pPr>
        <w:pStyle w:val="Nagwek2"/>
      </w:pPr>
      <w:bookmarkStart w:id="34" w:name="_Toc116806278"/>
      <w:r>
        <w:t>Przegląd rozwiązań</w:t>
      </w:r>
      <w:bookmarkEnd w:id="34"/>
    </w:p>
    <w:p w14:paraId="3ECCA213" w14:textId="77777777" w:rsidR="00F659F1" w:rsidRDefault="00F659F1" w:rsidP="00F659F1">
      <w:pPr>
        <w:pStyle w:val="Nagwek3"/>
      </w:pPr>
      <w:bookmarkStart w:id="35" w:name="_Toc116806279"/>
      <w:r>
        <w:t>Klasyczne sposoby rozwiązywania problemu marszrutyzacji</w:t>
      </w:r>
      <w:bookmarkEnd w:id="35"/>
    </w:p>
    <w:p w14:paraId="4B729821" w14:textId="77777777" w:rsidR="00F659F1" w:rsidRDefault="00F659F1" w:rsidP="00F659F1">
      <w:pPr>
        <w:pStyle w:val="Nagwek3"/>
      </w:pPr>
      <w:bookmarkStart w:id="36" w:name="_Toc116806280"/>
      <w:r>
        <w:t>Przykład komercyjny</w:t>
      </w:r>
      <w:bookmarkEnd w:id="36"/>
    </w:p>
    <w:p w14:paraId="0643130B" w14:textId="77777777" w:rsidR="00F659F1" w:rsidRDefault="00F659F1" w:rsidP="00F659F1">
      <w:pPr>
        <w:pStyle w:val="Nagwek3"/>
      </w:pPr>
      <w:bookmarkStart w:id="37" w:name="_Toc116806281"/>
      <w:r>
        <w:t>QUBO – Paweł i inne podejścia kwantowe, bez formalizacji, tylko podejście i wynik</w:t>
      </w:r>
      <w:bookmarkEnd w:id="37"/>
    </w:p>
    <w:p w14:paraId="563E336F" w14:textId="77777777" w:rsidR="00F659F1" w:rsidRPr="00866A45" w:rsidRDefault="00F659F1" w:rsidP="00F659F1">
      <w:pPr>
        <w:pStyle w:val="Tekstpodstawowy"/>
      </w:pPr>
    </w:p>
    <w:p w14:paraId="2B480A22" w14:textId="77777777" w:rsidR="00F659F1" w:rsidRDefault="00F659F1" w:rsidP="00F659F1">
      <w:pPr>
        <w:pStyle w:val="Tekstpodstawowy"/>
        <w:ind w:left="708"/>
      </w:pPr>
    </w:p>
    <w:p w14:paraId="05B987E8" w14:textId="77777777" w:rsidR="00F659F1" w:rsidRPr="00C57B4E" w:rsidRDefault="00F659F1" w:rsidP="00F659F1">
      <w:pPr>
        <w:pStyle w:val="Tekstpodstawowy"/>
        <w:rPr>
          <w:lang w:val="en-US"/>
        </w:rPr>
      </w:pPr>
      <w:r w:rsidRPr="00866A45">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roofErr w:type="spellStart"/>
      <w:r w:rsidRPr="00C57B4E">
        <w:rPr>
          <w:lang w:val="en-US"/>
        </w:rPr>
        <w:t>loriem</w:t>
      </w:r>
      <w:proofErr w:type="spellEnd"/>
      <w:r w:rsidRPr="00C57B4E">
        <w:rPr>
          <w:lang w:val="en-US"/>
        </w:rPr>
        <w:t xml:space="preserve"> </w:t>
      </w:r>
      <w:proofErr w:type="spellStart"/>
      <w:r w:rsidRPr="00C57B4E">
        <w:rPr>
          <w:lang w:val="en-US"/>
        </w:rPr>
        <w:t>loriem</w:t>
      </w:r>
      <w:proofErr w:type="spellEnd"/>
      <w:r w:rsidRPr="00C57B4E">
        <w:rPr>
          <w:lang w:val="en-US"/>
        </w:rPr>
        <w:t xml:space="preserve">. </w:t>
      </w:r>
    </w:p>
    <w:p w14:paraId="399F82AF" w14:textId="77777777" w:rsidR="00F659F1" w:rsidRPr="00C57B4E" w:rsidRDefault="00F659F1" w:rsidP="00F659F1">
      <w:pPr>
        <w:pStyle w:val="Tekstpodstawowy"/>
        <w:rPr>
          <w:lang w:val="en-US"/>
        </w:rPr>
      </w:pPr>
    </w:p>
    <w:p w14:paraId="37653E47" w14:textId="0DF35589" w:rsidR="00F659F1" w:rsidRPr="001B6864" w:rsidRDefault="00F659F1" w:rsidP="00F659F1">
      <w:pPr>
        <w:pStyle w:val="Legenda"/>
        <w:rPr>
          <w:sz w:val="24"/>
          <w:szCs w:val="24"/>
          <w:lang w:val="en-US"/>
        </w:rPr>
      </w:pPr>
      <w:bookmarkStart w:id="38" w:name="_Toc355852181"/>
      <w:proofErr w:type="spellStart"/>
      <w:r w:rsidRPr="001B6864">
        <w:rPr>
          <w:sz w:val="24"/>
          <w:szCs w:val="24"/>
          <w:lang w:val="en-US"/>
        </w:rPr>
        <w:t>Tabela</w:t>
      </w:r>
      <w:proofErr w:type="spellEnd"/>
      <w:r w:rsidRPr="001B6864">
        <w:rPr>
          <w:sz w:val="24"/>
          <w:szCs w:val="24"/>
          <w:lang w:val="en-US"/>
        </w:rPr>
        <w:t xml:space="preserve"> </w:t>
      </w:r>
      <w:r w:rsidRPr="00D166C0">
        <w:rPr>
          <w:sz w:val="24"/>
          <w:szCs w:val="24"/>
        </w:rPr>
        <w:fldChar w:fldCharType="begin"/>
      </w:r>
      <w:r w:rsidRPr="001B6864">
        <w:rPr>
          <w:sz w:val="24"/>
          <w:szCs w:val="24"/>
          <w:lang w:val="en-US"/>
        </w:rPr>
        <w:instrText xml:space="preserve"> SEQ Tabela \* ARABIC </w:instrText>
      </w:r>
      <w:r w:rsidRPr="00D166C0">
        <w:rPr>
          <w:sz w:val="24"/>
          <w:szCs w:val="24"/>
        </w:rPr>
        <w:fldChar w:fldCharType="separate"/>
      </w:r>
      <w:r w:rsidR="00A70089">
        <w:rPr>
          <w:noProof/>
          <w:sz w:val="24"/>
          <w:szCs w:val="24"/>
          <w:lang w:val="en-US"/>
        </w:rPr>
        <w:t>2</w:t>
      </w:r>
      <w:r w:rsidRPr="00D166C0">
        <w:rPr>
          <w:sz w:val="24"/>
          <w:szCs w:val="24"/>
        </w:rPr>
        <w:fldChar w:fldCharType="end"/>
      </w:r>
      <w:r w:rsidRPr="001B6864">
        <w:rPr>
          <w:sz w:val="24"/>
          <w:szCs w:val="24"/>
          <w:lang w:val="en-US"/>
        </w:rPr>
        <w:t xml:space="preserve">. Lorem ipsum dolor sit </w:t>
      </w:r>
      <w:proofErr w:type="spellStart"/>
      <w:r w:rsidRPr="001B6864">
        <w:rPr>
          <w:sz w:val="24"/>
          <w:szCs w:val="24"/>
          <w:lang w:val="en-US"/>
        </w:rPr>
        <w:t>amet</w:t>
      </w:r>
      <w:bookmarkEnd w:id="38"/>
      <w:proofErr w:type="spellEnd"/>
      <w:r w:rsidRPr="001B6864">
        <w:rPr>
          <w:sz w:val="24"/>
          <w:szCs w:val="24"/>
          <w:lang w:val="en-US"/>
        </w:rPr>
        <w:t>.</w:t>
      </w:r>
    </w:p>
    <w:tbl>
      <w:tblPr>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4"/>
        <w:gridCol w:w="4684"/>
      </w:tblGrid>
      <w:tr w:rsidR="00F659F1" w14:paraId="3BC945B6" w14:textId="77777777" w:rsidTr="00C26183">
        <w:trPr>
          <w:trHeight w:val="494"/>
        </w:trPr>
        <w:tc>
          <w:tcPr>
            <w:tcW w:w="4684" w:type="dxa"/>
          </w:tcPr>
          <w:p w14:paraId="4213074E" w14:textId="77777777" w:rsidR="00F659F1" w:rsidRPr="00255032" w:rsidRDefault="00F659F1" w:rsidP="00C26183">
            <w:pPr>
              <w:pStyle w:val="Tekstpodstawowy"/>
              <w:jc w:val="center"/>
              <w:rPr>
                <w:b/>
              </w:rPr>
            </w:pPr>
            <w:proofErr w:type="spellStart"/>
            <w:r w:rsidRPr="00F56B85">
              <w:rPr>
                <w:b/>
              </w:rPr>
              <w:t>Lorem</w:t>
            </w:r>
            <w:proofErr w:type="spellEnd"/>
            <w:r w:rsidRPr="00F56B85">
              <w:rPr>
                <w:b/>
              </w:rPr>
              <w:t xml:space="preserve"> </w:t>
            </w:r>
            <w:proofErr w:type="spellStart"/>
            <w:r w:rsidRPr="00F56B85">
              <w:rPr>
                <w:b/>
              </w:rPr>
              <w:t>ipsum</w:t>
            </w:r>
            <w:proofErr w:type="spellEnd"/>
          </w:p>
        </w:tc>
        <w:tc>
          <w:tcPr>
            <w:tcW w:w="4684" w:type="dxa"/>
          </w:tcPr>
          <w:p w14:paraId="6F0C092F" w14:textId="77777777" w:rsidR="00F659F1" w:rsidRPr="00255032" w:rsidRDefault="00F659F1" w:rsidP="00C26183">
            <w:pPr>
              <w:pStyle w:val="Tekstpodstawowy"/>
              <w:jc w:val="center"/>
              <w:rPr>
                <w:b/>
              </w:rPr>
            </w:pPr>
            <w:proofErr w:type="spellStart"/>
            <w:r w:rsidRPr="00F56B85">
              <w:rPr>
                <w:b/>
              </w:rPr>
              <w:t>Lorem</w:t>
            </w:r>
            <w:proofErr w:type="spellEnd"/>
            <w:r w:rsidRPr="00F56B85">
              <w:rPr>
                <w:b/>
              </w:rPr>
              <w:t xml:space="preserve"> </w:t>
            </w:r>
            <w:proofErr w:type="spellStart"/>
            <w:r w:rsidRPr="00F56B85">
              <w:rPr>
                <w:b/>
              </w:rPr>
              <w:t>ipsum</w:t>
            </w:r>
            <w:proofErr w:type="spellEnd"/>
            <w:r w:rsidRPr="00F56B85">
              <w:rPr>
                <w:b/>
              </w:rPr>
              <w:t xml:space="preserve"> </w:t>
            </w:r>
            <w:proofErr w:type="spellStart"/>
            <w:r w:rsidRPr="00F56B85">
              <w:rPr>
                <w:b/>
              </w:rPr>
              <w:t>dolor</w:t>
            </w:r>
            <w:proofErr w:type="spellEnd"/>
          </w:p>
        </w:tc>
      </w:tr>
      <w:tr w:rsidR="00F659F1" w:rsidRPr="00DF719A" w14:paraId="51DCEC2D" w14:textId="77777777" w:rsidTr="00C26183">
        <w:trPr>
          <w:trHeight w:val="804"/>
        </w:trPr>
        <w:tc>
          <w:tcPr>
            <w:tcW w:w="4684" w:type="dxa"/>
          </w:tcPr>
          <w:p w14:paraId="338437DA"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c>
          <w:tcPr>
            <w:tcW w:w="4684" w:type="dxa"/>
          </w:tcPr>
          <w:p w14:paraId="725F6CC6"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r>
      <w:tr w:rsidR="00F659F1" w:rsidRPr="00DF719A" w14:paraId="113DA91C" w14:textId="77777777" w:rsidTr="00C26183">
        <w:trPr>
          <w:trHeight w:val="476"/>
        </w:trPr>
        <w:tc>
          <w:tcPr>
            <w:tcW w:w="4684" w:type="dxa"/>
          </w:tcPr>
          <w:p w14:paraId="235D6B1E"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c>
          <w:tcPr>
            <w:tcW w:w="4684" w:type="dxa"/>
          </w:tcPr>
          <w:p w14:paraId="51E31F89"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r>
      <w:tr w:rsidR="00F659F1" w:rsidRPr="00DF719A" w14:paraId="17721ED1" w14:textId="77777777" w:rsidTr="00C26183">
        <w:trPr>
          <w:trHeight w:val="494"/>
        </w:trPr>
        <w:tc>
          <w:tcPr>
            <w:tcW w:w="4684" w:type="dxa"/>
          </w:tcPr>
          <w:p w14:paraId="058D3E97"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c>
          <w:tcPr>
            <w:tcW w:w="4684" w:type="dxa"/>
          </w:tcPr>
          <w:p w14:paraId="16A6C8CD"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r>
      <w:tr w:rsidR="00F659F1" w:rsidRPr="00DF719A" w14:paraId="1E7FE4C0" w14:textId="77777777" w:rsidTr="00C26183">
        <w:trPr>
          <w:trHeight w:val="476"/>
        </w:trPr>
        <w:tc>
          <w:tcPr>
            <w:tcW w:w="4684" w:type="dxa"/>
          </w:tcPr>
          <w:p w14:paraId="1014F033" w14:textId="77777777" w:rsidR="00F659F1" w:rsidRPr="00C57B4E" w:rsidRDefault="00F659F1" w:rsidP="00C26183">
            <w:pPr>
              <w:pStyle w:val="Tekstpodstawowy"/>
              <w:rPr>
                <w:lang w:val="en-US"/>
              </w:rPr>
            </w:pPr>
            <w:r w:rsidRPr="00C57B4E">
              <w:rPr>
                <w:lang w:val="en-US"/>
              </w:rPr>
              <w:lastRenderedPageBreak/>
              <w:t xml:space="preserve">Lorem ipsum dolor sit </w:t>
            </w:r>
            <w:proofErr w:type="spellStart"/>
            <w:r w:rsidRPr="00C57B4E">
              <w:rPr>
                <w:lang w:val="en-US"/>
              </w:rPr>
              <w:t>amet</w:t>
            </w:r>
            <w:proofErr w:type="spellEnd"/>
          </w:p>
        </w:tc>
        <w:tc>
          <w:tcPr>
            <w:tcW w:w="4684" w:type="dxa"/>
          </w:tcPr>
          <w:p w14:paraId="0E4F97D1" w14:textId="77777777" w:rsidR="00F659F1" w:rsidRPr="00C57B4E"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r>
      <w:tr w:rsidR="00F659F1" w:rsidRPr="00DF719A" w14:paraId="5E2C415F" w14:textId="77777777" w:rsidTr="00C26183">
        <w:trPr>
          <w:trHeight w:val="476"/>
        </w:trPr>
        <w:tc>
          <w:tcPr>
            <w:tcW w:w="4684" w:type="dxa"/>
          </w:tcPr>
          <w:p w14:paraId="2B775997"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c>
          <w:tcPr>
            <w:tcW w:w="4684" w:type="dxa"/>
          </w:tcPr>
          <w:p w14:paraId="1CB4C668"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r>
      <w:tr w:rsidR="00F659F1" w:rsidRPr="00DF719A" w14:paraId="18DA2B44" w14:textId="77777777" w:rsidTr="00C26183">
        <w:trPr>
          <w:trHeight w:val="476"/>
        </w:trPr>
        <w:tc>
          <w:tcPr>
            <w:tcW w:w="4684" w:type="dxa"/>
          </w:tcPr>
          <w:p w14:paraId="62D4BF30"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c>
          <w:tcPr>
            <w:tcW w:w="4684" w:type="dxa"/>
          </w:tcPr>
          <w:p w14:paraId="16B780F0" w14:textId="77777777" w:rsidR="00F659F1" w:rsidRPr="00C57B4E"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r>
    </w:tbl>
    <w:p w14:paraId="04BA8C66" w14:textId="77777777" w:rsidR="00F659F1" w:rsidRPr="00D166C0" w:rsidRDefault="00F659F1" w:rsidP="00F659F1">
      <w:pPr>
        <w:pStyle w:val="Default"/>
        <w:rPr>
          <w:rFonts w:ascii="Times New Roman" w:hAnsi="Times New Roman" w:cs="Times New Roman"/>
          <w:sz w:val="20"/>
          <w:szCs w:val="20"/>
        </w:rPr>
      </w:pPr>
      <w:r w:rsidRPr="00D166C0">
        <w:rPr>
          <w:rFonts w:ascii="Times New Roman" w:hAnsi="Times New Roman" w:cs="Times New Roman"/>
          <w:b/>
          <w:sz w:val="20"/>
          <w:szCs w:val="20"/>
        </w:rPr>
        <w:t>Źródło:</w:t>
      </w:r>
      <w:r w:rsidRPr="00D166C0">
        <w:rPr>
          <w:rFonts w:ascii="Times New Roman" w:hAnsi="Times New Roman" w:cs="Times New Roman"/>
          <w:sz w:val="20"/>
          <w:szCs w:val="20"/>
        </w:rPr>
        <w:t xml:space="preserve"> M. Trocki, </w:t>
      </w:r>
      <w:r w:rsidRPr="00D166C0">
        <w:rPr>
          <w:rFonts w:ascii="Times New Roman" w:hAnsi="Times New Roman" w:cs="Times New Roman"/>
          <w:i/>
          <w:sz w:val="20"/>
          <w:szCs w:val="20"/>
        </w:rPr>
        <w:t>Metodyki zarządzania projektami</w:t>
      </w:r>
      <w:r w:rsidRPr="00D166C0">
        <w:rPr>
          <w:rFonts w:ascii="Times New Roman" w:hAnsi="Times New Roman" w:cs="Times New Roman"/>
          <w:sz w:val="20"/>
          <w:szCs w:val="20"/>
        </w:rPr>
        <w:t>, Biblioteka Project Managera, Warszawa 2011</w:t>
      </w:r>
      <w:r>
        <w:rPr>
          <w:rFonts w:ascii="Times New Roman" w:hAnsi="Times New Roman" w:cs="Times New Roman"/>
          <w:sz w:val="20"/>
          <w:szCs w:val="20"/>
        </w:rPr>
        <w:t>,</w:t>
      </w:r>
      <w:r w:rsidRPr="00D166C0">
        <w:rPr>
          <w:rFonts w:ascii="Times New Roman" w:hAnsi="Times New Roman" w:cs="Times New Roman"/>
          <w:sz w:val="20"/>
          <w:szCs w:val="20"/>
        </w:rPr>
        <w:t xml:space="preserve"> str. 34</w:t>
      </w:r>
      <w:r>
        <w:rPr>
          <w:rFonts w:ascii="Times New Roman" w:hAnsi="Times New Roman" w:cs="Times New Roman"/>
          <w:sz w:val="20"/>
          <w:szCs w:val="20"/>
        </w:rPr>
        <w:t>.</w:t>
      </w:r>
    </w:p>
    <w:p w14:paraId="03A8DD7B" w14:textId="77777777" w:rsidR="00F659F1" w:rsidRDefault="00F659F1" w:rsidP="00F659F1">
      <w:pPr>
        <w:pStyle w:val="Tekstpodstawowy"/>
      </w:pPr>
    </w:p>
    <w:p w14:paraId="0045628C" w14:textId="77777777" w:rsidR="00F659F1" w:rsidRDefault="00F659F1" w:rsidP="00F659F1">
      <w:pPr>
        <w:pStyle w:val="Tekstpodstawowy"/>
      </w:pPr>
    </w:p>
    <w:p w14:paraId="00E24471" w14:textId="77777777" w:rsidR="00F659F1" w:rsidRPr="00C57B4E" w:rsidRDefault="00F659F1" w:rsidP="00F659F1">
      <w:pPr>
        <w:pStyle w:val="Tekstpodstawowy"/>
        <w:rPr>
          <w:lang w:val="en-US"/>
        </w:rPr>
      </w:pPr>
      <w: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036863A5"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56C36274" w14:textId="77777777" w:rsidR="00F659F1" w:rsidRPr="00C57B4E" w:rsidRDefault="00F659F1" w:rsidP="00F659F1">
      <w:pPr>
        <w:pStyle w:val="Tekstpodstawowy"/>
        <w:rPr>
          <w:lang w:val="en-US"/>
        </w:rPr>
      </w:pPr>
    </w:p>
    <w:p w14:paraId="20A4F36E" w14:textId="791CDEF3" w:rsidR="00F659F1" w:rsidRPr="00C57B4E" w:rsidRDefault="00F659F1" w:rsidP="00F659F1">
      <w:pPr>
        <w:pStyle w:val="Legenda"/>
        <w:rPr>
          <w:sz w:val="24"/>
          <w:szCs w:val="24"/>
          <w:lang w:val="en-US"/>
        </w:rPr>
      </w:pPr>
      <w:bookmarkStart w:id="39" w:name="_Toc355852182"/>
      <w:proofErr w:type="spellStart"/>
      <w:r w:rsidRPr="00C57B4E">
        <w:rPr>
          <w:sz w:val="24"/>
          <w:szCs w:val="24"/>
          <w:lang w:val="en-US"/>
        </w:rPr>
        <w:t>Tabela</w:t>
      </w:r>
      <w:proofErr w:type="spellEnd"/>
      <w:r w:rsidRPr="00C57B4E">
        <w:rPr>
          <w:sz w:val="24"/>
          <w:szCs w:val="24"/>
          <w:lang w:val="en-US"/>
        </w:rPr>
        <w:t xml:space="preserve"> </w:t>
      </w:r>
      <w:r w:rsidRPr="008446FA">
        <w:rPr>
          <w:sz w:val="24"/>
          <w:szCs w:val="24"/>
        </w:rPr>
        <w:fldChar w:fldCharType="begin"/>
      </w:r>
      <w:r w:rsidRPr="00C57B4E">
        <w:rPr>
          <w:sz w:val="24"/>
          <w:szCs w:val="24"/>
          <w:lang w:val="en-US"/>
        </w:rPr>
        <w:instrText xml:space="preserve"> SEQ Tabela \* ARABIC </w:instrText>
      </w:r>
      <w:r w:rsidRPr="008446FA">
        <w:rPr>
          <w:sz w:val="24"/>
          <w:szCs w:val="24"/>
        </w:rPr>
        <w:fldChar w:fldCharType="separate"/>
      </w:r>
      <w:r w:rsidR="00A70089">
        <w:rPr>
          <w:noProof/>
          <w:sz w:val="24"/>
          <w:szCs w:val="24"/>
          <w:lang w:val="en-US"/>
        </w:rPr>
        <w:t>3</w:t>
      </w:r>
      <w:r w:rsidRPr="008446FA">
        <w:rPr>
          <w:sz w:val="24"/>
          <w:szCs w:val="24"/>
        </w:rPr>
        <w:fldChar w:fldCharType="end"/>
      </w:r>
      <w:r w:rsidRPr="00C57B4E">
        <w:rPr>
          <w:sz w:val="24"/>
          <w:szCs w:val="24"/>
          <w:lang w:val="en-US"/>
        </w:rPr>
        <w:t xml:space="preserve">. Lorem ipsum dolor sit </w:t>
      </w:r>
      <w:proofErr w:type="spellStart"/>
      <w:r w:rsidRPr="00C57B4E">
        <w:rPr>
          <w:sz w:val="24"/>
          <w:szCs w:val="24"/>
          <w:lang w:val="en-US"/>
        </w:rPr>
        <w:t>amet</w:t>
      </w:r>
      <w:proofErr w:type="spellEnd"/>
      <w:r w:rsidRPr="00C57B4E">
        <w:rPr>
          <w:sz w:val="24"/>
          <w:szCs w:val="24"/>
          <w:lang w:val="en-US"/>
        </w:rPr>
        <w:t xml:space="preserve">, </w:t>
      </w:r>
      <w:proofErr w:type="spellStart"/>
      <w:r w:rsidRPr="00C57B4E">
        <w:rPr>
          <w:sz w:val="24"/>
          <w:szCs w:val="24"/>
          <w:lang w:val="en-US"/>
        </w:rPr>
        <w:t>consectetur</w:t>
      </w:r>
      <w:proofErr w:type="spellEnd"/>
      <w:r w:rsidRPr="00C57B4E">
        <w:rPr>
          <w:sz w:val="24"/>
          <w:szCs w:val="24"/>
          <w:lang w:val="en-US"/>
        </w:rPr>
        <w:t xml:space="preserve"> </w:t>
      </w:r>
      <w:proofErr w:type="spellStart"/>
      <w:r w:rsidRPr="00C57B4E">
        <w:rPr>
          <w:sz w:val="24"/>
          <w:szCs w:val="24"/>
          <w:lang w:val="en-US"/>
        </w:rPr>
        <w:t>adipisicing</w:t>
      </w:r>
      <w:proofErr w:type="spellEnd"/>
      <w:r w:rsidRPr="00C57B4E">
        <w:rPr>
          <w:sz w:val="24"/>
          <w:szCs w:val="24"/>
          <w:lang w:val="en-US"/>
        </w:rPr>
        <w:t xml:space="preserve"> </w:t>
      </w:r>
      <w:proofErr w:type="spellStart"/>
      <w:r w:rsidRPr="00C57B4E">
        <w:rPr>
          <w:sz w:val="24"/>
          <w:szCs w:val="24"/>
          <w:lang w:val="en-US"/>
        </w:rPr>
        <w:t>elit</w:t>
      </w:r>
      <w:bookmarkEnd w:id="39"/>
      <w:proofErr w:type="spellEnd"/>
      <w:r>
        <w:rPr>
          <w:sz w:val="24"/>
          <w:szCs w:val="24"/>
          <w:lang w:val="en-US"/>
        </w:rPr>
        <w:t>.</w:t>
      </w:r>
    </w:p>
    <w:tbl>
      <w:tblPr>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4"/>
        <w:gridCol w:w="4684"/>
      </w:tblGrid>
      <w:tr w:rsidR="00F659F1" w14:paraId="7299A156" w14:textId="77777777" w:rsidTr="00C26183">
        <w:trPr>
          <w:trHeight w:val="494"/>
        </w:trPr>
        <w:tc>
          <w:tcPr>
            <w:tcW w:w="4684" w:type="dxa"/>
          </w:tcPr>
          <w:p w14:paraId="731B7D07" w14:textId="77777777" w:rsidR="00F659F1" w:rsidRPr="00255032" w:rsidRDefault="00F659F1" w:rsidP="00C26183">
            <w:pPr>
              <w:pStyle w:val="Tekstpodstawowy"/>
              <w:jc w:val="center"/>
              <w:rPr>
                <w:b/>
              </w:rPr>
            </w:pPr>
            <w:proofErr w:type="spellStart"/>
            <w:r w:rsidRPr="00F56B85">
              <w:rPr>
                <w:b/>
              </w:rPr>
              <w:t>Lorem</w:t>
            </w:r>
            <w:proofErr w:type="spellEnd"/>
            <w:r w:rsidRPr="00F56B85">
              <w:rPr>
                <w:b/>
              </w:rPr>
              <w:t xml:space="preserve"> </w:t>
            </w:r>
            <w:proofErr w:type="spellStart"/>
            <w:r w:rsidRPr="00F56B85">
              <w:rPr>
                <w:b/>
              </w:rPr>
              <w:t>ipsum</w:t>
            </w:r>
            <w:proofErr w:type="spellEnd"/>
            <w:r w:rsidRPr="00F56B85">
              <w:rPr>
                <w:b/>
              </w:rPr>
              <w:t xml:space="preserve"> </w:t>
            </w:r>
            <w:proofErr w:type="spellStart"/>
            <w:r w:rsidRPr="00F56B85">
              <w:rPr>
                <w:b/>
              </w:rPr>
              <w:t>dolor</w:t>
            </w:r>
            <w:proofErr w:type="spellEnd"/>
          </w:p>
        </w:tc>
        <w:tc>
          <w:tcPr>
            <w:tcW w:w="4684" w:type="dxa"/>
          </w:tcPr>
          <w:p w14:paraId="00986CFC" w14:textId="77777777" w:rsidR="00F659F1" w:rsidRPr="00255032" w:rsidRDefault="00F659F1" w:rsidP="00C26183">
            <w:pPr>
              <w:pStyle w:val="Tekstpodstawowy"/>
              <w:jc w:val="center"/>
              <w:rPr>
                <w:b/>
              </w:rPr>
            </w:pPr>
            <w:proofErr w:type="spellStart"/>
            <w:r w:rsidRPr="00F56B85">
              <w:rPr>
                <w:b/>
              </w:rPr>
              <w:t>Lorem</w:t>
            </w:r>
            <w:proofErr w:type="spellEnd"/>
            <w:r w:rsidRPr="00F56B85">
              <w:rPr>
                <w:b/>
              </w:rPr>
              <w:t xml:space="preserve"> </w:t>
            </w:r>
            <w:proofErr w:type="spellStart"/>
            <w:r w:rsidRPr="00F56B85">
              <w:rPr>
                <w:b/>
              </w:rPr>
              <w:t>ipsum</w:t>
            </w:r>
            <w:proofErr w:type="spellEnd"/>
            <w:r w:rsidRPr="00F56B85">
              <w:rPr>
                <w:b/>
              </w:rPr>
              <w:t xml:space="preserve"> </w:t>
            </w:r>
            <w:proofErr w:type="spellStart"/>
            <w:r w:rsidRPr="00F56B85">
              <w:rPr>
                <w:b/>
              </w:rPr>
              <w:t>dolor</w:t>
            </w:r>
            <w:proofErr w:type="spellEnd"/>
          </w:p>
        </w:tc>
      </w:tr>
      <w:tr w:rsidR="00F659F1" w:rsidRPr="00DF719A" w14:paraId="745D26F2" w14:textId="77777777" w:rsidTr="00C26183">
        <w:trPr>
          <w:trHeight w:val="804"/>
        </w:trPr>
        <w:tc>
          <w:tcPr>
            <w:tcW w:w="4684" w:type="dxa"/>
          </w:tcPr>
          <w:p w14:paraId="0ACF5D61"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r w:rsidRPr="00F56B85">
              <w:rPr>
                <w:lang w:val="en-US"/>
              </w:rPr>
              <w:t xml:space="preserve">, </w:t>
            </w:r>
            <w:proofErr w:type="spellStart"/>
            <w:r w:rsidRPr="00F56B85">
              <w:rPr>
                <w:lang w:val="en-US"/>
              </w:rPr>
              <w:t>consectetur</w:t>
            </w:r>
            <w:proofErr w:type="spellEnd"/>
            <w:r w:rsidRPr="00F56B85">
              <w:rPr>
                <w:lang w:val="en-US"/>
              </w:rPr>
              <w:t xml:space="preserve"> </w:t>
            </w:r>
            <w:proofErr w:type="spellStart"/>
            <w:r w:rsidRPr="00F56B85">
              <w:rPr>
                <w:lang w:val="en-US"/>
              </w:rPr>
              <w:t>adipisicing</w:t>
            </w:r>
            <w:proofErr w:type="spellEnd"/>
            <w:r w:rsidRPr="00F56B85">
              <w:rPr>
                <w:lang w:val="en-US"/>
              </w:rPr>
              <w:t xml:space="preserve"> </w:t>
            </w:r>
            <w:proofErr w:type="spellStart"/>
            <w:r w:rsidRPr="00F56B85">
              <w:rPr>
                <w:lang w:val="en-US"/>
              </w:rPr>
              <w:t>elit</w:t>
            </w:r>
            <w:proofErr w:type="spellEnd"/>
          </w:p>
        </w:tc>
        <w:tc>
          <w:tcPr>
            <w:tcW w:w="4684" w:type="dxa"/>
          </w:tcPr>
          <w:p w14:paraId="503DF7ED"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r>
      <w:tr w:rsidR="00F659F1" w:rsidRPr="00DF719A" w14:paraId="0E0BAE14" w14:textId="77777777" w:rsidTr="00C26183">
        <w:trPr>
          <w:trHeight w:val="476"/>
        </w:trPr>
        <w:tc>
          <w:tcPr>
            <w:tcW w:w="4684" w:type="dxa"/>
          </w:tcPr>
          <w:p w14:paraId="34AC08AD"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r w:rsidRPr="00F56B85">
              <w:rPr>
                <w:lang w:val="en-US"/>
              </w:rPr>
              <w:t xml:space="preserve">, </w:t>
            </w:r>
            <w:proofErr w:type="spellStart"/>
            <w:r w:rsidRPr="00F56B85">
              <w:rPr>
                <w:lang w:val="en-US"/>
              </w:rPr>
              <w:t>consectetur</w:t>
            </w:r>
            <w:proofErr w:type="spellEnd"/>
            <w:r w:rsidRPr="00F56B85">
              <w:rPr>
                <w:lang w:val="en-US"/>
              </w:rPr>
              <w:t xml:space="preserve"> </w:t>
            </w:r>
            <w:proofErr w:type="spellStart"/>
            <w:r w:rsidRPr="00F56B85">
              <w:rPr>
                <w:lang w:val="en-US"/>
              </w:rPr>
              <w:t>adipisicing</w:t>
            </w:r>
            <w:proofErr w:type="spellEnd"/>
            <w:r w:rsidRPr="00F56B85">
              <w:rPr>
                <w:lang w:val="en-US"/>
              </w:rPr>
              <w:t xml:space="preserve"> </w:t>
            </w:r>
            <w:proofErr w:type="spellStart"/>
            <w:r w:rsidRPr="00F56B85">
              <w:rPr>
                <w:lang w:val="en-US"/>
              </w:rPr>
              <w:t>elit</w:t>
            </w:r>
            <w:proofErr w:type="spellEnd"/>
          </w:p>
        </w:tc>
        <w:tc>
          <w:tcPr>
            <w:tcW w:w="4684" w:type="dxa"/>
          </w:tcPr>
          <w:p w14:paraId="46D5AAF1"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r>
      <w:tr w:rsidR="00F659F1" w:rsidRPr="00DF719A" w14:paraId="50A6AC16" w14:textId="77777777" w:rsidTr="00C26183">
        <w:trPr>
          <w:trHeight w:val="494"/>
        </w:trPr>
        <w:tc>
          <w:tcPr>
            <w:tcW w:w="4684" w:type="dxa"/>
          </w:tcPr>
          <w:p w14:paraId="7121F687"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r w:rsidRPr="00F56B85">
              <w:rPr>
                <w:lang w:val="en-US"/>
              </w:rPr>
              <w:t xml:space="preserve">, </w:t>
            </w:r>
            <w:proofErr w:type="spellStart"/>
            <w:r w:rsidRPr="00F56B85">
              <w:rPr>
                <w:lang w:val="en-US"/>
              </w:rPr>
              <w:t>consectetur</w:t>
            </w:r>
            <w:proofErr w:type="spellEnd"/>
            <w:r w:rsidRPr="00F56B85">
              <w:rPr>
                <w:lang w:val="en-US"/>
              </w:rPr>
              <w:t xml:space="preserve"> </w:t>
            </w:r>
            <w:proofErr w:type="spellStart"/>
            <w:r w:rsidRPr="00F56B85">
              <w:rPr>
                <w:lang w:val="en-US"/>
              </w:rPr>
              <w:t>adipisicing</w:t>
            </w:r>
            <w:proofErr w:type="spellEnd"/>
            <w:r w:rsidRPr="00F56B85">
              <w:rPr>
                <w:lang w:val="en-US"/>
              </w:rPr>
              <w:t xml:space="preserve"> </w:t>
            </w:r>
            <w:proofErr w:type="spellStart"/>
            <w:r w:rsidRPr="00F56B85">
              <w:rPr>
                <w:lang w:val="en-US"/>
              </w:rPr>
              <w:t>elit</w:t>
            </w:r>
            <w:proofErr w:type="spellEnd"/>
          </w:p>
        </w:tc>
        <w:tc>
          <w:tcPr>
            <w:tcW w:w="4684" w:type="dxa"/>
          </w:tcPr>
          <w:p w14:paraId="3EFB7AE6"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r>
      <w:tr w:rsidR="00F659F1" w:rsidRPr="00DF719A" w14:paraId="7FE8AC17" w14:textId="77777777" w:rsidTr="00C26183">
        <w:trPr>
          <w:trHeight w:val="494"/>
        </w:trPr>
        <w:tc>
          <w:tcPr>
            <w:tcW w:w="4684" w:type="dxa"/>
          </w:tcPr>
          <w:p w14:paraId="25249C5D"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c>
          <w:tcPr>
            <w:tcW w:w="4684" w:type="dxa"/>
          </w:tcPr>
          <w:p w14:paraId="088F637F"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r>
    </w:tbl>
    <w:p w14:paraId="1C1EEDF6" w14:textId="77777777" w:rsidR="00F659F1" w:rsidRPr="00D166C0" w:rsidRDefault="00F659F1" w:rsidP="00F659F1">
      <w:pPr>
        <w:pStyle w:val="Default"/>
        <w:rPr>
          <w:rFonts w:ascii="Times New Roman" w:hAnsi="Times New Roman" w:cs="Times New Roman"/>
          <w:sz w:val="20"/>
          <w:szCs w:val="20"/>
        </w:rPr>
      </w:pPr>
      <w:r w:rsidRPr="00D166C0">
        <w:rPr>
          <w:rFonts w:ascii="Times New Roman" w:hAnsi="Times New Roman" w:cs="Times New Roman"/>
          <w:b/>
          <w:sz w:val="20"/>
          <w:szCs w:val="20"/>
        </w:rPr>
        <w:t>Źródło:</w:t>
      </w:r>
      <w:r w:rsidRPr="00D166C0">
        <w:rPr>
          <w:rFonts w:ascii="Times New Roman" w:hAnsi="Times New Roman" w:cs="Times New Roman"/>
          <w:sz w:val="20"/>
          <w:szCs w:val="20"/>
        </w:rPr>
        <w:t xml:space="preserve"> M. Trocki, </w:t>
      </w:r>
      <w:r w:rsidRPr="00D166C0">
        <w:rPr>
          <w:rFonts w:ascii="Times New Roman" w:hAnsi="Times New Roman" w:cs="Times New Roman"/>
          <w:i/>
          <w:sz w:val="20"/>
          <w:szCs w:val="20"/>
        </w:rPr>
        <w:t>Metodyki zarządzania projektami</w:t>
      </w:r>
      <w:r w:rsidRPr="00D166C0">
        <w:rPr>
          <w:rFonts w:ascii="Times New Roman" w:hAnsi="Times New Roman" w:cs="Times New Roman"/>
          <w:sz w:val="20"/>
          <w:szCs w:val="20"/>
        </w:rPr>
        <w:t>, Biblioteka Project Managera, Warszawa 2011</w:t>
      </w:r>
      <w:r>
        <w:rPr>
          <w:rFonts w:ascii="Times New Roman" w:hAnsi="Times New Roman" w:cs="Times New Roman"/>
          <w:sz w:val="20"/>
          <w:szCs w:val="20"/>
        </w:rPr>
        <w:t>, str. 35.</w:t>
      </w:r>
    </w:p>
    <w:p w14:paraId="699BB6BA" w14:textId="77777777" w:rsidR="00F659F1" w:rsidRDefault="00F659F1" w:rsidP="00F659F1">
      <w:pPr>
        <w:pStyle w:val="Tekstpodstawowy"/>
      </w:pPr>
    </w:p>
    <w:p w14:paraId="15BDFEE6" w14:textId="77777777" w:rsidR="00F659F1" w:rsidRPr="00C57B4E" w:rsidRDefault="00F659F1" w:rsidP="00F659F1">
      <w:pPr>
        <w:pStyle w:val="Tekstpodstawowy"/>
        <w:rPr>
          <w:lang w:val="en-US"/>
        </w:rPr>
      </w:pPr>
      <w: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w:t>
      </w:r>
    </w:p>
    <w:p w14:paraId="34E884AA" w14:textId="47BA5014" w:rsidR="00F659F1" w:rsidRDefault="00F659F1" w:rsidP="00F659F1">
      <w:pPr>
        <w:pStyle w:val="Nagwek2"/>
        <w:rPr>
          <w:lang w:val="en-US"/>
        </w:rPr>
      </w:pPr>
      <w:bookmarkStart w:id="40" w:name="_Toc116806282"/>
      <w:proofErr w:type="spellStart"/>
      <w:r>
        <w:rPr>
          <w:lang w:val="en-US"/>
        </w:rPr>
        <w:lastRenderedPageBreak/>
        <w:t>Algorytmy</w:t>
      </w:r>
      <w:proofErr w:type="spellEnd"/>
      <w:r>
        <w:rPr>
          <w:lang w:val="en-US"/>
        </w:rPr>
        <w:t xml:space="preserve"> </w:t>
      </w:r>
      <w:proofErr w:type="spellStart"/>
      <w:r>
        <w:rPr>
          <w:lang w:val="en-US"/>
        </w:rPr>
        <w:t>kwantowe</w:t>
      </w:r>
      <w:bookmarkEnd w:id="40"/>
      <w:proofErr w:type="spellEnd"/>
    </w:p>
    <w:p w14:paraId="57362FB2" w14:textId="77777777" w:rsidR="00F659F1" w:rsidRDefault="00F659F1" w:rsidP="00F659F1">
      <w:pPr>
        <w:pStyle w:val="Nagwek3"/>
        <w:rPr>
          <w:lang w:val="en-US"/>
        </w:rPr>
      </w:pPr>
      <w:bookmarkStart w:id="41" w:name="_Toc116806283"/>
      <w:proofErr w:type="spellStart"/>
      <w:r>
        <w:rPr>
          <w:lang w:val="en-US"/>
        </w:rPr>
        <w:t>Przegląd</w:t>
      </w:r>
      <w:proofErr w:type="spellEnd"/>
      <w:r>
        <w:rPr>
          <w:lang w:val="en-US"/>
        </w:rPr>
        <w:t xml:space="preserve"> </w:t>
      </w:r>
      <w:proofErr w:type="spellStart"/>
      <w:r>
        <w:rPr>
          <w:lang w:val="en-US"/>
        </w:rPr>
        <w:t>algorytmów</w:t>
      </w:r>
      <w:bookmarkEnd w:id="41"/>
      <w:proofErr w:type="spellEnd"/>
    </w:p>
    <w:p w14:paraId="54D09382" w14:textId="77777777" w:rsidR="00F659F1" w:rsidRDefault="00F659F1" w:rsidP="00F659F1">
      <w:pPr>
        <w:pStyle w:val="Nagwek3"/>
        <w:rPr>
          <w:lang w:val="en-US"/>
        </w:rPr>
      </w:pPr>
      <w:bookmarkStart w:id="42" w:name="_Toc116806284"/>
      <w:proofErr w:type="spellStart"/>
      <w:r>
        <w:rPr>
          <w:lang w:val="en-US"/>
        </w:rPr>
        <w:t>Wybór</w:t>
      </w:r>
      <w:proofErr w:type="spellEnd"/>
      <w:r>
        <w:rPr>
          <w:lang w:val="en-US"/>
        </w:rPr>
        <w:t xml:space="preserve"> </w:t>
      </w:r>
      <w:proofErr w:type="spellStart"/>
      <w:r>
        <w:rPr>
          <w:lang w:val="en-US"/>
        </w:rPr>
        <w:t>algorytmu</w:t>
      </w:r>
      <w:bookmarkEnd w:id="42"/>
      <w:proofErr w:type="spellEnd"/>
    </w:p>
    <w:p w14:paraId="60B7C5E1" w14:textId="77777777" w:rsidR="00F659F1" w:rsidRPr="00866A45" w:rsidRDefault="00F659F1" w:rsidP="00F659F1">
      <w:pPr>
        <w:pStyle w:val="Nagwek4"/>
      </w:pPr>
      <w:bookmarkStart w:id="43" w:name="_Toc116806285"/>
      <w:r w:rsidRPr="00866A45">
        <w:t xml:space="preserve">Opis algorytmu przez analogię do </w:t>
      </w:r>
      <w:r>
        <w:t>klasyki</w:t>
      </w:r>
      <w:bookmarkEnd w:id="43"/>
    </w:p>
    <w:p w14:paraId="052F38E9" w14:textId="77777777" w:rsidR="00F659F1" w:rsidRPr="00866A45" w:rsidRDefault="00F659F1" w:rsidP="00F659F1">
      <w:pPr>
        <w:pStyle w:val="Nagwek4"/>
        <w:rPr>
          <w:lang w:val="en-US"/>
        </w:rPr>
      </w:pPr>
      <w:bookmarkStart w:id="44" w:name="_Toc116806286"/>
      <w:proofErr w:type="spellStart"/>
      <w:r>
        <w:rPr>
          <w:lang w:val="en-US"/>
        </w:rPr>
        <w:t>Formalizacja</w:t>
      </w:r>
      <w:proofErr w:type="spellEnd"/>
      <w:r>
        <w:rPr>
          <w:lang w:val="en-US"/>
        </w:rPr>
        <w:t xml:space="preserve"> </w:t>
      </w:r>
      <w:proofErr w:type="spellStart"/>
      <w:r>
        <w:rPr>
          <w:lang w:val="en-US"/>
        </w:rPr>
        <w:t>algorytmu</w:t>
      </w:r>
      <w:bookmarkEnd w:id="44"/>
      <w:proofErr w:type="spellEnd"/>
    </w:p>
    <w:p w14:paraId="7FA6F2E5" w14:textId="77777777" w:rsidR="00F659F1" w:rsidRPr="00C57B4E" w:rsidRDefault="00F659F1" w:rsidP="00F659F1">
      <w:pPr>
        <w:pStyle w:val="Tekstpodstawowy"/>
        <w:ind w:left="708"/>
        <w:rPr>
          <w:lang w:val="en-US"/>
        </w:rPr>
      </w:pPr>
    </w:p>
    <w:p w14:paraId="42C13A7F"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Pr>
          <w:rStyle w:val="Odwoanieprzypisudolnego"/>
          <w:rFonts w:eastAsia="Calibri"/>
        </w:rPr>
        <w:footnoteReference w:id="78"/>
      </w:r>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9EDE4FE" w14:textId="7A3CB584" w:rsidR="00F659F1" w:rsidRDefault="00F659F1" w:rsidP="00F659F1">
      <w:pPr>
        <w:pStyle w:val="Nagwek2"/>
        <w:rPr>
          <w:lang w:val="en-US"/>
        </w:rPr>
      </w:pPr>
      <w:bookmarkStart w:id="45" w:name="_Toc116806287"/>
      <w:proofErr w:type="spellStart"/>
      <w:r>
        <w:rPr>
          <w:lang w:val="en-US"/>
        </w:rPr>
        <w:lastRenderedPageBreak/>
        <w:t>Przegląd</w:t>
      </w:r>
      <w:proofErr w:type="spellEnd"/>
      <w:r>
        <w:rPr>
          <w:lang w:val="en-US"/>
        </w:rPr>
        <w:t xml:space="preserve"> </w:t>
      </w:r>
      <w:proofErr w:type="spellStart"/>
      <w:r>
        <w:rPr>
          <w:lang w:val="en-US"/>
        </w:rPr>
        <w:t>rynku</w:t>
      </w:r>
      <w:proofErr w:type="spellEnd"/>
      <w:r>
        <w:rPr>
          <w:lang w:val="en-US"/>
        </w:rPr>
        <w:t xml:space="preserve"> </w:t>
      </w:r>
      <w:proofErr w:type="spellStart"/>
      <w:r>
        <w:rPr>
          <w:lang w:val="en-US"/>
        </w:rPr>
        <w:t>kwantowego</w:t>
      </w:r>
      <w:bookmarkEnd w:id="45"/>
      <w:proofErr w:type="spellEnd"/>
    </w:p>
    <w:p w14:paraId="0676A95C" w14:textId="77777777" w:rsidR="00F659F1" w:rsidRDefault="00F659F1" w:rsidP="00F659F1">
      <w:pPr>
        <w:pStyle w:val="Nagwek3"/>
        <w:rPr>
          <w:lang w:val="en-US"/>
        </w:rPr>
      </w:pPr>
      <w:bookmarkStart w:id="46" w:name="_Toc116806288"/>
      <w:proofErr w:type="spellStart"/>
      <w:r>
        <w:rPr>
          <w:lang w:val="en-US"/>
        </w:rPr>
        <w:t>Infrastruktura</w:t>
      </w:r>
      <w:proofErr w:type="spellEnd"/>
      <w:r>
        <w:rPr>
          <w:lang w:val="en-US"/>
        </w:rPr>
        <w:t xml:space="preserve"> </w:t>
      </w:r>
      <w:proofErr w:type="spellStart"/>
      <w:r>
        <w:rPr>
          <w:lang w:val="en-US"/>
        </w:rPr>
        <w:t>ogólnodostępna</w:t>
      </w:r>
      <w:bookmarkEnd w:id="46"/>
      <w:proofErr w:type="spellEnd"/>
    </w:p>
    <w:p w14:paraId="114BF409" w14:textId="77777777" w:rsidR="00F659F1" w:rsidRDefault="00F659F1" w:rsidP="00F659F1">
      <w:pPr>
        <w:pStyle w:val="Nagwek3"/>
        <w:rPr>
          <w:lang w:val="en-US"/>
        </w:rPr>
      </w:pPr>
      <w:bookmarkStart w:id="47" w:name="_Toc116806289"/>
      <w:r>
        <w:rPr>
          <w:lang w:val="en-US"/>
        </w:rPr>
        <w:t>Software (</w:t>
      </w:r>
      <w:proofErr w:type="spellStart"/>
      <w:r>
        <w:rPr>
          <w:lang w:val="en-US"/>
        </w:rPr>
        <w:t>qiskit</w:t>
      </w:r>
      <w:proofErr w:type="spellEnd"/>
      <w:r>
        <w:rPr>
          <w:lang w:val="en-US"/>
        </w:rPr>
        <w:t>)</w:t>
      </w:r>
      <w:bookmarkEnd w:id="47"/>
    </w:p>
    <w:p w14:paraId="29DDA6EE" w14:textId="77777777" w:rsidR="00F659F1" w:rsidRDefault="00F659F1" w:rsidP="00F659F1">
      <w:pPr>
        <w:pStyle w:val="Nagwek3"/>
        <w:rPr>
          <w:lang w:val="en-US"/>
        </w:rPr>
      </w:pPr>
      <w:bookmarkStart w:id="48" w:name="_Toc116806290"/>
      <w:proofErr w:type="spellStart"/>
      <w:r>
        <w:rPr>
          <w:lang w:val="en-US"/>
        </w:rPr>
        <w:t>Środowiska</w:t>
      </w:r>
      <w:proofErr w:type="spellEnd"/>
      <w:r>
        <w:rPr>
          <w:lang w:val="en-US"/>
        </w:rPr>
        <w:t xml:space="preserve"> </w:t>
      </w:r>
      <w:proofErr w:type="spellStart"/>
      <w:r>
        <w:rPr>
          <w:lang w:val="en-US"/>
        </w:rPr>
        <w:t>naukowe</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dydaktyczne</w:t>
      </w:r>
      <w:bookmarkEnd w:id="48"/>
      <w:proofErr w:type="spellEnd"/>
    </w:p>
    <w:p w14:paraId="3759D200" w14:textId="77777777" w:rsidR="00F659F1" w:rsidRPr="00041FA0" w:rsidRDefault="00F659F1" w:rsidP="00F659F1">
      <w:pPr>
        <w:pStyle w:val="Nagwek3"/>
        <w:rPr>
          <w:lang w:val="en-US"/>
        </w:rPr>
      </w:pPr>
      <w:bookmarkStart w:id="49" w:name="_Toc116806291"/>
      <w:proofErr w:type="spellStart"/>
      <w:r>
        <w:rPr>
          <w:lang w:val="en-US"/>
        </w:rPr>
        <w:t>Wyścig</w:t>
      </w:r>
      <w:proofErr w:type="spellEnd"/>
      <w:r>
        <w:rPr>
          <w:lang w:val="en-US"/>
        </w:rPr>
        <w:t xml:space="preserve"> </w:t>
      </w:r>
      <w:proofErr w:type="spellStart"/>
      <w:r>
        <w:rPr>
          <w:lang w:val="en-US"/>
        </w:rPr>
        <w:t>państw</w:t>
      </w:r>
      <w:bookmarkEnd w:id="49"/>
      <w:proofErr w:type="spellEnd"/>
    </w:p>
    <w:p w14:paraId="0BDA262A" w14:textId="77777777" w:rsidR="00F659F1" w:rsidRPr="00C57B4E" w:rsidRDefault="00F659F1" w:rsidP="00F659F1">
      <w:pPr>
        <w:pStyle w:val="Tekstpodstawowy"/>
        <w:ind w:left="708"/>
        <w:rPr>
          <w:lang w:val="en-US"/>
        </w:rPr>
      </w:pPr>
    </w:p>
    <w:p w14:paraId="4AF6DCC5"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7B803E4A" w14:textId="6E268429" w:rsidR="00F659F1" w:rsidRPr="00C57B4E" w:rsidRDefault="00F659F1" w:rsidP="00F659F1">
      <w:pPr>
        <w:pStyle w:val="Nagwek4"/>
        <w:rPr>
          <w:lang w:val="en-US"/>
        </w:rPr>
      </w:pPr>
      <w:bookmarkStart w:id="50" w:name="_Toc116806292"/>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bookmarkEnd w:id="50"/>
      <w:proofErr w:type="spellEnd"/>
    </w:p>
    <w:p w14:paraId="01E29D17" w14:textId="77777777" w:rsidR="00F659F1" w:rsidRPr="00C57B4E" w:rsidRDefault="00F659F1" w:rsidP="00F659F1">
      <w:pPr>
        <w:pStyle w:val="Tekstpodstawowy"/>
        <w:rPr>
          <w:lang w:val="en-US"/>
        </w:rPr>
      </w:pPr>
    </w:p>
    <w:p w14:paraId="6DB126BD"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Duis </w:t>
      </w:r>
      <w:proofErr w:type="spellStart"/>
      <w:r w:rsidRPr="00C57B4E">
        <w:rPr>
          <w:lang w:val="en-US"/>
        </w:rPr>
        <w:t>aute</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Est </w:t>
      </w:r>
      <w:proofErr w:type="spellStart"/>
      <w:r w:rsidRPr="00C57B4E">
        <w:rPr>
          <w:lang w:val="en-US"/>
        </w:rPr>
        <w:t>dsds</w:t>
      </w:r>
      <w:proofErr w:type="spellEnd"/>
      <w:r w:rsidRPr="00C57B4E">
        <w:rPr>
          <w:lang w:val="en-US"/>
        </w:rPr>
        <w:t xml:space="preserve"> </w:t>
      </w:r>
      <w:proofErr w:type="spellStart"/>
      <w:r w:rsidRPr="00C57B4E">
        <w:rPr>
          <w:lang w:val="en-US"/>
        </w:rPr>
        <w:t>sadsdsdsd</w:t>
      </w:r>
      <w:proofErr w:type="spellEnd"/>
      <w:r w:rsidRPr="00C57B4E">
        <w:rPr>
          <w:lang w:val="en-US"/>
        </w:rPr>
        <w:t xml:space="preserve"> </w:t>
      </w:r>
      <w:proofErr w:type="spellStart"/>
      <w:r w:rsidRPr="00C57B4E">
        <w:rPr>
          <w:lang w:val="en-US"/>
        </w:rPr>
        <w:t>sdsd</w:t>
      </w:r>
      <w:proofErr w:type="spellEnd"/>
      <w:r w:rsidRPr="00C57B4E">
        <w:rPr>
          <w:lang w:val="en-US"/>
        </w:rPr>
        <w:t xml:space="preserve"> </w:t>
      </w:r>
      <w:proofErr w:type="spellStart"/>
      <w:r w:rsidRPr="00C57B4E">
        <w:rPr>
          <w:lang w:val="en-US"/>
        </w:rPr>
        <w:t>sdsdsd</w:t>
      </w:r>
      <w:proofErr w:type="spellEnd"/>
      <w:r w:rsidRPr="00C57B4E">
        <w:rPr>
          <w:lang w:val="en-US"/>
        </w:rPr>
        <w:t xml:space="preserve"> </w:t>
      </w:r>
      <w:proofErr w:type="spellStart"/>
      <w:r w:rsidRPr="00C57B4E">
        <w:rPr>
          <w:lang w:val="en-US"/>
        </w:rPr>
        <w:t>sdsdsd</w:t>
      </w:r>
      <w:proofErr w:type="spellEnd"/>
      <w:r w:rsidRPr="00C57B4E">
        <w:rPr>
          <w:lang w:val="en-US"/>
        </w:rPr>
        <w:t xml:space="preserve"> </w:t>
      </w:r>
      <w:proofErr w:type="spellStart"/>
      <w:r w:rsidRPr="00C57B4E">
        <w:rPr>
          <w:lang w:val="en-US"/>
        </w:rPr>
        <w:t>sdsdf</w:t>
      </w:r>
      <w:proofErr w:type="spellEnd"/>
      <w:r w:rsidRPr="00C57B4E">
        <w:rPr>
          <w:lang w:val="en-US"/>
        </w:rPr>
        <w:t xml:space="preserve"> </w:t>
      </w:r>
      <w:proofErr w:type="spellStart"/>
      <w:r w:rsidRPr="00C57B4E">
        <w:rPr>
          <w:lang w:val="en-US"/>
        </w:rPr>
        <w:t>laborum</w:t>
      </w:r>
      <w:proofErr w:type="spellEnd"/>
      <w:r w:rsidRPr="00C57B4E">
        <w:rPr>
          <w:lang w:val="en-US"/>
        </w:rPr>
        <w:t>:</w:t>
      </w:r>
      <w:r>
        <w:rPr>
          <w:rStyle w:val="Odwoanieprzypisudolnego"/>
          <w:rFonts w:eastAsia="Calibri"/>
        </w:rPr>
        <w:footnoteReference w:id="79"/>
      </w:r>
    </w:p>
    <w:p w14:paraId="40280105" w14:textId="77777777" w:rsidR="00F659F1" w:rsidRPr="00C57B4E" w:rsidRDefault="00F659F1" w:rsidP="00F659F1">
      <w:pPr>
        <w:pStyle w:val="Tekstpodstawowy"/>
        <w:rPr>
          <w:lang w:val="en-US"/>
        </w:rPr>
      </w:pPr>
    </w:p>
    <w:p w14:paraId="59BBFDFF" w14:textId="77777777" w:rsidR="00F659F1" w:rsidRPr="00C57B4E" w:rsidRDefault="00F659F1" w:rsidP="00F659F1">
      <w:pPr>
        <w:pStyle w:val="Legenda"/>
        <w:rPr>
          <w:sz w:val="24"/>
          <w:szCs w:val="24"/>
          <w:lang w:val="en-US"/>
        </w:rPr>
      </w:pPr>
      <w:proofErr w:type="spellStart"/>
      <w:r w:rsidRPr="00C57B4E">
        <w:rPr>
          <w:sz w:val="24"/>
          <w:szCs w:val="24"/>
          <w:lang w:val="en-US"/>
        </w:rPr>
        <w:t>Tabela</w:t>
      </w:r>
      <w:proofErr w:type="spellEnd"/>
      <w:r w:rsidRPr="00C57B4E">
        <w:rPr>
          <w:sz w:val="24"/>
          <w:szCs w:val="24"/>
          <w:lang w:val="en-US"/>
        </w:rPr>
        <w:t xml:space="preserve"> 3. Lorem ipsum dolor sit </w:t>
      </w:r>
      <w:proofErr w:type="spellStart"/>
      <w:r w:rsidRPr="00C57B4E">
        <w:rPr>
          <w:sz w:val="24"/>
          <w:szCs w:val="24"/>
          <w:lang w:val="en-US"/>
        </w:rPr>
        <w:t>amet</w:t>
      </w:r>
      <w:proofErr w:type="spellEnd"/>
      <w:r w:rsidRPr="00C57B4E">
        <w:rPr>
          <w:sz w:val="24"/>
          <w:szCs w:val="24"/>
          <w:lang w:val="en-US"/>
        </w:rPr>
        <w:t xml:space="preserve">, </w:t>
      </w:r>
      <w:proofErr w:type="spellStart"/>
      <w:r w:rsidRPr="00C57B4E">
        <w:rPr>
          <w:sz w:val="24"/>
          <w:szCs w:val="24"/>
          <w:lang w:val="en-US"/>
        </w:rPr>
        <w:t>consectetur</w:t>
      </w:r>
      <w:proofErr w:type="spellEnd"/>
      <w:r w:rsidRPr="00C57B4E">
        <w:rPr>
          <w:sz w:val="24"/>
          <w:szCs w:val="24"/>
          <w:lang w:val="en-US"/>
        </w:rPr>
        <w:t xml:space="preserve"> </w:t>
      </w:r>
      <w:proofErr w:type="spellStart"/>
      <w:r w:rsidRPr="00C57B4E">
        <w:rPr>
          <w:sz w:val="24"/>
          <w:szCs w:val="24"/>
          <w:lang w:val="en-US"/>
        </w:rPr>
        <w:t>adipisicing</w:t>
      </w:r>
      <w:proofErr w:type="spellEnd"/>
      <w:r w:rsidRPr="00C57B4E">
        <w:rPr>
          <w:sz w:val="24"/>
          <w:szCs w:val="24"/>
          <w:lang w:val="en-US"/>
        </w:rPr>
        <w:t xml:space="preserve"> </w:t>
      </w:r>
      <w:proofErr w:type="spellStart"/>
      <w:r w:rsidRPr="00C57B4E">
        <w:rPr>
          <w:sz w:val="24"/>
          <w:szCs w:val="24"/>
          <w:lang w:val="en-US"/>
        </w:rPr>
        <w:t>elit</w:t>
      </w:r>
      <w:proofErr w:type="spellEnd"/>
      <w:r>
        <w:rPr>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52"/>
        <w:gridCol w:w="4908"/>
      </w:tblGrid>
      <w:tr w:rsidR="00F659F1" w:rsidRPr="00DF719A" w14:paraId="5F3B00C0" w14:textId="77777777" w:rsidTr="00C26183">
        <w:tc>
          <w:tcPr>
            <w:tcW w:w="4219" w:type="dxa"/>
          </w:tcPr>
          <w:p w14:paraId="1C0C1008"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15CFC811"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F659F1" w:rsidRPr="00DF719A" w14:paraId="4AD02DCA" w14:textId="77777777" w:rsidTr="00C26183">
        <w:tc>
          <w:tcPr>
            <w:tcW w:w="4219" w:type="dxa"/>
          </w:tcPr>
          <w:p w14:paraId="7598B803" w14:textId="77777777" w:rsidR="00F659F1" w:rsidRPr="00583D2E" w:rsidRDefault="00F659F1" w:rsidP="00C26183">
            <w:pPr>
              <w:tabs>
                <w:tab w:val="left" w:pos="567"/>
              </w:tabs>
              <w:spacing w:line="360" w:lineRule="auto"/>
              <w:jc w:val="both"/>
              <w:rPr>
                <w:lang w:val="en-US"/>
              </w:rPr>
            </w:pPr>
            <w:r w:rsidRPr="00583D2E">
              <w:rPr>
                <w:lang w:val="en-US"/>
              </w:rPr>
              <w:t xml:space="preserve">Lorem ipsum dolor sit </w:t>
            </w:r>
            <w:proofErr w:type="spellStart"/>
            <w:r w:rsidRPr="00583D2E">
              <w:rPr>
                <w:lang w:val="en-US"/>
              </w:rPr>
              <w:t>amet</w:t>
            </w:r>
            <w:proofErr w:type="spellEnd"/>
          </w:p>
        </w:tc>
        <w:tc>
          <w:tcPr>
            <w:tcW w:w="4991" w:type="dxa"/>
          </w:tcPr>
          <w:p w14:paraId="7ED84B5D"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F659F1" w:rsidRPr="00DF719A" w14:paraId="40FC3530" w14:textId="77777777" w:rsidTr="00C26183">
        <w:tc>
          <w:tcPr>
            <w:tcW w:w="4219" w:type="dxa"/>
          </w:tcPr>
          <w:p w14:paraId="2F7973BA"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61597C23"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F659F1" w:rsidRPr="00DF719A" w14:paraId="3CE06F63" w14:textId="77777777" w:rsidTr="00C26183">
        <w:tc>
          <w:tcPr>
            <w:tcW w:w="4219" w:type="dxa"/>
          </w:tcPr>
          <w:p w14:paraId="2691508D"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2FCBEA18"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F659F1" w:rsidRPr="00DF719A" w14:paraId="43EA9C67" w14:textId="77777777" w:rsidTr="00C26183">
        <w:tc>
          <w:tcPr>
            <w:tcW w:w="4219" w:type="dxa"/>
          </w:tcPr>
          <w:p w14:paraId="091E0C8C"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60D419B2"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bl>
    <w:p w14:paraId="1A7EF3FC" w14:textId="77777777" w:rsidR="00F659F1" w:rsidRPr="00D23C0E" w:rsidRDefault="00F659F1" w:rsidP="00F659F1">
      <w:pPr>
        <w:pStyle w:val="Tekstpodstawowy"/>
        <w:rPr>
          <w:rFonts w:cs="Arial"/>
          <w:sz w:val="20"/>
          <w:szCs w:val="20"/>
        </w:rPr>
      </w:pPr>
      <w:r w:rsidRPr="00D23C0E">
        <w:rPr>
          <w:b/>
          <w:sz w:val="20"/>
          <w:szCs w:val="20"/>
        </w:rPr>
        <w:t xml:space="preserve">Źródło: </w:t>
      </w:r>
      <w:r w:rsidRPr="003711CC">
        <w:rPr>
          <w:sz w:val="20"/>
          <w:szCs w:val="20"/>
        </w:rPr>
        <w:t xml:space="preserve">A. </w:t>
      </w:r>
      <w:proofErr w:type="spellStart"/>
      <w:r w:rsidRPr="003711CC">
        <w:rPr>
          <w:sz w:val="20"/>
          <w:szCs w:val="20"/>
        </w:rPr>
        <w:t>Koszlajda</w:t>
      </w:r>
      <w:proofErr w:type="spellEnd"/>
      <w:r w:rsidRPr="003711CC">
        <w:rPr>
          <w:sz w:val="20"/>
          <w:szCs w:val="20"/>
        </w:rPr>
        <w:t xml:space="preserve">, </w:t>
      </w:r>
      <w:r w:rsidRPr="003711CC">
        <w:rPr>
          <w:i/>
          <w:sz w:val="20"/>
          <w:szCs w:val="20"/>
        </w:rPr>
        <w:t>Zarządzanie projektami IT</w:t>
      </w:r>
      <w:r w:rsidRPr="003711CC">
        <w:rPr>
          <w:sz w:val="20"/>
          <w:szCs w:val="20"/>
        </w:rPr>
        <w:t>, Gliwice 2010, s.14-17</w:t>
      </w:r>
      <w:r>
        <w:rPr>
          <w:sz w:val="20"/>
          <w:szCs w:val="20"/>
        </w:rPr>
        <w:t>.</w:t>
      </w:r>
    </w:p>
    <w:p w14:paraId="1362D8DA" w14:textId="77777777" w:rsidR="00F659F1" w:rsidRPr="00BC2722" w:rsidRDefault="00F659F1" w:rsidP="00F659F1">
      <w:pPr>
        <w:tabs>
          <w:tab w:val="left" w:pos="567"/>
        </w:tabs>
        <w:spacing w:line="360" w:lineRule="auto"/>
        <w:jc w:val="both"/>
      </w:pPr>
    </w:p>
    <w:p w14:paraId="5225CF8D" w14:textId="77777777" w:rsidR="00F659F1" w:rsidRPr="00C57B4E" w:rsidRDefault="00F659F1" w:rsidP="00F659F1">
      <w:pPr>
        <w:tabs>
          <w:tab w:val="left" w:pos="567"/>
        </w:tabs>
        <w:spacing w:line="360" w:lineRule="auto"/>
        <w:jc w:val="both"/>
        <w:rPr>
          <w:lang w:val="en-US"/>
        </w:rPr>
      </w:pPr>
      <w:r>
        <w:lastRenderedPageBreak/>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F984272" w14:textId="6FAB77B5" w:rsidR="00F659F1" w:rsidRPr="00C57B4E" w:rsidRDefault="00F659F1" w:rsidP="00F659F1">
      <w:pPr>
        <w:pStyle w:val="Nagwek4"/>
        <w:rPr>
          <w:lang w:val="en-US"/>
        </w:rPr>
      </w:pPr>
      <w:bookmarkStart w:id="51" w:name="_Toc116806293"/>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bookmarkEnd w:id="51"/>
      <w:proofErr w:type="spellEnd"/>
    </w:p>
    <w:p w14:paraId="5F39CA4E" w14:textId="77777777" w:rsidR="00F659F1" w:rsidRPr="00C57B4E" w:rsidRDefault="00F659F1" w:rsidP="00F659F1">
      <w:pPr>
        <w:tabs>
          <w:tab w:val="left" w:pos="567"/>
        </w:tabs>
        <w:spacing w:line="360" w:lineRule="auto"/>
        <w:jc w:val="both"/>
        <w:rPr>
          <w:lang w:val="en-US"/>
        </w:rPr>
      </w:pPr>
    </w:p>
    <w:p w14:paraId="471309B2" w14:textId="77777777" w:rsidR="00F659F1" w:rsidRPr="00C57B4E" w:rsidRDefault="00F659F1" w:rsidP="00F659F1">
      <w:pPr>
        <w:tabs>
          <w:tab w:val="left" w:pos="567"/>
        </w:tabs>
        <w:spacing w:line="360" w:lineRule="auto"/>
        <w:jc w:val="both"/>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przedstawia</w:t>
      </w:r>
      <w:proofErr w:type="spellEnd"/>
      <w:r w:rsidRPr="00C57B4E">
        <w:rPr>
          <w:lang w:val="en-US"/>
        </w:rPr>
        <w:t xml:space="preserve"> </w:t>
      </w:r>
      <w:proofErr w:type="spellStart"/>
      <w:r w:rsidRPr="00C57B4E">
        <w:rPr>
          <w:lang w:val="en-US"/>
        </w:rPr>
        <w:t>poniższy</w:t>
      </w:r>
      <w:proofErr w:type="spellEnd"/>
      <w:r w:rsidRPr="00C57B4E">
        <w:rPr>
          <w:lang w:val="en-US"/>
        </w:rPr>
        <w:t xml:space="preserve"> </w:t>
      </w:r>
      <w:proofErr w:type="spellStart"/>
      <w:r w:rsidRPr="00C57B4E">
        <w:rPr>
          <w:lang w:val="en-US"/>
        </w:rPr>
        <w:t>Rysunek</w:t>
      </w:r>
      <w:proofErr w:type="spellEnd"/>
      <w:r w:rsidRPr="00C57B4E">
        <w:rPr>
          <w:lang w:val="en-US"/>
        </w:rPr>
        <w:t xml:space="preserve"> 1.</w:t>
      </w:r>
    </w:p>
    <w:p w14:paraId="4067D911" w14:textId="77777777" w:rsidR="00F659F1" w:rsidRPr="00C57B4E" w:rsidRDefault="00F659F1" w:rsidP="00F659F1">
      <w:pPr>
        <w:pStyle w:val="Legenda"/>
        <w:rPr>
          <w:sz w:val="24"/>
          <w:szCs w:val="24"/>
          <w:lang w:val="en-US"/>
        </w:rPr>
      </w:pPr>
    </w:p>
    <w:p w14:paraId="6AFF2E20" w14:textId="6D492294" w:rsidR="00F659F1" w:rsidRPr="00C57B4E" w:rsidRDefault="00F659F1" w:rsidP="00F659F1">
      <w:pPr>
        <w:pStyle w:val="Legenda"/>
        <w:rPr>
          <w:sz w:val="24"/>
          <w:szCs w:val="24"/>
          <w:lang w:val="en-US"/>
        </w:rPr>
      </w:pPr>
      <w:bookmarkStart w:id="52" w:name="_Toc116386950"/>
      <w:proofErr w:type="spellStart"/>
      <w:r w:rsidRPr="00C57B4E">
        <w:rPr>
          <w:sz w:val="24"/>
          <w:szCs w:val="24"/>
          <w:lang w:val="en-US"/>
        </w:rPr>
        <w:t>Rysunek</w:t>
      </w:r>
      <w:proofErr w:type="spellEnd"/>
      <w:r w:rsidRPr="00C57B4E">
        <w:rPr>
          <w:sz w:val="24"/>
          <w:szCs w:val="24"/>
          <w:lang w:val="en-US"/>
        </w:rPr>
        <w:t xml:space="preserve"> </w:t>
      </w:r>
      <w:r w:rsidR="007A30E9">
        <w:rPr>
          <w:sz w:val="24"/>
          <w:szCs w:val="24"/>
          <w:lang w:val="en-US"/>
        </w:rPr>
        <w:fldChar w:fldCharType="begin"/>
      </w:r>
      <w:r w:rsidR="007A30E9">
        <w:rPr>
          <w:sz w:val="24"/>
          <w:szCs w:val="24"/>
          <w:lang w:val="en-US"/>
        </w:rPr>
        <w:instrText xml:space="preserve"> SEQ Rysunek \* ARABIC </w:instrText>
      </w:r>
      <w:r w:rsidR="007A30E9">
        <w:rPr>
          <w:sz w:val="24"/>
          <w:szCs w:val="24"/>
          <w:lang w:val="en-US"/>
        </w:rPr>
        <w:fldChar w:fldCharType="separate"/>
      </w:r>
      <w:r w:rsidR="007A30E9">
        <w:rPr>
          <w:noProof/>
          <w:sz w:val="24"/>
          <w:szCs w:val="24"/>
          <w:lang w:val="en-US"/>
        </w:rPr>
        <w:t>4</w:t>
      </w:r>
      <w:r w:rsidR="007A30E9">
        <w:rPr>
          <w:sz w:val="24"/>
          <w:szCs w:val="24"/>
          <w:lang w:val="en-US"/>
        </w:rPr>
        <w:fldChar w:fldCharType="end"/>
      </w:r>
      <w:r w:rsidRPr="00C57B4E">
        <w:rPr>
          <w:sz w:val="24"/>
          <w:szCs w:val="24"/>
          <w:lang w:val="en-US"/>
        </w:rPr>
        <w:t xml:space="preserve">. Lorem ipsum dolor sit </w:t>
      </w:r>
      <w:proofErr w:type="spellStart"/>
      <w:r w:rsidRPr="00C57B4E">
        <w:rPr>
          <w:sz w:val="24"/>
          <w:szCs w:val="24"/>
          <w:lang w:val="en-US"/>
        </w:rPr>
        <w:t>amet</w:t>
      </w:r>
      <w:proofErr w:type="spellEnd"/>
      <w:r w:rsidRPr="00C57B4E">
        <w:rPr>
          <w:sz w:val="24"/>
          <w:szCs w:val="24"/>
          <w:lang w:val="en-US"/>
        </w:rPr>
        <w:t xml:space="preserve"> Lorem ipsum dolor sit </w:t>
      </w:r>
      <w:proofErr w:type="spellStart"/>
      <w:r w:rsidRPr="00C57B4E">
        <w:rPr>
          <w:sz w:val="24"/>
          <w:szCs w:val="24"/>
          <w:lang w:val="en-US"/>
        </w:rPr>
        <w:t>amet</w:t>
      </w:r>
      <w:proofErr w:type="spellEnd"/>
      <w:r>
        <w:rPr>
          <w:sz w:val="24"/>
          <w:szCs w:val="24"/>
          <w:lang w:val="en-US"/>
        </w:rPr>
        <w:t>.</w:t>
      </w:r>
      <w:bookmarkEnd w:id="52"/>
    </w:p>
    <w:p w14:paraId="5A99705E" w14:textId="77C255BC" w:rsidR="00F659F1" w:rsidRDefault="00F659F1" w:rsidP="00F659F1">
      <w:pPr>
        <w:tabs>
          <w:tab w:val="left" w:pos="567"/>
        </w:tabs>
        <w:spacing w:line="360" w:lineRule="auto"/>
        <w:jc w:val="center"/>
      </w:pPr>
      <w:r>
        <w:rPr>
          <w:noProof/>
        </w:rPr>
        <w:drawing>
          <wp:inline distT="0" distB="0" distL="0" distR="0" wp14:anchorId="015725DB" wp14:editId="775E4D24">
            <wp:extent cx="3474720" cy="1920240"/>
            <wp:effectExtent l="0" t="0" r="0" b="381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74720" cy="1920240"/>
                    </a:xfrm>
                    <a:prstGeom prst="rect">
                      <a:avLst/>
                    </a:prstGeom>
                    <a:noFill/>
                    <a:ln>
                      <a:noFill/>
                    </a:ln>
                  </pic:spPr>
                </pic:pic>
              </a:graphicData>
            </a:graphic>
          </wp:inline>
        </w:drawing>
      </w:r>
    </w:p>
    <w:p w14:paraId="4B78B1F8" w14:textId="77777777" w:rsidR="00F659F1" w:rsidRDefault="00F659F1" w:rsidP="00F659F1">
      <w:pPr>
        <w:tabs>
          <w:tab w:val="left" w:pos="567"/>
        </w:tabs>
        <w:spacing w:line="360" w:lineRule="auto"/>
        <w:jc w:val="both"/>
      </w:pPr>
    </w:p>
    <w:p w14:paraId="70505F8B" w14:textId="77777777" w:rsidR="00F659F1" w:rsidRPr="003F24B4" w:rsidRDefault="00F659F1" w:rsidP="00F659F1">
      <w:pPr>
        <w:tabs>
          <w:tab w:val="left" w:pos="567"/>
        </w:tabs>
        <w:jc w:val="both"/>
        <w:rPr>
          <w:b/>
          <w:bCs/>
          <w:sz w:val="20"/>
          <w:szCs w:val="20"/>
        </w:rPr>
      </w:pPr>
      <w:r w:rsidRPr="00FF4CF0">
        <w:rPr>
          <w:b/>
          <w:sz w:val="20"/>
          <w:szCs w:val="20"/>
        </w:rPr>
        <w:t xml:space="preserve">Źródła: </w:t>
      </w:r>
      <w:r w:rsidRPr="00BA2221">
        <w:rPr>
          <w:bCs/>
          <w:sz w:val="20"/>
          <w:szCs w:val="20"/>
        </w:rPr>
        <w:t xml:space="preserve">J. Trąbka,  </w:t>
      </w:r>
      <w:r w:rsidRPr="00BA2221">
        <w:rPr>
          <w:bCs/>
          <w:i/>
          <w:sz w:val="20"/>
          <w:szCs w:val="20"/>
        </w:rPr>
        <w:t>Zarządzanie projektem wdrożeniowym systemu klasy ERP – autorska metodyka</w:t>
      </w:r>
      <w:r w:rsidRPr="00BA2221">
        <w:rPr>
          <w:bCs/>
          <w:sz w:val="20"/>
          <w:szCs w:val="20"/>
        </w:rPr>
        <w:t>, materiał dostępny w wersji elektronicznej pod adresem internetowym: http://kkio2012.agh.edu.pl/presentations/KKIO2012-C1_3.pdf.</w:t>
      </w:r>
    </w:p>
    <w:p w14:paraId="566E3947" w14:textId="77777777" w:rsidR="00F659F1" w:rsidRDefault="00F659F1" w:rsidP="00F659F1">
      <w:pPr>
        <w:tabs>
          <w:tab w:val="left" w:pos="567"/>
        </w:tabs>
        <w:spacing w:line="360" w:lineRule="auto"/>
        <w:jc w:val="both"/>
      </w:pPr>
    </w:p>
    <w:p w14:paraId="5D983447" w14:textId="77777777" w:rsidR="00F659F1" w:rsidRPr="00C57B4E" w:rsidRDefault="00F659F1" w:rsidP="00F659F1">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
    <w:p w14:paraId="331A7FAE" w14:textId="2CCF6343" w:rsidR="00F659F1" w:rsidRPr="008F5752" w:rsidRDefault="00F659F1" w:rsidP="00F659F1">
      <w:pPr>
        <w:pStyle w:val="Nagwek4"/>
      </w:pPr>
      <w:bookmarkStart w:id="53" w:name="_Toc341798151"/>
      <w:bookmarkStart w:id="54" w:name="_Toc116806294"/>
      <w:proofErr w:type="spellStart"/>
      <w:r>
        <w:t>O</w:t>
      </w:r>
      <w:r w:rsidRPr="00065D4C">
        <w:t>nsectetur</w:t>
      </w:r>
      <w:proofErr w:type="spellEnd"/>
      <w:r w:rsidRPr="00065D4C">
        <w:t xml:space="preserve"> </w:t>
      </w:r>
      <w:proofErr w:type="spellStart"/>
      <w:r w:rsidRPr="00065D4C">
        <w:t>adipisicing</w:t>
      </w:r>
      <w:proofErr w:type="spellEnd"/>
      <w:r w:rsidRPr="00065D4C">
        <w:t xml:space="preserve"> </w:t>
      </w:r>
      <w:proofErr w:type="spellStart"/>
      <w:r w:rsidRPr="00065D4C">
        <w:t>eli</w:t>
      </w:r>
      <w:bookmarkEnd w:id="53"/>
      <w:bookmarkEnd w:id="54"/>
      <w:proofErr w:type="spellEnd"/>
    </w:p>
    <w:p w14:paraId="1AA101AB" w14:textId="77777777" w:rsidR="00F659F1" w:rsidRDefault="00F659F1" w:rsidP="00F659F1">
      <w:pPr>
        <w:tabs>
          <w:tab w:val="left" w:pos="567"/>
        </w:tabs>
        <w:spacing w:line="360" w:lineRule="auto"/>
        <w:ind w:left="708"/>
        <w:jc w:val="both"/>
      </w:pPr>
    </w:p>
    <w:p w14:paraId="2DC9AD3A" w14:textId="77777777" w:rsidR="00F659F1" w:rsidRPr="00C57B4E" w:rsidRDefault="00F659F1" w:rsidP="00F659F1">
      <w:pPr>
        <w:tabs>
          <w:tab w:val="left" w:pos="567"/>
        </w:tabs>
        <w:spacing w:line="360" w:lineRule="auto"/>
        <w:jc w:val="both"/>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w:t>
      </w:r>
      <w:r w:rsidRPr="00C57B4E">
        <w:rPr>
          <w:lang w:val="en-US"/>
        </w:rPr>
        <w:lastRenderedPageBreak/>
        <w:t xml:space="preserve">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sidRPr="00C57B4E">
        <w:rPr>
          <w:rStyle w:val="Odwoanieprzypisudolnego"/>
          <w:rFonts w:eastAsia="Calibri"/>
          <w:lang w:val="en-US"/>
        </w:rPr>
        <w:t xml:space="preserve"> Lorem ipsum dolor sit </w:t>
      </w:r>
      <w:proofErr w:type="spellStart"/>
      <w:r w:rsidRPr="00C57B4E">
        <w:rPr>
          <w:rStyle w:val="Odwoanieprzypisudolnego"/>
          <w:rFonts w:eastAsia="Calibri"/>
          <w:lang w:val="en-US"/>
        </w:rPr>
        <w:t>ame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onsectetur</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adipisicing</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elit</w:t>
      </w:r>
      <w:proofErr w:type="spellEnd"/>
      <w:r w:rsidRPr="00C57B4E">
        <w:rPr>
          <w:rStyle w:val="Odwoanieprzypisudolnego"/>
          <w:rFonts w:eastAsia="Calibri"/>
          <w:lang w:val="en-US"/>
        </w:rPr>
        <w:t xml:space="preserve">, sed do </w:t>
      </w:r>
      <w:proofErr w:type="spellStart"/>
      <w:r w:rsidRPr="00C57B4E">
        <w:rPr>
          <w:rStyle w:val="Odwoanieprzypisudolnego"/>
          <w:rFonts w:eastAsia="Calibri"/>
          <w:lang w:val="en-US"/>
        </w:rPr>
        <w:t>eiusmod</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tempor</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incididun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ut</w:t>
      </w:r>
      <w:proofErr w:type="spellEnd"/>
      <w:r w:rsidRPr="00C57B4E">
        <w:rPr>
          <w:rStyle w:val="Odwoanieprzypisudolnego"/>
          <w:rFonts w:eastAsia="Calibri"/>
          <w:lang w:val="en-US"/>
        </w:rPr>
        <w:t xml:space="preserve"> labore et dolore magna </w:t>
      </w:r>
      <w:proofErr w:type="spellStart"/>
      <w:r w:rsidRPr="00C57B4E">
        <w:rPr>
          <w:rStyle w:val="Odwoanieprzypisudolnego"/>
          <w:rFonts w:eastAsia="Calibri"/>
          <w:lang w:val="en-US"/>
        </w:rPr>
        <w:t>aliqua</w:t>
      </w:r>
      <w:proofErr w:type="spellEnd"/>
      <w:r w:rsidRPr="00C57B4E">
        <w:rPr>
          <w:rStyle w:val="Odwoanieprzypisudolnego"/>
          <w:rFonts w:eastAsia="Calibri"/>
          <w:lang w:val="en-US"/>
        </w:rPr>
        <w:t xml:space="preserve">. Ut </w:t>
      </w:r>
      <w:proofErr w:type="spellStart"/>
      <w:r w:rsidRPr="00C57B4E">
        <w:rPr>
          <w:rStyle w:val="Odwoanieprzypisudolnego"/>
          <w:rFonts w:eastAsia="Calibri"/>
          <w:lang w:val="en-US"/>
        </w:rPr>
        <w:t>enim</w:t>
      </w:r>
      <w:proofErr w:type="spellEnd"/>
      <w:r w:rsidRPr="00C57B4E">
        <w:rPr>
          <w:rStyle w:val="Odwoanieprzypisudolnego"/>
          <w:rFonts w:eastAsia="Calibri"/>
          <w:lang w:val="en-US"/>
        </w:rPr>
        <w:t xml:space="preserve"> ad minim </w:t>
      </w:r>
      <w:proofErr w:type="spellStart"/>
      <w:r w:rsidRPr="00C57B4E">
        <w:rPr>
          <w:rStyle w:val="Odwoanieprzypisudolnego"/>
          <w:rFonts w:eastAsia="Calibri"/>
          <w:lang w:val="en-US"/>
        </w:rPr>
        <w:t>veniam</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quis</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nostrud</w:t>
      </w:r>
      <w:proofErr w:type="spellEnd"/>
      <w:r w:rsidRPr="00C57B4E">
        <w:rPr>
          <w:rStyle w:val="Odwoanieprzypisudolnego"/>
          <w:rFonts w:eastAsia="Calibri"/>
          <w:lang w:val="en-US"/>
        </w:rPr>
        <w:t xml:space="preserve"> exercitation </w:t>
      </w:r>
      <w:proofErr w:type="spellStart"/>
      <w:r w:rsidRPr="00C57B4E">
        <w:rPr>
          <w:rStyle w:val="Odwoanieprzypisudolnego"/>
          <w:rFonts w:eastAsia="Calibri"/>
          <w:lang w:val="en-US"/>
        </w:rPr>
        <w:t>ullamco</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laboris</w:t>
      </w:r>
      <w:proofErr w:type="spellEnd"/>
      <w:r w:rsidRPr="00C57B4E">
        <w:rPr>
          <w:rStyle w:val="Odwoanieprzypisudolnego"/>
          <w:rFonts w:eastAsia="Calibri"/>
          <w:lang w:val="en-US"/>
        </w:rPr>
        <w:t xml:space="preserve"> nisi </w:t>
      </w:r>
      <w:proofErr w:type="spellStart"/>
      <w:r w:rsidRPr="00C57B4E">
        <w:rPr>
          <w:rStyle w:val="Odwoanieprzypisudolnego"/>
          <w:rFonts w:eastAsia="Calibri"/>
          <w:lang w:val="en-US"/>
        </w:rPr>
        <w:t>u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aliquip</w:t>
      </w:r>
      <w:proofErr w:type="spellEnd"/>
      <w:r w:rsidRPr="00C57B4E">
        <w:rPr>
          <w:rStyle w:val="Odwoanieprzypisudolnego"/>
          <w:rFonts w:eastAsia="Calibri"/>
          <w:lang w:val="en-US"/>
        </w:rPr>
        <w:t xml:space="preserve"> ex </w:t>
      </w:r>
      <w:proofErr w:type="spellStart"/>
      <w:r w:rsidRPr="00C57B4E">
        <w:rPr>
          <w:rStyle w:val="Odwoanieprzypisudolnego"/>
          <w:rFonts w:eastAsia="Calibri"/>
          <w:lang w:val="en-US"/>
        </w:rPr>
        <w:t>ea</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ommodo</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onsequat</w:t>
      </w:r>
      <w:proofErr w:type="spellEnd"/>
      <w:r w:rsidRPr="00C57B4E">
        <w:rPr>
          <w:rStyle w:val="Odwoanieprzypisudolnego"/>
          <w:rFonts w:eastAsia="Calibri"/>
          <w:lang w:val="en-US"/>
        </w:rPr>
        <w:t xml:space="preserve">. Duis </w:t>
      </w:r>
      <w:proofErr w:type="spellStart"/>
      <w:r w:rsidRPr="00C57B4E">
        <w:rPr>
          <w:rStyle w:val="Odwoanieprzypisudolnego"/>
          <w:rFonts w:eastAsia="Calibri"/>
          <w:lang w:val="en-US"/>
        </w:rPr>
        <w:t>aute</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irure</w:t>
      </w:r>
      <w:proofErr w:type="spellEnd"/>
      <w:r w:rsidRPr="00C57B4E">
        <w:rPr>
          <w:rStyle w:val="Odwoanieprzypisudolnego"/>
          <w:rFonts w:eastAsia="Calibri"/>
          <w:lang w:val="en-US"/>
        </w:rPr>
        <w:t xml:space="preserve"> dolor in </w:t>
      </w:r>
      <w:proofErr w:type="spellStart"/>
      <w:r w:rsidRPr="00C57B4E">
        <w:rPr>
          <w:rStyle w:val="Odwoanieprzypisudolnego"/>
          <w:rFonts w:eastAsia="Calibri"/>
          <w:lang w:val="en-US"/>
        </w:rPr>
        <w:t>reprehenderit</w:t>
      </w:r>
      <w:proofErr w:type="spellEnd"/>
      <w:r w:rsidRPr="00C57B4E">
        <w:rPr>
          <w:rStyle w:val="Odwoanieprzypisudolnego"/>
          <w:rFonts w:eastAsia="Calibri"/>
          <w:lang w:val="en-US"/>
        </w:rPr>
        <w:t xml:space="preserve"> in </w:t>
      </w:r>
      <w:proofErr w:type="spellStart"/>
      <w:r w:rsidRPr="00C57B4E">
        <w:rPr>
          <w:rStyle w:val="Odwoanieprzypisudolnego"/>
          <w:rFonts w:eastAsia="Calibri"/>
          <w:lang w:val="en-US"/>
        </w:rPr>
        <w:t>voluptate</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veli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esse</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illum</w:t>
      </w:r>
      <w:proofErr w:type="spellEnd"/>
      <w:r w:rsidRPr="00C57B4E">
        <w:rPr>
          <w:rStyle w:val="Odwoanieprzypisudolnego"/>
          <w:rFonts w:eastAsia="Calibri"/>
          <w:lang w:val="en-US"/>
        </w:rPr>
        <w:t xml:space="preserve"> dolore </w:t>
      </w:r>
      <w:proofErr w:type="spellStart"/>
      <w:r w:rsidRPr="00C57B4E">
        <w:rPr>
          <w:rStyle w:val="Odwoanieprzypisudolnego"/>
          <w:rFonts w:eastAsia="Calibri"/>
          <w:lang w:val="en-US"/>
        </w:rPr>
        <w:t>eu</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fugia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nulla</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pariatur</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Excepteur</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sin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occaeca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upidatat</w:t>
      </w:r>
      <w:proofErr w:type="spellEnd"/>
      <w:r w:rsidRPr="00C57B4E">
        <w:rPr>
          <w:rStyle w:val="Odwoanieprzypisudolnego"/>
          <w:rFonts w:eastAsia="Calibri"/>
          <w:lang w:val="en-US"/>
        </w:rPr>
        <w:t xml:space="preserve"> non </w:t>
      </w:r>
      <w:proofErr w:type="spellStart"/>
      <w:r w:rsidRPr="00C57B4E">
        <w:rPr>
          <w:rStyle w:val="Odwoanieprzypisudolnego"/>
          <w:rFonts w:eastAsia="Calibri"/>
          <w:lang w:val="en-US"/>
        </w:rPr>
        <w:t>proident</w:t>
      </w:r>
      <w:proofErr w:type="spellEnd"/>
      <w:r w:rsidRPr="00C57B4E">
        <w:rPr>
          <w:rStyle w:val="Odwoanieprzypisudolnego"/>
          <w:rFonts w:eastAsia="Calibri"/>
          <w:lang w:val="en-US"/>
        </w:rPr>
        <w:t xml:space="preserve">, sunt in culpa qui </w:t>
      </w:r>
      <w:proofErr w:type="spellStart"/>
      <w:r w:rsidRPr="00C57B4E">
        <w:rPr>
          <w:rStyle w:val="Odwoanieprzypisudolnego"/>
          <w:rFonts w:eastAsia="Calibri"/>
          <w:lang w:val="en-US"/>
        </w:rPr>
        <w:t>officia</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deserun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molli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anim</w:t>
      </w:r>
      <w:proofErr w:type="spellEnd"/>
      <w:r w:rsidRPr="00C57B4E">
        <w:rPr>
          <w:rStyle w:val="Odwoanieprzypisudolnego"/>
          <w:rFonts w:eastAsia="Calibri"/>
          <w:lang w:val="en-US"/>
        </w:rPr>
        <w:t xml:space="preserve"> id </w:t>
      </w:r>
      <w:proofErr w:type="spellStart"/>
      <w:r w:rsidRPr="00C57B4E">
        <w:rPr>
          <w:rStyle w:val="Odwoanieprzypisudolnego"/>
          <w:rFonts w:eastAsia="Calibri"/>
          <w:lang w:val="en-US"/>
        </w:rPr>
        <w:t>es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laborum</w:t>
      </w:r>
      <w:proofErr w:type="spellEnd"/>
      <w:r w:rsidRPr="00C57B4E">
        <w:rPr>
          <w:lang w:val="en-US"/>
        </w:rPr>
        <w:t>:</w:t>
      </w:r>
      <w:r w:rsidRPr="002D1049">
        <w:rPr>
          <w:rStyle w:val="Odwoanieprzypisudolnego"/>
          <w:rFonts w:eastAsia="Calibri"/>
        </w:rPr>
        <w:footnoteReference w:id="80"/>
      </w:r>
      <w:r w:rsidRPr="00C57B4E">
        <w:rPr>
          <w:lang w:val="en-US"/>
        </w:rPr>
        <w:t xml:space="preserve"> </w:t>
      </w:r>
    </w:p>
    <w:p w14:paraId="2D075513" w14:textId="77777777" w:rsidR="00F659F1" w:rsidRPr="00C57B4E" w:rsidRDefault="00F659F1" w:rsidP="00F659F1">
      <w:pPr>
        <w:pStyle w:val="Akapitzlist"/>
        <w:numPr>
          <w:ilvl w:val="0"/>
          <w:numId w:val="19"/>
        </w:numPr>
        <w:tabs>
          <w:tab w:val="left" w:pos="567"/>
        </w:tabs>
        <w:ind w:left="600"/>
        <w:rPr>
          <w:rFonts w:ascii="Times New Roman" w:hAnsi="Times New Roman"/>
          <w:sz w:val="24"/>
          <w:szCs w:val="24"/>
          <w:lang w:val="en-US"/>
        </w:rPr>
      </w:pPr>
      <w:r w:rsidRPr="00C57B4E">
        <w:rPr>
          <w:rFonts w:ascii="Times New Roman" w:hAnsi="Times New Roman"/>
          <w:sz w:val="24"/>
          <w:szCs w:val="24"/>
          <w:lang w:val="en-US"/>
        </w:rPr>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o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w:t>
      </w:r>
    </w:p>
    <w:p w14:paraId="0D578CED" w14:textId="77777777" w:rsidR="00F659F1" w:rsidRPr="00C57B4E" w:rsidRDefault="00F659F1" w:rsidP="00F659F1">
      <w:pPr>
        <w:pStyle w:val="Akapitzlist"/>
        <w:numPr>
          <w:ilvl w:val="0"/>
          <w:numId w:val="19"/>
        </w:numPr>
        <w:tabs>
          <w:tab w:val="left" w:pos="567"/>
        </w:tabs>
        <w:ind w:left="595" w:hanging="357"/>
        <w:rPr>
          <w:rFonts w:ascii="Times New Roman" w:hAnsi="Times New Roman"/>
          <w:sz w:val="24"/>
          <w:szCs w:val="24"/>
          <w:lang w:val="en-US"/>
        </w:rPr>
      </w:pPr>
      <w:r w:rsidRPr="00C57B4E">
        <w:rPr>
          <w:rFonts w:ascii="Times New Roman" w:hAnsi="Times New Roman"/>
          <w:sz w:val="24"/>
          <w:szCs w:val="24"/>
          <w:lang w:val="en-US"/>
        </w:rPr>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r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w:t>
      </w:r>
    </w:p>
    <w:p w14:paraId="72C61D76" w14:textId="77777777" w:rsidR="00F659F1" w:rsidRPr="00C57B4E" w:rsidRDefault="00F659F1" w:rsidP="00F659F1">
      <w:pPr>
        <w:pStyle w:val="Akapitzlist"/>
        <w:numPr>
          <w:ilvl w:val="0"/>
          <w:numId w:val="19"/>
        </w:numPr>
        <w:tabs>
          <w:tab w:val="left" w:pos="567"/>
        </w:tabs>
        <w:ind w:left="600"/>
        <w:rPr>
          <w:rFonts w:ascii="Times New Roman" w:hAnsi="Times New Roman"/>
          <w:sz w:val="24"/>
          <w:szCs w:val="24"/>
          <w:lang w:val="en-US"/>
        </w:rPr>
      </w:pPr>
      <w:r w:rsidRPr="00C57B4E">
        <w:rPr>
          <w:rFonts w:ascii="Times New Roman" w:hAnsi="Times New Roman"/>
          <w:sz w:val="24"/>
          <w:szCs w:val="24"/>
          <w:lang w:val="en-US"/>
        </w:rPr>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lang w:val="en-US"/>
        </w:rPr>
        <w:t>o</w:t>
      </w:r>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
    <w:p w14:paraId="35652F01" w14:textId="77777777" w:rsidR="00F659F1" w:rsidRPr="00C57B4E" w:rsidRDefault="00F659F1" w:rsidP="00F659F1">
      <w:pPr>
        <w:pStyle w:val="Akapitzlist"/>
        <w:tabs>
          <w:tab w:val="left" w:pos="567"/>
        </w:tabs>
        <w:ind w:left="0"/>
        <w:rPr>
          <w:rFonts w:ascii="Times New Roman" w:hAnsi="Times New Roman"/>
          <w:sz w:val="24"/>
          <w:szCs w:val="24"/>
          <w:lang w:val="en-US"/>
        </w:rPr>
      </w:pPr>
    </w:p>
    <w:p w14:paraId="05C90C03" w14:textId="77777777" w:rsidR="00F659F1" w:rsidRPr="00C57B4E" w:rsidRDefault="00F659F1" w:rsidP="00F659F1">
      <w:pPr>
        <w:tabs>
          <w:tab w:val="left" w:pos="567"/>
        </w:tabs>
        <w:spacing w:line="360" w:lineRule="auto"/>
        <w:jc w:val="both"/>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w:t>
      </w:r>
    </w:p>
    <w:p w14:paraId="0CDE8FFB" w14:textId="7CAD5DAA" w:rsidR="00F659F1" w:rsidRDefault="00F659F1" w:rsidP="00F659F1">
      <w:pPr>
        <w:pStyle w:val="Nagwek4"/>
      </w:pPr>
      <w:bookmarkStart w:id="55" w:name="_Toc116806295"/>
      <w:proofErr w:type="spellStart"/>
      <w:r>
        <w:t>A</w:t>
      </w:r>
      <w:r w:rsidRPr="00065D4C">
        <w:t>liquip</w:t>
      </w:r>
      <w:proofErr w:type="spellEnd"/>
      <w:r w:rsidRPr="00065D4C">
        <w:t xml:space="preserve"> ex </w:t>
      </w:r>
      <w:proofErr w:type="spellStart"/>
      <w:r w:rsidRPr="00065D4C">
        <w:t>ea</w:t>
      </w:r>
      <w:proofErr w:type="spellEnd"/>
      <w:r w:rsidRPr="00065D4C">
        <w:t xml:space="preserve"> </w:t>
      </w:r>
      <w:proofErr w:type="spellStart"/>
      <w:r w:rsidRPr="00065D4C">
        <w:t>commod</w:t>
      </w:r>
      <w:bookmarkEnd w:id="55"/>
      <w:proofErr w:type="spellEnd"/>
    </w:p>
    <w:p w14:paraId="51464F33" w14:textId="77777777" w:rsidR="00F659F1" w:rsidRDefault="00F659F1" w:rsidP="00F659F1">
      <w:pPr>
        <w:spacing w:line="360" w:lineRule="auto"/>
        <w:ind w:firstLine="708"/>
        <w:jc w:val="both"/>
      </w:pPr>
    </w:p>
    <w:p w14:paraId="11592827" w14:textId="77777777" w:rsidR="00F659F1" w:rsidRPr="00C57B4E" w:rsidRDefault="00F659F1" w:rsidP="00F659F1">
      <w:pPr>
        <w:spacing w:line="360" w:lineRule="auto"/>
        <w:ind w:firstLine="708"/>
        <w:jc w:val="both"/>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c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magna </w:t>
      </w:r>
      <w:proofErr w:type="spellStart"/>
      <w:r w:rsidRPr="00C57B4E">
        <w:rPr>
          <w:lang w:val="en-US"/>
        </w:rPr>
        <w:t>aliqua</w:t>
      </w:r>
      <w:proofErr w:type="spellEnd"/>
      <w:r w:rsidRPr="00C57B4E">
        <w:rPr>
          <w:lang w:val="en-US"/>
        </w:rPr>
        <w:t xml:space="preserve">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Ut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w:t>
      </w:r>
      <w:r>
        <w:rPr>
          <w:rStyle w:val="Odwoanieprzypisudolnego"/>
          <w:rFonts w:eastAsia="Calibri"/>
        </w:rPr>
        <w:footnoteReference w:id="81"/>
      </w:r>
      <w:r w:rsidRPr="00C57B4E">
        <w:rPr>
          <w:lang w:val="en-US"/>
        </w:rPr>
        <w:t xml:space="preserve"> </w:t>
      </w:r>
      <w:r>
        <w:rPr>
          <w:rStyle w:val="Odwoanieprzypisudolnego"/>
          <w:rFonts w:eastAsia="Calibri"/>
        </w:rPr>
        <w:footnoteReference w:id="82"/>
      </w:r>
    </w:p>
    <w:p w14:paraId="246624BB" w14:textId="77777777" w:rsidR="00F659F1" w:rsidRPr="00C57B4E" w:rsidRDefault="00F659F1" w:rsidP="00F659F1">
      <w:pPr>
        <w:pStyle w:val="Tekstpodstawowy"/>
        <w:rPr>
          <w:b/>
          <w:lang w:val="en-US"/>
        </w:rPr>
      </w:pPr>
    </w:p>
    <w:p w14:paraId="7D9BD520" w14:textId="77777777" w:rsidR="00F659F1" w:rsidRPr="00C57B4E" w:rsidRDefault="00F659F1" w:rsidP="00F659F1">
      <w:pPr>
        <w:pStyle w:val="Tekstpodstawowy"/>
        <w:rPr>
          <w:b/>
          <w:lang w:val="en-US"/>
        </w:rPr>
      </w:pPr>
      <w:proofErr w:type="spellStart"/>
      <w:r w:rsidRPr="00C57B4E">
        <w:rPr>
          <w:b/>
          <w:lang w:val="en-US"/>
        </w:rPr>
        <w:t>Podsumowanie</w:t>
      </w:r>
      <w:proofErr w:type="spellEnd"/>
    </w:p>
    <w:p w14:paraId="5E4C197F" w14:textId="77777777" w:rsidR="00F659F1" w:rsidRPr="00C57B4E" w:rsidRDefault="00F659F1" w:rsidP="00F659F1">
      <w:pPr>
        <w:pStyle w:val="Tekstpodstawowy"/>
        <w:rPr>
          <w:lang w:val="en-US"/>
        </w:rPr>
      </w:pPr>
    </w:p>
    <w:p w14:paraId="287AF421"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FF46B69" w14:textId="77777777" w:rsidR="00F659F1" w:rsidRPr="00C57B4E" w:rsidRDefault="00F659F1" w:rsidP="00F659F1">
      <w:pPr>
        <w:pStyle w:val="Tekstpodstawowy"/>
        <w:rPr>
          <w:lang w:val="en-US"/>
        </w:rPr>
      </w:pPr>
    </w:p>
    <w:p w14:paraId="2EC95152" w14:textId="77777777" w:rsidR="00F659F1" w:rsidRPr="00C57B4E" w:rsidRDefault="00F659F1" w:rsidP="00F659F1">
      <w:pPr>
        <w:pStyle w:val="Tekstpodstawowy"/>
        <w:rPr>
          <w:lang w:val="en-US"/>
        </w:rPr>
      </w:pPr>
    </w:p>
    <w:p w14:paraId="7C4176C6" w14:textId="77777777" w:rsidR="00F659F1" w:rsidRPr="00C57B4E" w:rsidRDefault="00F659F1" w:rsidP="00F659F1">
      <w:pPr>
        <w:pStyle w:val="Tekstpodstawowy"/>
        <w:rPr>
          <w:lang w:val="en-US"/>
        </w:rPr>
      </w:pPr>
    </w:p>
    <w:p w14:paraId="76768EC6" w14:textId="77777777" w:rsidR="00F659F1" w:rsidRPr="00C57B4E" w:rsidRDefault="00F659F1" w:rsidP="00F659F1">
      <w:pPr>
        <w:pStyle w:val="Tekstpodstawowy"/>
        <w:rPr>
          <w:lang w:val="en-US"/>
        </w:rPr>
      </w:pPr>
    </w:p>
    <w:p w14:paraId="3D504415" w14:textId="77777777" w:rsidR="00F659F1" w:rsidRPr="00C57B4E" w:rsidRDefault="00F659F1" w:rsidP="00F659F1">
      <w:pPr>
        <w:pStyle w:val="Tekstpodstawowy"/>
        <w:rPr>
          <w:lang w:val="en-US"/>
        </w:rPr>
      </w:pPr>
    </w:p>
    <w:p w14:paraId="4B50A0BC" w14:textId="77777777" w:rsidR="00F659F1" w:rsidRPr="00C57B4E" w:rsidRDefault="00F659F1" w:rsidP="00F659F1">
      <w:pPr>
        <w:pStyle w:val="Tekstpodstawowy"/>
        <w:rPr>
          <w:lang w:val="en-US"/>
        </w:rPr>
      </w:pPr>
    </w:p>
    <w:p w14:paraId="6F333498" w14:textId="77777777" w:rsidR="00F659F1" w:rsidRPr="00C57B4E" w:rsidRDefault="00F659F1" w:rsidP="00F659F1">
      <w:pPr>
        <w:pStyle w:val="Tekstpodstawowy"/>
        <w:rPr>
          <w:lang w:val="en-US"/>
        </w:rPr>
      </w:pPr>
    </w:p>
    <w:p w14:paraId="1A75A56E" w14:textId="77777777" w:rsidR="00F659F1" w:rsidRPr="00C57B4E" w:rsidRDefault="00F659F1" w:rsidP="00F659F1">
      <w:pPr>
        <w:pStyle w:val="Tekstpodstawowy"/>
        <w:rPr>
          <w:lang w:val="en-US"/>
        </w:rPr>
      </w:pPr>
    </w:p>
    <w:p w14:paraId="2E582A54" w14:textId="77777777" w:rsidR="00F659F1" w:rsidRPr="00C57B4E" w:rsidRDefault="00F659F1" w:rsidP="00F659F1">
      <w:pPr>
        <w:pStyle w:val="Tekstpodstawowy"/>
        <w:rPr>
          <w:lang w:val="en-US"/>
        </w:rPr>
      </w:pPr>
    </w:p>
    <w:p w14:paraId="075CA94B" w14:textId="77777777" w:rsidR="00F659F1" w:rsidRPr="00C57B4E" w:rsidRDefault="00F659F1" w:rsidP="00F659F1">
      <w:pPr>
        <w:pStyle w:val="Tekstpodstawowy"/>
        <w:rPr>
          <w:lang w:val="en-US"/>
        </w:rPr>
      </w:pPr>
    </w:p>
    <w:p w14:paraId="08D74E62" w14:textId="77777777" w:rsidR="00F659F1" w:rsidRPr="00C57B4E" w:rsidRDefault="00F659F1" w:rsidP="00F659F1">
      <w:pPr>
        <w:pStyle w:val="Tekstpodstawowy"/>
        <w:rPr>
          <w:lang w:val="en-US"/>
        </w:rPr>
      </w:pPr>
    </w:p>
    <w:p w14:paraId="46E6B88D" w14:textId="77777777" w:rsidR="00F659F1" w:rsidRPr="00C57B4E" w:rsidRDefault="00F659F1" w:rsidP="00F659F1">
      <w:pPr>
        <w:pStyle w:val="Tekstpodstawowy"/>
        <w:rPr>
          <w:lang w:val="en-US"/>
        </w:rPr>
      </w:pPr>
    </w:p>
    <w:p w14:paraId="1C42E6D8" w14:textId="77777777" w:rsidR="00F659F1" w:rsidRPr="00C57B4E" w:rsidRDefault="00F659F1" w:rsidP="00F659F1">
      <w:pPr>
        <w:pStyle w:val="Tekstpodstawowy"/>
        <w:rPr>
          <w:lang w:val="en-US"/>
        </w:rPr>
      </w:pPr>
    </w:p>
    <w:p w14:paraId="4D9EBC58" w14:textId="77777777" w:rsidR="00F659F1" w:rsidRPr="00C57B4E" w:rsidRDefault="00F659F1" w:rsidP="00F659F1">
      <w:pPr>
        <w:pStyle w:val="Tekstpodstawowy"/>
        <w:rPr>
          <w:lang w:val="en-US"/>
        </w:rPr>
      </w:pPr>
    </w:p>
    <w:p w14:paraId="5DAC4792" w14:textId="77777777" w:rsidR="00F659F1" w:rsidRPr="00C57B4E" w:rsidRDefault="00F659F1" w:rsidP="00F659F1">
      <w:pPr>
        <w:pStyle w:val="Tekstpodstawowy"/>
        <w:rPr>
          <w:lang w:val="en-US"/>
        </w:rPr>
      </w:pPr>
    </w:p>
    <w:p w14:paraId="35429072" w14:textId="77777777" w:rsidR="00F659F1" w:rsidRPr="00C57B4E" w:rsidRDefault="00F659F1" w:rsidP="00F659F1">
      <w:pPr>
        <w:pStyle w:val="Tekstpodstawowy"/>
        <w:rPr>
          <w:lang w:val="en-US"/>
        </w:rPr>
      </w:pPr>
    </w:p>
    <w:p w14:paraId="55AC282D" w14:textId="77777777" w:rsidR="00F659F1" w:rsidRPr="00C57B4E" w:rsidRDefault="00F659F1" w:rsidP="00F659F1">
      <w:pPr>
        <w:pStyle w:val="Nagwek1"/>
        <w:rPr>
          <w:lang w:val="en-US"/>
        </w:rPr>
      </w:pPr>
      <w:r w:rsidRPr="00C57B4E">
        <w:rPr>
          <w:lang w:val="en-US"/>
        </w:rPr>
        <w:lastRenderedPageBreak/>
        <w:tab/>
        <w:t xml:space="preserve"> </w:t>
      </w:r>
      <w:bookmarkStart w:id="56" w:name="_Toc116806296"/>
      <w:proofErr w:type="spellStart"/>
      <w:r>
        <w:rPr>
          <w:lang w:val="en-US"/>
        </w:rPr>
        <w:t>Implementacja</w:t>
      </w:r>
      <w:bookmarkEnd w:id="56"/>
      <w:proofErr w:type="spellEnd"/>
    </w:p>
    <w:p w14:paraId="488E1A1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w:t>
      </w:r>
    </w:p>
    <w:p w14:paraId="0E8CCD97" w14:textId="5FBC9EE9" w:rsidR="00F659F1" w:rsidRDefault="00F659F1" w:rsidP="00F659F1">
      <w:pPr>
        <w:pStyle w:val="Nagwek2"/>
      </w:pPr>
      <w:bookmarkStart w:id="57" w:name="_Toc116806297"/>
      <w:r>
        <w:t>Dane</w:t>
      </w:r>
      <w:bookmarkEnd w:id="57"/>
    </w:p>
    <w:p w14:paraId="4AB7C16B" w14:textId="77777777" w:rsidR="00F659F1" w:rsidRDefault="00F659F1" w:rsidP="00F659F1">
      <w:pPr>
        <w:pStyle w:val="Tekstpodstawowy"/>
        <w:ind w:left="708"/>
      </w:pPr>
    </w:p>
    <w:p w14:paraId="0683FC1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
    <w:p w14:paraId="106BC100" w14:textId="1CBE78B8" w:rsidR="00F659F1" w:rsidRDefault="00F659F1" w:rsidP="00F659F1">
      <w:pPr>
        <w:pStyle w:val="Nagwek2"/>
      </w:pPr>
      <w:bookmarkStart w:id="58" w:name="_Toc116806298"/>
      <w:r>
        <w:t>Opis matematyczny</w:t>
      </w:r>
      <w:bookmarkEnd w:id="58"/>
    </w:p>
    <w:p w14:paraId="10D7D606" w14:textId="77777777" w:rsidR="00F659F1" w:rsidRDefault="00F659F1" w:rsidP="00F659F1">
      <w:pPr>
        <w:pStyle w:val="Tekstpodstawowy"/>
        <w:ind w:left="708"/>
      </w:pPr>
    </w:p>
    <w:p w14:paraId="433A606C"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anim.</w:t>
      </w:r>
    </w:p>
    <w:p w14:paraId="3191EA93" w14:textId="59E7526A" w:rsidR="00F659F1" w:rsidRDefault="00F659F1" w:rsidP="00F659F1">
      <w:pPr>
        <w:pStyle w:val="Nagwek3"/>
      </w:pPr>
      <w:bookmarkStart w:id="59" w:name="_Toc116806299"/>
      <w:r>
        <w:t>Sformułowanie matematyczne a potem w QUBO</w:t>
      </w:r>
      <w:bookmarkEnd w:id="59"/>
    </w:p>
    <w:p w14:paraId="45E0CCFD" w14:textId="77777777" w:rsidR="00F659F1" w:rsidRDefault="00F659F1" w:rsidP="00F659F1">
      <w:pPr>
        <w:pStyle w:val="Tekstpodstawowy"/>
        <w:ind w:left="708"/>
      </w:pPr>
    </w:p>
    <w:p w14:paraId="5C24D99B" w14:textId="77777777" w:rsidR="00F659F1" w:rsidRPr="00C57B4E" w:rsidRDefault="00F659F1" w:rsidP="00F659F1">
      <w:pPr>
        <w:pStyle w:val="Tekstpodstawowy"/>
        <w:rPr>
          <w:lang w:val="en-US"/>
        </w:rPr>
      </w:pPr>
      <w:r w:rsidRPr="00041FA0">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w:t>
      </w:r>
      <w:r w:rsidRPr="00C57B4E">
        <w:rPr>
          <w:lang w:val="en-US"/>
        </w:rPr>
        <w:lastRenderedPageBreak/>
        <w:t xml:space="preserve">non </w:t>
      </w:r>
      <w:proofErr w:type="spellStart"/>
      <w:r w:rsidRPr="00C57B4E">
        <w:rPr>
          <w:lang w:val="en-US"/>
        </w:rPr>
        <w:t>proident</w:t>
      </w:r>
      <w:proofErr w:type="spellEnd"/>
      <w:r w:rsidRPr="00C57B4E">
        <w:rPr>
          <w:lang w:val="en-US"/>
        </w:rPr>
        <w:t xml:space="preserve">, sunt in culpa.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0CBCE508" w14:textId="4B7F7CE8" w:rsidR="00F659F1" w:rsidRDefault="00F659F1" w:rsidP="00F659F1">
      <w:pPr>
        <w:pStyle w:val="Nagwek3"/>
      </w:pPr>
      <w:bookmarkStart w:id="60" w:name="_Toc116806300"/>
      <w:r>
        <w:t>Sformułowanie algorytmem kwantowym (obwód?)</w:t>
      </w:r>
      <w:bookmarkEnd w:id="60"/>
    </w:p>
    <w:p w14:paraId="45AB0F97" w14:textId="77777777" w:rsidR="00F659F1" w:rsidRDefault="00F659F1" w:rsidP="00F659F1">
      <w:pPr>
        <w:pStyle w:val="Tekstpodstawowy"/>
        <w:ind w:left="708"/>
      </w:pPr>
    </w:p>
    <w:p w14:paraId="4E81E9B9"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68F03E30" w14:textId="24D3C097" w:rsidR="00F659F1" w:rsidRDefault="00F659F1" w:rsidP="00F659F1">
      <w:pPr>
        <w:pStyle w:val="Nagwek2"/>
      </w:pPr>
      <w:bookmarkStart w:id="61" w:name="_Toc116806301"/>
      <w:r>
        <w:t>Analiza porównawcza</w:t>
      </w:r>
      <w:bookmarkEnd w:id="61"/>
    </w:p>
    <w:p w14:paraId="638EAB6D" w14:textId="77777777" w:rsidR="00F659F1" w:rsidRDefault="00F659F1" w:rsidP="00F659F1">
      <w:pPr>
        <w:pStyle w:val="Tekstpodstawowy"/>
        <w:ind w:left="708"/>
      </w:pPr>
    </w:p>
    <w:p w14:paraId="7353555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w:t>
      </w:r>
    </w:p>
    <w:p w14:paraId="5EFD6476" w14:textId="77777777" w:rsidR="00F659F1" w:rsidRPr="006F349D" w:rsidRDefault="00F659F1" w:rsidP="00F659F1">
      <w:pPr>
        <w:pStyle w:val="Nagwek4"/>
        <w:rPr>
          <w:lang w:val="en-GB"/>
        </w:rPr>
      </w:pPr>
      <w:r w:rsidRPr="00C57B4E">
        <w:rPr>
          <w:lang w:val="en-US"/>
        </w:rPr>
        <w:t xml:space="preserve"> </w:t>
      </w:r>
      <w:r w:rsidRPr="006F349D">
        <w:rPr>
          <w:lang w:val="en-GB"/>
        </w:rPr>
        <w:tab/>
      </w:r>
      <w:bookmarkStart w:id="62" w:name="_Toc116806302"/>
      <w:bookmarkEnd w:id="62"/>
    </w:p>
    <w:p w14:paraId="3A03E0E7" w14:textId="77777777" w:rsidR="00F659F1" w:rsidRPr="006F349D" w:rsidRDefault="00F659F1" w:rsidP="00F659F1">
      <w:pPr>
        <w:pStyle w:val="Tekstpodstawowy"/>
        <w:ind w:left="708"/>
        <w:rPr>
          <w:lang w:val="en-GB"/>
        </w:rPr>
      </w:pPr>
    </w:p>
    <w:p w14:paraId="41D7D62F"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w:t>
      </w:r>
      <w:r w:rsidRPr="00C57B4E">
        <w:rPr>
          <w:lang w:val="en-US"/>
        </w:rPr>
        <w:lastRenderedPageBreak/>
        <w:t xml:space="preserve">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1040A1DE" w14:textId="77777777" w:rsidR="00F659F1" w:rsidRPr="00C57B4E" w:rsidRDefault="00F659F1" w:rsidP="00F659F1">
      <w:pPr>
        <w:pStyle w:val="Legenda"/>
        <w:ind w:left="0" w:firstLine="0"/>
        <w:rPr>
          <w:sz w:val="24"/>
          <w:szCs w:val="24"/>
          <w:lang w:val="en-US"/>
        </w:rPr>
      </w:pPr>
    </w:p>
    <w:p w14:paraId="1A8E7E7E" w14:textId="501EE84E" w:rsidR="00F659F1" w:rsidRPr="00C57B4E" w:rsidRDefault="00F659F1" w:rsidP="00F659F1">
      <w:pPr>
        <w:pStyle w:val="Legenda"/>
        <w:rPr>
          <w:sz w:val="24"/>
          <w:szCs w:val="24"/>
          <w:lang w:val="en-US"/>
        </w:rPr>
      </w:pPr>
      <w:bookmarkStart w:id="63" w:name="_Toc116386951"/>
      <w:proofErr w:type="spellStart"/>
      <w:r w:rsidRPr="00C57B4E">
        <w:rPr>
          <w:sz w:val="24"/>
          <w:szCs w:val="24"/>
          <w:lang w:val="en-US"/>
        </w:rPr>
        <w:t>Rysunek</w:t>
      </w:r>
      <w:proofErr w:type="spellEnd"/>
      <w:r w:rsidRPr="00C57B4E">
        <w:rPr>
          <w:sz w:val="24"/>
          <w:szCs w:val="24"/>
          <w:lang w:val="en-US"/>
        </w:rPr>
        <w:t xml:space="preserve"> </w:t>
      </w:r>
      <w:r w:rsidR="007A30E9">
        <w:rPr>
          <w:sz w:val="24"/>
          <w:szCs w:val="24"/>
          <w:lang w:val="en-US"/>
        </w:rPr>
        <w:fldChar w:fldCharType="begin"/>
      </w:r>
      <w:r w:rsidR="007A30E9">
        <w:rPr>
          <w:sz w:val="24"/>
          <w:szCs w:val="24"/>
          <w:lang w:val="en-US"/>
        </w:rPr>
        <w:instrText xml:space="preserve"> SEQ Rysunek \* ARABIC </w:instrText>
      </w:r>
      <w:r w:rsidR="007A30E9">
        <w:rPr>
          <w:sz w:val="24"/>
          <w:szCs w:val="24"/>
          <w:lang w:val="en-US"/>
        </w:rPr>
        <w:fldChar w:fldCharType="separate"/>
      </w:r>
      <w:r w:rsidR="007A30E9">
        <w:rPr>
          <w:noProof/>
          <w:sz w:val="24"/>
          <w:szCs w:val="24"/>
          <w:lang w:val="en-US"/>
        </w:rPr>
        <w:t>5</w:t>
      </w:r>
      <w:r w:rsidR="007A30E9">
        <w:rPr>
          <w:sz w:val="24"/>
          <w:szCs w:val="24"/>
          <w:lang w:val="en-US"/>
        </w:rPr>
        <w:fldChar w:fldCharType="end"/>
      </w:r>
      <w:r w:rsidRPr="00C57B4E">
        <w:rPr>
          <w:sz w:val="24"/>
          <w:szCs w:val="24"/>
          <w:lang w:val="en-US"/>
        </w:rPr>
        <w:t xml:space="preserve">. Lorem ipsum dolor sit </w:t>
      </w:r>
      <w:proofErr w:type="spellStart"/>
      <w:r w:rsidRPr="00C57B4E">
        <w:rPr>
          <w:sz w:val="24"/>
          <w:szCs w:val="24"/>
          <w:lang w:val="en-US"/>
        </w:rPr>
        <w:t>amet</w:t>
      </w:r>
      <w:proofErr w:type="spellEnd"/>
      <w:r w:rsidRPr="00C57B4E">
        <w:rPr>
          <w:sz w:val="24"/>
          <w:szCs w:val="24"/>
          <w:lang w:val="en-US"/>
        </w:rPr>
        <w:t xml:space="preserve">, </w:t>
      </w:r>
      <w:proofErr w:type="spellStart"/>
      <w:r w:rsidRPr="00C57B4E">
        <w:rPr>
          <w:sz w:val="24"/>
          <w:szCs w:val="24"/>
          <w:lang w:val="en-US"/>
        </w:rPr>
        <w:t>consectetur</w:t>
      </w:r>
      <w:proofErr w:type="spellEnd"/>
      <w:r>
        <w:rPr>
          <w:sz w:val="24"/>
          <w:szCs w:val="24"/>
          <w:lang w:val="en-US"/>
        </w:rPr>
        <w:t>.</w:t>
      </w:r>
      <w:bookmarkEnd w:id="63"/>
    </w:p>
    <w:p w14:paraId="67976E21" w14:textId="77777777" w:rsidR="00F659F1" w:rsidRPr="00C57B4E" w:rsidRDefault="00F659F1" w:rsidP="00F659F1">
      <w:pPr>
        <w:rPr>
          <w:lang w:val="en-US"/>
        </w:rPr>
      </w:pPr>
    </w:p>
    <w:p w14:paraId="3768D755" w14:textId="131B5754" w:rsidR="00F659F1" w:rsidRDefault="00F659F1" w:rsidP="00F659F1">
      <w:pPr>
        <w:pStyle w:val="Tekstpodstawowy"/>
        <w:jc w:val="center"/>
        <w:rPr>
          <w:rFonts w:cs="Arial"/>
        </w:rPr>
      </w:pPr>
      <w:r>
        <w:rPr>
          <w:noProof/>
        </w:rPr>
        <w:drawing>
          <wp:inline distT="0" distB="0" distL="0" distR="0" wp14:anchorId="6C787460" wp14:editId="74484210">
            <wp:extent cx="3836035" cy="2131695"/>
            <wp:effectExtent l="38100" t="0" r="1206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4C19AE92" w14:textId="77777777" w:rsidR="00F659F1" w:rsidRPr="00C57B4E" w:rsidRDefault="00F659F1" w:rsidP="00F659F1">
      <w:pPr>
        <w:pStyle w:val="Tekstpodstawowy"/>
        <w:rPr>
          <w:rFonts w:cs="Arial"/>
          <w:sz w:val="20"/>
          <w:szCs w:val="20"/>
          <w:lang w:val="en-US"/>
        </w:rPr>
      </w:pPr>
      <w:proofErr w:type="spellStart"/>
      <w:r w:rsidRPr="00C57B4E">
        <w:rPr>
          <w:b/>
          <w:sz w:val="20"/>
          <w:szCs w:val="20"/>
          <w:lang w:val="en-US"/>
        </w:rPr>
        <w:t>Źródło</w:t>
      </w:r>
      <w:proofErr w:type="spellEnd"/>
      <w:r w:rsidRPr="00C57B4E">
        <w:rPr>
          <w:b/>
          <w:sz w:val="20"/>
          <w:szCs w:val="20"/>
          <w:lang w:val="en-US"/>
        </w:rPr>
        <w:t xml:space="preserve">: </w:t>
      </w:r>
      <w:proofErr w:type="spellStart"/>
      <w:r w:rsidRPr="00066FB5">
        <w:rPr>
          <w:bCs/>
          <w:sz w:val="20"/>
          <w:szCs w:val="20"/>
          <w:lang w:val="en-US"/>
        </w:rPr>
        <w:t>Opracowanie</w:t>
      </w:r>
      <w:proofErr w:type="spellEnd"/>
      <w:r w:rsidRPr="00066FB5">
        <w:rPr>
          <w:bCs/>
          <w:sz w:val="20"/>
          <w:szCs w:val="20"/>
          <w:lang w:val="en-US"/>
        </w:rPr>
        <w:t xml:space="preserve"> </w:t>
      </w:r>
      <w:proofErr w:type="spellStart"/>
      <w:r w:rsidRPr="00066FB5">
        <w:rPr>
          <w:bCs/>
          <w:sz w:val="20"/>
          <w:szCs w:val="20"/>
          <w:lang w:val="en-US"/>
        </w:rPr>
        <w:t>własne</w:t>
      </w:r>
      <w:proofErr w:type="spellEnd"/>
      <w:r w:rsidRPr="00066FB5">
        <w:rPr>
          <w:bCs/>
          <w:sz w:val="20"/>
          <w:szCs w:val="20"/>
          <w:lang w:val="en-US"/>
        </w:rPr>
        <w:t>.</w:t>
      </w:r>
    </w:p>
    <w:p w14:paraId="104AF6F3" w14:textId="77777777" w:rsidR="00F659F1" w:rsidRPr="00C57B4E" w:rsidRDefault="00F659F1" w:rsidP="00F659F1">
      <w:pPr>
        <w:pStyle w:val="Tekstpodstawowy"/>
        <w:rPr>
          <w:lang w:val="en-US"/>
        </w:rPr>
      </w:pPr>
    </w:p>
    <w:p w14:paraId="26F08EF0"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est. </w:t>
      </w:r>
    </w:p>
    <w:p w14:paraId="75A84BAD" w14:textId="77777777" w:rsidR="00F659F1" w:rsidRDefault="00F659F1" w:rsidP="00F659F1">
      <w:pPr>
        <w:pStyle w:val="Nagwek4"/>
      </w:pPr>
      <w:r w:rsidRPr="00C57B4E">
        <w:rPr>
          <w:lang w:val="en-US"/>
        </w:rPr>
        <w:t xml:space="preserve"> </w:t>
      </w:r>
      <w:bookmarkStart w:id="64" w:name="_Toc116806303"/>
      <w:proofErr w:type="spellStart"/>
      <w:r>
        <w:t>Abcc</w:t>
      </w:r>
      <w:proofErr w:type="spellEnd"/>
      <w:r>
        <w:t xml:space="preserve"> </w:t>
      </w:r>
      <w:proofErr w:type="spellStart"/>
      <w:r>
        <w:t>ccsscssc</w:t>
      </w:r>
      <w:proofErr w:type="spellEnd"/>
      <w:r>
        <w:t xml:space="preserve"> </w:t>
      </w:r>
      <w:proofErr w:type="spellStart"/>
      <w:r>
        <w:t>sdsdza</w:t>
      </w:r>
      <w:bookmarkEnd w:id="64"/>
      <w:proofErr w:type="spellEnd"/>
    </w:p>
    <w:p w14:paraId="546C186B" w14:textId="77777777" w:rsidR="00F659F1" w:rsidRDefault="00F659F1" w:rsidP="00F659F1">
      <w:pPr>
        <w:pStyle w:val="Tekstpodstawowy"/>
        <w:ind w:left="708"/>
      </w:pPr>
    </w:p>
    <w:p w14:paraId="51F1A25A"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w:t>
      </w:r>
      <w:r w:rsidRPr="00C57B4E">
        <w:rPr>
          <w:lang w:val="en-US"/>
        </w:rPr>
        <w:lastRenderedPageBreak/>
        <w:t xml:space="preserve">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3DEE3C99" w14:textId="48546F20" w:rsidR="00F659F1" w:rsidRDefault="00F659F1" w:rsidP="00F659F1">
      <w:pPr>
        <w:pStyle w:val="Nagwek4"/>
      </w:pPr>
      <w:bookmarkStart w:id="65" w:name="_Toc116806304"/>
      <w:proofErr w:type="spellStart"/>
      <w:r>
        <w:t>Kdsjdjs</w:t>
      </w:r>
      <w:proofErr w:type="spellEnd"/>
      <w:r>
        <w:t xml:space="preserve"> </w:t>
      </w:r>
      <w:proofErr w:type="spellStart"/>
      <w:r>
        <w:t>adsdfs</w:t>
      </w:r>
      <w:proofErr w:type="spellEnd"/>
      <w:r>
        <w:t xml:space="preserve"> </w:t>
      </w:r>
      <w:proofErr w:type="spellStart"/>
      <w:r>
        <w:t>dfsdfh</w:t>
      </w:r>
      <w:bookmarkEnd w:id="65"/>
      <w:proofErr w:type="spellEnd"/>
    </w:p>
    <w:p w14:paraId="7797949E" w14:textId="77777777" w:rsidR="00F659F1" w:rsidRDefault="00F659F1" w:rsidP="00F659F1">
      <w:pPr>
        <w:pStyle w:val="Tekstpodstawowy"/>
        <w:ind w:left="708"/>
      </w:pPr>
    </w:p>
    <w:p w14:paraId="0D2D65D7"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w:t>
      </w:r>
      <w:r>
        <w:rPr>
          <w:rStyle w:val="Odwoanieprzypisudolnego"/>
          <w:rFonts w:eastAsia="Calibri"/>
        </w:rPr>
        <w:footnoteReference w:id="83"/>
      </w:r>
      <w:r w:rsidRPr="00C57B4E">
        <w:rPr>
          <w:lang w:val="en-US"/>
        </w:rPr>
        <w:t xml:space="preserve"> </w:t>
      </w:r>
      <w:r>
        <w:rPr>
          <w:rStyle w:val="Odwoanieprzypisudolnego"/>
          <w:rFonts w:eastAsia="Calibri"/>
        </w:rPr>
        <w:footnoteReference w:id="84"/>
      </w:r>
    </w:p>
    <w:p w14:paraId="21A8A713"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5E1E3FB2"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lastRenderedPageBreak/>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
    <w:p w14:paraId="497E678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ea.</w:t>
      </w:r>
    </w:p>
    <w:p w14:paraId="11578EE7" w14:textId="77777777" w:rsidR="00F659F1" w:rsidRPr="006F349D" w:rsidRDefault="00F659F1" w:rsidP="00F659F1">
      <w:pPr>
        <w:pStyle w:val="Tekstpodstawowy"/>
        <w:rPr>
          <w:lang w:val="en-GB"/>
        </w:rPr>
      </w:pPr>
      <w:r w:rsidRPr="00C57B4E">
        <w:rPr>
          <w:rFonts w:cs="Arial"/>
          <w:b/>
          <w:bCs/>
          <w:kern w:val="32"/>
          <w:sz w:val="40"/>
          <w:szCs w:val="40"/>
          <w:lang w:val="en-US"/>
        </w:rP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6711DF00" w14:textId="77777777" w:rsidR="00F659F1" w:rsidRDefault="00F659F1" w:rsidP="00F659F1">
      <w:pPr>
        <w:pStyle w:val="Nagwek4"/>
      </w:pPr>
      <w:r w:rsidRPr="006F349D">
        <w:rPr>
          <w:lang w:val="en-GB"/>
        </w:rPr>
        <w:t xml:space="preserve"> </w:t>
      </w:r>
      <w:bookmarkStart w:id="66" w:name="_Toc116806305"/>
      <w:proofErr w:type="spellStart"/>
      <w:r>
        <w:t>Loriem</w:t>
      </w:r>
      <w:proofErr w:type="spellEnd"/>
      <w:r>
        <w:t xml:space="preserve"> lori </w:t>
      </w:r>
      <w:proofErr w:type="spellStart"/>
      <w:r>
        <w:t>trinume</w:t>
      </w:r>
      <w:proofErr w:type="spellEnd"/>
      <w:r>
        <w:t xml:space="preserve"> </w:t>
      </w:r>
      <w:proofErr w:type="spellStart"/>
      <w:r>
        <w:t>trie</w:t>
      </w:r>
      <w:bookmarkEnd w:id="66"/>
      <w:proofErr w:type="spellEnd"/>
    </w:p>
    <w:p w14:paraId="33A4EDD9" w14:textId="77777777" w:rsidR="00F659F1" w:rsidRDefault="00F659F1" w:rsidP="00F659F1">
      <w:pPr>
        <w:pStyle w:val="Tekstpodstawowy"/>
        <w:ind w:left="708"/>
      </w:pPr>
    </w:p>
    <w:p w14:paraId="5945786B"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592991DD" w14:textId="77777777" w:rsidR="00F659F1" w:rsidRPr="006F349D" w:rsidRDefault="00F659F1" w:rsidP="00F659F1">
      <w:pPr>
        <w:pStyle w:val="Tekstpodstawowy"/>
        <w:rPr>
          <w:lang w:val="en-GB"/>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 xml:space="preserve">. </w:t>
      </w:r>
    </w:p>
    <w:p w14:paraId="2ACDA1D4" w14:textId="5653642E" w:rsidR="00F659F1" w:rsidRDefault="00F659F1" w:rsidP="00F659F1">
      <w:pPr>
        <w:pStyle w:val="Nagwek2"/>
      </w:pPr>
      <w:bookmarkStart w:id="67" w:name="_Toc116806306"/>
      <w:proofErr w:type="spellStart"/>
      <w:r>
        <w:lastRenderedPageBreak/>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67"/>
      <w:proofErr w:type="spellEnd"/>
      <w:r>
        <w:t xml:space="preserve"> </w:t>
      </w:r>
    </w:p>
    <w:p w14:paraId="2DC613FD" w14:textId="77777777" w:rsidR="00F659F1" w:rsidRDefault="00F659F1" w:rsidP="00F659F1">
      <w:pPr>
        <w:pStyle w:val="Tekstpodstawowy"/>
        <w:ind w:left="708"/>
      </w:pPr>
    </w:p>
    <w:p w14:paraId="22F99FD0" w14:textId="77777777" w:rsidR="00F659F1" w:rsidRPr="006F349D" w:rsidRDefault="00F659F1" w:rsidP="00F659F1">
      <w:pPr>
        <w:pStyle w:val="Tekstpodstawowy"/>
        <w:rPr>
          <w:lang w:val="en-GB"/>
        </w:rPr>
      </w:pPr>
      <w: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5D74AC4D" w14:textId="2C14448B" w:rsidR="00F659F1" w:rsidRDefault="00F659F1" w:rsidP="00F659F1">
      <w:pPr>
        <w:pStyle w:val="Nagwek4"/>
      </w:pPr>
      <w:bookmarkStart w:id="68" w:name="_Toc116806307"/>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68"/>
      <w:proofErr w:type="spellEnd"/>
    </w:p>
    <w:p w14:paraId="6002F996" w14:textId="77777777" w:rsidR="00F659F1" w:rsidRDefault="00F659F1" w:rsidP="00F659F1">
      <w:pPr>
        <w:pStyle w:val="Tekstpodstawowy"/>
        <w:ind w:left="708"/>
      </w:pPr>
    </w:p>
    <w:p w14:paraId="6D2DD3BE" w14:textId="77777777" w:rsidR="00F659F1" w:rsidRPr="00C57B4E" w:rsidRDefault="00F659F1" w:rsidP="00F659F1">
      <w:pPr>
        <w:pStyle w:val="Tekstpodstawowy"/>
        <w:rPr>
          <w:highlight w:val="yellow"/>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r>
        <w:rPr>
          <w:rStyle w:val="Odwoanieprzypisudolnego"/>
          <w:rFonts w:eastAsia="Calibri"/>
        </w:rPr>
        <w:footnoteReference w:id="85"/>
      </w:r>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r>
        <w:rPr>
          <w:rStyle w:val="Odwoanieprzypisudolnego"/>
          <w:rFonts w:eastAsia="Calibri"/>
        </w:rPr>
        <w:footnoteReference w:id="86"/>
      </w:r>
      <w:r w:rsidRPr="00C57B4E">
        <w:rPr>
          <w:lang w:val="en-US"/>
        </w:rPr>
        <w:t xml:space="preserve"> </w:t>
      </w:r>
    </w:p>
    <w:p w14:paraId="1221219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w:t>
      </w:r>
      <w:r w:rsidRPr="00C57B4E">
        <w:rPr>
          <w:lang w:val="en-US"/>
        </w:rPr>
        <w:lastRenderedPageBreak/>
        <w:t xml:space="preserve">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1C11E07E" w14:textId="77777777" w:rsidR="00F659F1" w:rsidRPr="00C57B4E" w:rsidRDefault="00F659F1" w:rsidP="00F659F1">
      <w:pPr>
        <w:pStyle w:val="Tekstpodstawowy"/>
        <w:rPr>
          <w:lang w:val="en-US"/>
        </w:rPr>
      </w:pPr>
    </w:p>
    <w:p w14:paraId="74DDFE50" w14:textId="77777777" w:rsidR="00F659F1" w:rsidRPr="00C57B4E" w:rsidRDefault="00F659F1" w:rsidP="00F659F1">
      <w:pPr>
        <w:pStyle w:val="Tekstpodstawowy"/>
        <w:rPr>
          <w:lang w:val="en-US"/>
        </w:rPr>
      </w:pPr>
    </w:p>
    <w:p w14:paraId="03723A47" w14:textId="77777777" w:rsidR="00F659F1" w:rsidRPr="00C57B4E" w:rsidRDefault="00F659F1" w:rsidP="00F659F1">
      <w:pPr>
        <w:pStyle w:val="Tekstpodstawowy"/>
        <w:rPr>
          <w:lang w:val="en-US"/>
        </w:rPr>
      </w:pPr>
    </w:p>
    <w:p w14:paraId="503268F8" w14:textId="77777777" w:rsidR="00F659F1" w:rsidRPr="00C57B4E" w:rsidRDefault="00F659F1" w:rsidP="00F659F1">
      <w:pPr>
        <w:pStyle w:val="Tekstpodstawowy"/>
        <w:rPr>
          <w:lang w:val="en-US"/>
        </w:rPr>
      </w:pPr>
    </w:p>
    <w:p w14:paraId="38F1CE42" w14:textId="77777777" w:rsidR="00F659F1" w:rsidRPr="00C57B4E" w:rsidRDefault="00F659F1" w:rsidP="00F659F1">
      <w:pPr>
        <w:pStyle w:val="Tekstpodstawowy"/>
        <w:rPr>
          <w:lang w:val="en-US"/>
        </w:rPr>
      </w:pPr>
    </w:p>
    <w:p w14:paraId="2F827D7D" w14:textId="77777777" w:rsidR="00F659F1" w:rsidRPr="00C57B4E" w:rsidRDefault="00F659F1" w:rsidP="00F659F1">
      <w:pPr>
        <w:pStyle w:val="Tekstpodstawowy"/>
        <w:rPr>
          <w:lang w:val="en-US"/>
        </w:rPr>
      </w:pPr>
    </w:p>
    <w:p w14:paraId="3C14F123" w14:textId="77777777" w:rsidR="00F659F1" w:rsidRPr="00C57B4E" w:rsidRDefault="00F659F1" w:rsidP="00F659F1">
      <w:pPr>
        <w:pStyle w:val="Tekstpodstawowy"/>
        <w:rPr>
          <w:lang w:val="en-US"/>
        </w:rPr>
      </w:pPr>
    </w:p>
    <w:p w14:paraId="0A73A58F" w14:textId="77777777" w:rsidR="00F659F1" w:rsidRPr="00C57B4E" w:rsidRDefault="00F659F1" w:rsidP="00F659F1">
      <w:pPr>
        <w:pStyle w:val="Tekstpodstawowy"/>
        <w:rPr>
          <w:lang w:val="en-US"/>
        </w:rPr>
      </w:pPr>
    </w:p>
    <w:p w14:paraId="11A30A43" w14:textId="77777777" w:rsidR="00F659F1" w:rsidRPr="00C57B4E" w:rsidRDefault="00F659F1" w:rsidP="00F659F1">
      <w:pPr>
        <w:pStyle w:val="Tekstpodstawowy"/>
        <w:rPr>
          <w:lang w:val="en-US"/>
        </w:rPr>
      </w:pPr>
    </w:p>
    <w:p w14:paraId="36CD5F5E" w14:textId="77777777" w:rsidR="00F659F1" w:rsidRPr="00C57B4E" w:rsidRDefault="00F659F1" w:rsidP="00F659F1">
      <w:pPr>
        <w:pStyle w:val="Tekstpodstawowy"/>
        <w:rPr>
          <w:lang w:val="en-US"/>
        </w:rPr>
      </w:pPr>
    </w:p>
    <w:p w14:paraId="7FD0675F" w14:textId="77777777" w:rsidR="00F659F1" w:rsidRPr="00C57B4E" w:rsidRDefault="00F659F1" w:rsidP="00F659F1">
      <w:pPr>
        <w:pStyle w:val="Tekstpodstawowy"/>
        <w:rPr>
          <w:lang w:val="en-US"/>
        </w:rPr>
      </w:pPr>
    </w:p>
    <w:p w14:paraId="791A99A0" w14:textId="77777777" w:rsidR="00F659F1" w:rsidRPr="00C57B4E" w:rsidRDefault="00F659F1" w:rsidP="00F659F1">
      <w:pPr>
        <w:pStyle w:val="Tekstpodstawowy"/>
        <w:rPr>
          <w:lang w:val="en-US"/>
        </w:rPr>
      </w:pPr>
    </w:p>
    <w:p w14:paraId="0C84818B" w14:textId="77777777" w:rsidR="00F659F1" w:rsidRPr="00C57B4E" w:rsidRDefault="00F659F1" w:rsidP="00F659F1">
      <w:pPr>
        <w:pStyle w:val="Tekstpodstawowy"/>
        <w:rPr>
          <w:lang w:val="en-US"/>
        </w:rPr>
      </w:pPr>
    </w:p>
    <w:p w14:paraId="526A730F" w14:textId="77777777" w:rsidR="00F659F1" w:rsidRPr="00C57B4E" w:rsidRDefault="00F659F1" w:rsidP="00F659F1">
      <w:pPr>
        <w:pStyle w:val="Tekstpodstawowy"/>
        <w:rPr>
          <w:lang w:val="en-US"/>
        </w:rPr>
      </w:pPr>
    </w:p>
    <w:p w14:paraId="58CCDDD0" w14:textId="77777777" w:rsidR="00F659F1" w:rsidRPr="00C57B4E" w:rsidRDefault="00F659F1" w:rsidP="00F659F1">
      <w:pPr>
        <w:pStyle w:val="Tekstpodstawowy"/>
        <w:rPr>
          <w:lang w:val="en-US"/>
        </w:rPr>
      </w:pPr>
    </w:p>
    <w:p w14:paraId="46666CD3" w14:textId="77777777" w:rsidR="00F659F1" w:rsidRPr="00C57B4E" w:rsidRDefault="00F659F1" w:rsidP="00F659F1">
      <w:pPr>
        <w:pStyle w:val="Tekstpodstawowy"/>
        <w:rPr>
          <w:lang w:val="en-US"/>
        </w:rPr>
      </w:pPr>
    </w:p>
    <w:p w14:paraId="6269A295" w14:textId="77777777" w:rsidR="00F659F1" w:rsidRPr="00C57B4E" w:rsidRDefault="00F659F1" w:rsidP="00F659F1">
      <w:pPr>
        <w:pStyle w:val="Tekstpodstawowy"/>
        <w:rPr>
          <w:lang w:val="en-US"/>
        </w:rPr>
      </w:pPr>
    </w:p>
    <w:p w14:paraId="098F165C" w14:textId="77777777" w:rsidR="00F659F1" w:rsidRPr="00C57B4E" w:rsidRDefault="00F659F1" w:rsidP="00F659F1">
      <w:pPr>
        <w:pStyle w:val="Tekstpodstawowy"/>
        <w:rPr>
          <w:lang w:val="en-US"/>
        </w:rPr>
      </w:pPr>
    </w:p>
    <w:p w14:paraId="51596DEF" w14:textId="77777777" w:rsidR="00F659F1" w:rsidRPr="00C57B4E" w:rsidRDefault="00F659F1" w:rsidP="00F659F1">
      <w:pPr>
        <w:pStyle w:val="Tekstpodstawowy"/>
        <w:rPr>
          <w:lang w:val="en-US"/>
        </w:rPr>
      </w:pPr>
    </w:p>
    <w:p w14:paraId="6EDB5199" w14:textId="77777777" w:rsidR="00F659F1" w:rsidRPr="00C57B4E" w:rsidRDefault="00F659F1" w:rsidP="00F659F1">
      <w:pPr>
        <w:pStyle w:val="Tekstpodstawowy"/>
        <w:rPr>
          <w:lang w:val="en-US"/>
        </w:rPr>
      </w:pPr>
    </w:p>
    <w:p w14:paraId="6ED64A5F" w14:textId="77777777" w:rsidR="00F659F1" w:rsidRPr="00C57B4E" w:rsidRDefault="00F659F1" w:rsidP="00F659F1">
      <w:pPr>
        <w:pStyle w:val="Tekstpodstawowy"/>
        <w:rPr>
          <w:lang w:val="en-US"/>
        </w:rPr>
      </w:pPr>
    </w:p>
    <w:p w14:paraId="2DF01F04" w14:textId="77777777" w:rsidR="00F659F1" w:rsidRPr="00C57B4E" w:rsidRDefault="00F659F1" w:rsidP="00F659F1">
      <w:pPr>
        <w:pStyle w:val="Tekstpodstawowy"/>
        <w:rPr>
          <w:lang w:val="en-US"/>
        </w:rPr>
      </w:pPr>
    </w:p>
    <w:p w14:paraId="6FE2A3B5" w14:textId="77777777" w:rsidR="00F659F1" w:rsidRPr="00C57B4E" w:rsidRDefault="00F659F1" w:rsidP="00F659F1">
      <w:pPr>
        <w:pStyle w:val="Tekstpodstawowy"/>
        <w:rPr>
          <w:lang w:val="en-US"/>
        </w:rPr>
      </w:pPr>
    </w:p>
    <w:p w14:paraId="64AF4CFD" w14:textId="77777777" w:rsidR="00F659F1" w:rsidRPr="00C57B4E" w:rsidRDefault="00F659F1" w:rsidP="00F659F1">
      <w:pPr>
        <w:pStyle w:val="Tekstpodstawowy"/>
        <w:rPr>
          <w:lang w:val="en-US"/>
        </w:rPr>
      </w:pPr>
    </w:p>
    <w:p w14:paraId="34297807" w14:textId="77777777" w:rsidR="00F659F1" w:rsidRPr="00C57B4E" w:rsidRDefault="00F659F1" w:rsidP="00F659F1">
      <w:pPr>
        <w:pStyle w:val="Tekstpodstawowy"/>
        <w:rPr>
          <w:lang w:val="en-US"/>
        </w:rPr>
      </w:pPr>
    </w:p>
    <w:p w14:paraId="35EE7085" w14:textId="77777777" w:rsidR="00F659F1" w:rsidRPr="00C57B4E" w:rsidRDefault="00F659F1" w:rsidP="00F659F1">
      <w:pPr>
        <w:pStyle w:val="Nagwek"/>
        <w:rPr>
          <w:lang w:val="en-US"/>
        </w:rPr>
      </w:pPr>
      <w:bookmarkStart w:id="69" w:name="_Toc116806308"/>
      <w:r w:rsidRPr="00C57B4E">
        <w:rPr>
          <w:lang w:val="en-US"/>
        </w:rPr>
        <w:t>Zakończenie</w:t>
      </w:r>
      <w:bookmarkEnd w:id="69"/>
    </w:p>
    <w:p w14:paraId="175F7F3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lastRenderedPageBreak/>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459F9C0C" w14:textId="77777777" w:rsidR="00F659F1" w:rsidRPr="006F349D" w:rsidRDefault="00F659F1" w:rsidP="00F659F1">
      <w:pPr>
        <w:pStyle w:val="Tekstpodstawowy"/>
        <w:rPr>
          <w:lang w:val="en-GB"/>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77777777" w:rsidR="00F659F1" w:rsidRPr="00FE1991" w:rsidRDefault="00F659F1" w:rsidP="00F659F1">
      <w:pPr>
        <w:pStyle w:val="Nagwek"/>
        <w:rPr>
          <w:lang w:val="en-GB"/>
        </w:rPr>
      </w:pPr>
      <w:r w:rsidRPr="006F349D">
        <w:rPr>
          <w:lang w:val="en-GB"/>
        </w:rPr>
        <w:br w:type="column"/>
      </w:r>
      <w:bookmarkStart w:id="70" w:name="_Toc116806309"/>
      <w:r w:rsidRPr="00FE1991">
        <w:rPr>
          <w:lang w:val="en-GB"/>
        </w:rPr>
        <w:lastRenderedPageBreak/>
        <w:t>LITERATURA</w:t>
      </w:r>
      <w:bookmarkEnd w:id="70"/>
    </w:p>
    <w:p w14:paraId="05B82352" w14:textId="77777777" w:rsidR="00F659F1" w:rsidRPr="00FE1991" w:rsidRDefault="00F659F1" w:rsidP="00F659F1">
      <w:pPr>
        <w:pStyle w:val="Tekstpodstawowy"/>
        <w:rPr>
          <w:lang w:val="en-GB"/>
        </w:rPr>
      </w:pPr>
    </w:p>
    <w:p w14:paraId="042FB28C" w14:textId="77777777" w:rsidR="00F659F1" w:rsidRDefault="00F659F1" w:rsidP="00F659F1">
      <w:pPr>
        <w:pStyle w:val="Tekstpodstawowy"/>
        <w:rPr>
          <w:b/>
          <w:sz w:val="28"/>
          <w:szCs w:val="28"/>
        </w:rPr>
      </w:pPr>
      <w:r>
        <w:rPr>
          <w:b/>
          <w:sz w:val="28"/>
          <w:szCs w:val="28"/>
        </w:rPr>
        <w:t>Książki</w:t>
      </w:r>
    </w:p>
    <w:p w14:paraId="34E1495A" w14:textId="77777777" w:rsidR="00F659F1" w:rsidRDefault="00F659F1" w:rsidP="00F659F1">
      <w:pPr>
        <w:pStyle w:val="Tekstpodstawowy"/>
        <w:rPr>
          <w:b/>
          <w:sz w:val="28"/>
          <w:szCs w:val="28"/>
        </w:rPr>
      </w:pPr>
    </w:p>
    <w:p w14:paraId="41C7C6C8" w14:textId="77777777" w:rsidR="00F659F1" w:rsidRDefault="00F659F1" w:rsidP="00F659F1">
      <w:pPr>
        <w:pStyle w:val="Tekstpodstawowy"/>
        <w:numPr>
          <w:ilvl w:val="0"/>
          <w:numId w:val="3"/>
        </w:numPr>
      </w:pPr>
      <w:r w:rsidRPr="00235C99">
        <w:t xml:space="preserve">Bradley K., </w:t>
      </w:r>
      <w:r w:rsidRPr="00235C99">
        <w:rPr>
          <w:i/>
        </w:rPr>
        <w:t>Podstawy metodyki PRINCE 2</w:t>
      </w:r>
      <w:r w:rsidRPr="00235C99">
        <w:t>, Warszawa 2002</w:t>
      </w:r>
      <w:r>
        <w:t>.</w:t>
      </w:r>
    </w:p>
    <w:p w14:paraId="2821AC44" w14:textId="77777777" w:rsidR="00F659F1" w:rsidRPr="00235C99" w:rsidRDefault="00F659F1" w:rsidP="00F659F1">
      <w:pPr>
        <w:pStyle w:val="Tekstpodstawowy"/>
        <w:numPr>
          <w:ilvl w:val="0"/>
          <w:numId w:val="3"/>
        </w:numPr>
        <w:rPr>
          <w:rStyle w:val="HTML-cytat"/>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t>.</w:t>
      </w:r>
    </w:p>
    <w:p w14:paraId="2EDA7CBA" w14:textId="77777777" w:rsidR="00F659F1" w:rsidRDefault="00F659F1" w:rsidP="00F659F1">
      <w:pPr>
        <w:pStyle w:val="Tekstpodstawowy"/>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0EEFC51D" w14:textId="77777777" w:rsidR="00F659F1" w:rsidRPr="00235C99" w:rsidRDefault="00F659F1" w:rsidP="00F659F1">
      <w:pPr>
        <w:pStyle w:val="Tekstpodstawowy"/>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t>.</w:t>
      </w:r>
    </w:p>
    <w:p w14:paraId="1F699F56" w14:textId="1AACB74B" w:rsidR="00F659F1" w:rsidRPr="00235C99" w:rsidRDefault="00F659F1" w:rsidP="00F659F1">
      <w:pPr>
        <w:pStyle w:val="Tekstpodstawowy"/>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t>,</w:t>
      </w:r>
      <w:r w:rsidRPr="00235C99">
        <w:t xml:space="preserve"> 2009</w:t>
      </w:r>
      <w:r>
        <w:t>.</w:t>
      </w:r>
    </w:p>
    <w:p w14:paraId="321269C1" w14:textId="77777777" w:rsidR="00F659F1" w:rsidRPr="00B6493A" w:rsidRDefault="00F659F1" w:rsidP="00F659F1">
      <w:pPr>
        <w:pStyle w:val="Tekstpodstawowy"/>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t>.</w:t>
      </w:r>
    </w:p>
    <w:p w14:paraId="076FDDD8" w14:textId="77777777" w:rsidR="00F659F1" w:rsidRPr="00235C99" w:rsidRDefault="00F659F1" w:rsidP="00F659F1">
      <w:pPr>
        <w:pStyle w:val="Tekstpodstawowy"/>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t>.</w:t>
      </w:r>
    </w:p>
    <w:p w14:paraId="699E5AF1" w14:textId="77777777" w:rsidR="00F659F1" w:rsidRPr="00235C99" w:rsidRDefault="00F659F1" w:rsidP="00F659F1">
      <w:pPr>
        <w:pStyle w:val="Tekstpodstawowy"/>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7B13C795" w14:textId="77777777" w:rsidR="00F659F1" w:rsidRPr="00235C99" w:rsidRDefault="00F659F1" w:rsidP="00F659F1">
      <w:pPr>
        <w:pStyle w:val="Tekstpodstawowy"/>
        <w:numPr>
          <w:ilvl w:val="0"/>
          <w:numId w:val="3"/>
        </w:numPr>
      </w:pPr>
      <w:r w:rsidRPr="00235C99">
        <w:t xml:space="preserve">Kisielnicki J., </w:t>
      </w:r>
      <w:r w:rsidRPr="00235C99">
        <w:rPr>
          <w:i/>
        </w:rPr>
        <w:t xml:space="preserve">Systemy informacyjne biznesu, </w:t>
      </w:r>
      <w:r w:rsidRPr="00235C99">
        <w:t>Placet, Warszawa 1999</w:t>
      </w:r>
      <w:r>
        <w:t>.</w:t>
      </w:r>
    </w:p>
    <w:p w14:paraId="40DC9EE2" w14:textId="77777777" w:rsidR="00F659F1" w:rsidRPr="00235C99" w:rsidRDefault="00F659F1" w:rsidP="00F659F1">
      <w:pPr>
        <w:pStyle w:val="Tekstpodstawowy"/>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t>.</w:t>
      </w:r>
    </w:p>
    <w:p w14:paraId="6AC81266" w14:textId="77777777" w:rsidR="00F659F1" w:rsidRPr="00B6493A" w:rsidRDefault="00F659F1" w:rsidP="00F659F1">
      <w:pPr>
        <w:pStyle w:val="Tekstpodstawowy"/>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t>.</w:t>
      </w:r>
    </w:p>
    <w:p w14:paraId="1876CC24" w14:textId="77777777" w:rsidR="00F659F1" w:rsidRPr="00235C99" w:rsidRDefault="00F659F1" w:rsidP="00F659F1">
      <w:pPr>
        <w:pStyle w:val="Tekstpodstawowy"/>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208248F0" w14:textId="77777777" w:rsidR="00F659F1" w:rsidRPr="008352E5" w:rsidRDefault="00F659F1" w:rsidP="00F659F1">
      <w:pPr>
        <w:pStyle w:val="Tekstpodstawowy"/>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134DA15" w14:textId="77777777" w:rsidR="00F659F1" w:rsidRDefault="00F659F1" w:rsidP="00F659F1">
      <w:pPr>
        <w:pStyle w:val="Tekstpodstawowy"/>
        <w:numPr>
          <w:ilvl w:val="0"/>
          <w:numId w:val="3"/>
        </w:numPr>
      </w:pPr>
      <w:proofErr w:type="spellStart"/>
      <w:r w:rsidRPr="00235C99">
        <w:t>Rokicka-Broniatowska</w:t>
      </w:r>
      <w:proofErr w:type="spellEnd"/>
      <w:r w:rsidRPr="00235C99">
        <w:t xml:space="preserve"> A., </w:t>
      </w:r>
      <w:r w:rsidRPr="00235C99">
        <w:rPr>
          <w:i/>
        </w:rPr>
        <w:t>Wstęp do informatyki gospodarczej</w:t>
      </w:r>
      <w:r w:rsidRPr="00235C99">
        <w:t>, Szkoł</w:t>
      </w:r>
      <w:r>
        <w:t>a Główna Handlowa, Warszawa 2006.</w:t>
      </w:r>
    </w:p>
    <w:p w14:paraId="239F28A1" w14:textId="77777777" w:rsidR="00F659F1" w:rsidRDefault="00F659F1" w:rsidP="00F659F1">
      <w:pPr>
        <w:pStyle w:val="Tekstpodstawowy"/>
        <w:numPr>
          <w:ilvl w:val="0"/>
          <w:numId w:val="3"/>
        </w:numPr>
      </w:pPr>
      <w:r w:rsidRPr="00235C99">
        <w:t xml:space="preserve">Stefanowicz B., </w:t>
      </w:r>
      <w:r w:rsidRPr="00235C99">
        <w:rPr>
          <w:i/>
          <w:iCs/>
        </w:rPr>
        <w:t xml:space="preserve">Informacyjne systemy zarządzania. Przewodnik, </w:t>
      </w:r>
      <w:r w:rsidRPr="00235C99">
        <w:t xml:space="preserve">Szkoła Główna Handlowa, Warszawa 2007. </w:t>
      </w:r>
    </w:p>
    <w:p w14:paraId="2BE66987" w14:textId="77777777" w:rsidR="00F659F1" w:rsidRPr="00235C99" w:rsidRDefault="00F659F1" w:rsidP="00F659F1">
      <w:pPr>
        <w:pStyle w:val="Tekstpodstawowy"/>
        <w:numPr>
          <w:ilvl w:val="0"/>
          <w:numId w:val="3"/>
        </w:numPr>
      </w:pPr>
      <w:r w:rsidRPr="00235C99">
        <w:lastRenderedPageBreak/>
        <w:t xml:space="preserve">Szyjewski Z., </w:t>
      </w:r>
      <w:r w:rsidRPr="00B6493A">
        <w:rPr>
          <w:i/>
        </w:rPr>
        <w:t>Metodyki zarządzania projektami informatycznymi,</w:t>
      </w:r>
      <w:r w:rsidRPr="00235C99">
        <w:t xml:space="preserve"> PLACET, Warszawa 2004.</w:t>
      </w:r>
    </w:p>
    <w:p w14:paraId="416B2CFF" w14:textId="77777777" w:rsidR="00F659F1" w:rsidRPr="00235C99" w:rsidRDefault="00F659F1" w:rsidP="00F659F1">
      <w:pPr>
        <w:pStyle w:val="Tekstpodstawowy"/>
        <w:numPr>
          <w:ilvl w:val="0"/>
          <w:numId w:val="3"/>
        </w:numPr>
      </w:pPr>
      <w:r w:rsidRPr="00235C99">
        <w:t xml:space="preserve">Trocki M., </w:t>
      </w:r>
      <w:r w:rsidRPr="00235C99">
        <w:rPr>
          <w:i/>
        </w:rPr>
        <w:t>Metodyki zarządzania projektami</w:t>
      </w:r>
      <w:r w:rsidRPr="00235C99">
        <w:t>, Biblioteka Project Managera, Warszawa 2011</w:t>
      </w:r>
      <w:r>
        <w:t>.</w:t>
      </w:r>
    </w:p>
    <w:p w14:paraId="47A9FB04" w14:textId="77777777" w:rsidR="00F659F1" w:rsidRPr="00235C99" w:rsidRDefault="00F659F1" w:rsidP="00F659F1">
      <w:pPr>
        <w:pStyle w:val="Tekstpodstawowy"/>
        <w:numPr>
          <w:ilvl w:val="0"/>
          <w:numId w:val="3"/>
        </w:numPr>
      </w:pPr>
      <w:r w:rsidRPr="00235C99">
        <w:t xml:space="preserve">Waćkowski K., Chmielewski J., </w:t>
      </w:r>
      <w:r w:rsidRPr="00B6493A">
        <w:rPr>
          <w:i/>
        </w:rPr>
        <w:t>Wspomaganie zarządzania projektami informatycznymi. Poradnik dla menadżera</w:t>
      </w:r>
      <w:r w:rsidRPr="00235C99">
        <w:t xml:space="preserve">, Helion, Gliwice 2007. </w:t>
      </w:r>
    </w:p>
    <w:p w14:paraId="5F0FB420" w14:textId="77777777" w:rsidR="00F659F1" w:rsidRPr="00235C99" w:rsidRDefault="00F659F1" w:rsidP="00F659F1">
      <w:pPr>
        <w:pStyle w:val="Tekstpodstawowy"/>
      </w:pPr>
      <w:r>
        <w:tab/>
      </w:r>
    </w:p>
    <w:p w14:paraId="787E0A23" w14:textId="77777777" w:rsidR="00F659F1" w:rsidRPr="00235C99" w:rsidRDefault="00F659F1" w:rsidP="00F659F1">
      <w:pPr>
        <w:pStyle w:val="Tekstpodstawowy"/>
        <w:rPr>
          <w:rStyle w:val="reference-text"/>
        </w:rPr>
      </w:pPr>
    </w:p>
    <w:p w14:paraId="1657CABE" w14:textId="77777777" w:rsidR="00F659F1" w:rsidRPr="00235C99" w:rsidRDefault="00F659F1" w:rsidP="00F659F1">
      <w:pPr>
        <w:pStyle w:val="Tekstpodstawowy"/>
        <w:rPr>
          <w:rStyle w:val="reference-text"/>
        </w:rPr>
      </w:pPr>
    </w:p>
    <w:p w14:paraId="41098F66" w14:textId="77777777" w:rsidR="00F659F1" w:rsidRPr="00235C99" w:rsidRDefault="00F659F1" w:rsidP="00F659F1">
      <w:pPr>
        <w:pStyle w:val="Tekstpodstawowy"/>
      </w:pPr>
    </w:p>
    <w:p w14:paraId="26CF149F" w14:textId="77777777" w:rsidR="00F659F1" w:rsidRPr="0058046A" w:rsidRDefault="00F659F1" w:rsidP="00F659F1">
      <w:pPr>
        <w:pStyle w:val="Tekstpodstawowy"/>
        <w:rPr>
          <w:b/>
        </w:rPr>
      </w:pPr>
      <w:r w:rsidRPr="0058046A">
        <w:rPr>
          <w:b/>
        </w:rPr>
        <w:t>Artykuły i studia</w:t>
      </w:r>
    </w:p>
    <w:p w14:paraId="7156E60F" w14:textId="77777777" w:rsidR="00F659F1" w:rsidRPr="007651B5" w:rsidRDefault="00F659F1" w:rsidP="00F659F1">
      <w:pPr>
        <w:pStyle w:val="Tekstpodstawowy"/>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2DC4C689" w14:textId="77777777" w:rsidR="00F659F1" w:rsidRPr="0058046A" w:rsidRDefault="00F659F1" w:rsidP="00F659F1">
      <w:pPr>
        <w:pStyle w:val="Tekstpodstawowy"/>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71013DA0" w14:textId="77777777" w:rsidR="00F659F1" w:rsidRPr="0058046A" w:rsidRDefault="00F659F1" w:rsidP="00F659F1">
      <w:pPr>
        <w:pStyle w:val="Tekstpodstawowy"/>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ML Spearman Commissioned Paper To Pull or Not to Pull: What Is the Question,  Manufacturing &amp; Service Operations Management, 2004</w:t>
      </w:r>
    </w:p>
    <w:p w14:paraId="57A60461" w14:textId="77777777" w:rsidR="00F659F1" w:rsidRPr="00FD7603" w:rsidRDefault="00F659F1" w:rsidP="00F659F1">
      <w:pPr>
        <w:pStyle w:val="Tekstpodstawowy"/>
        <w:rPr>
          <w:lang w:val="en-US"/>
        </w:rPr>
      </w:pPr>
    </w:p>
    <w:p w14:paraId="1702F4C0" w14:textId="77777777" w:rsidR="00F659F1" w:rsidRPr="00FD7603" w:rsidRDefault="00F659F1" w:rsidP="00F659F1">
      <w:pPr>
        <w:pStyle w:val="Tekstpodstawowy"/>
        <w:rPr>
          <w:lang w:val="en-US"/>
        </w:rPr>
      </w:pPr>
    </w:p>
    <w:p w14:paraId="677438B9" w14:textId="77777777" w:rsidR="00F659F1" w:rsidRPr="00FD7603" w:rsidRDefault="00F659F1" w:rsidP="00F659F1">
      <w:pPr>
        <w:pStyle w:val="Tekstpodstawowy"/>
        <w:rPr>
          <w:b/>
          <w:lang w:val="en-US"/>
        </w:rPr>
      </w:pPr>
    </w:p>
    <w:p w14:paraId="70B0FC47" w14:textId="77777777" w:rsidR="00F659F1" w:rsidRDefault="00F659F1" w:rsidP="00F659F1">
      <w:pPr>
        <w:pStyle w:val="Tekstpodstawowy"/>
        <w:rPr>
          <w:b/>
        </w:rPr>
      </w:pPr>
      <w:r w:rsidRPr="00235C99">
        <w:rPr>
          <w:b/>
        </w:rPr>
        <w:t>Strony internetowe</w:t>
      </w:r>
    </w:p>
    <w:p w14:paraId="50CB1F49" w14:textId="77777777" w:rsidR="00F659F1" w:rsidRPr="00235C99" w:rsidRDefault="00F659F1" w:rsidP="00F659F1">
      <w:pPr>
        <w:pStyle w:val="Tekstpodstawowy"/>
        <w:rPr>
          <w:b/>
        </w:rPr>
      </w:pPr>
    </w:p>
    <w:p w14:paraId="1B7C1827" w14:textId="77777777" w:rsidR="00F659F1" w:rsidRDefault="00F659F1" w:rsidP="00F659F1">
      <w:pPr>
        <w:pStyle w:val="Tekstpodstawowy"/>
        <w:numPr>
          <w:ilvl w:val="0"/>
          <w:numId w:val="5"/>
        </w:numPr>
      </w:pPr>
      <w:r w:rsidRPr="00235C99">
        <w:t xml:space="preserve">Poksiński P., </w:t>
      </w:r>
      <w:r w:rsidRPr="00235C99">
        <w:rPr>
          <w:i/>
        </w:rPr>
        <w:t>PRINCE2</w:t>
      </w:r>
      <w:r w:rsidRPr="00235C99">
        <w:t xml:space="preserve">, materiał dostępny w wersji elektronicznej pod adresem internetowym: </w:t>
      </w:r>
      <w:r w:rsidRPr="007B0711">
        <w:t>http://www.poksinski.com/pdf_files/PRINCE2.pdf</w:t>
      </w:r>
      <w:r>
        <w:t xml:space="preserve"> [18-09-2012]</w:t>
      </w:r>
    </w:p>
    <w:p w14:paraId="02B7417A" w14:textId="77777777" w:rsidR="00F659F1" w:rsidRPr="00235C99" w:rsidRDefault="00F659F1" w:rsidP="00F659F1">
      <w:pPr>
        <w:pStyle w:val="Tekstpodstawowy"/>
        <w:numPr>
          <w:ilvl w:val="0"/>
          <w:numId w:val="5"/>
        </w:numPr>
      </w:pPr>
      <w:r w:rsidRPr="00487AD5">
        <w:rPr>
          <w:i/>
        </w:rPr>
        <w:t>Słownik APICS</w:t>
      </w:r>
      <w:r>
        <w:t xml:space="preserve">, </w:t>
      </w:r>
      <w:r w:rsidRPr="007B0711">
        <w:t>http://www.apics.org/dictionary/dictionary-information?ID=2399</w:t>
      </w:r>
      <w:r>
        <w:t xml:space="preserve"> [4-01-2013]</w:t>
      </w:r>
    </w:p>
    <w:p w14:paraId="4B57865D" w14:textId="77777777" w:rsidR="00F659F1" w:rsidRDefault="00F659F1" w:rsidP="00F659F1">
      <w:pPr>
        <w:pStyle w:val="Tekstpodstawowy"/>
        <w:numPr>
          <w:ilvl w:val="0"/>
          <w:numId w:val="5"/>
        </w:numPr>
      </w:pPr>
      <w:r w:rsidRPr="00235C99">
        <w:t xml:space="preserve">Schmidt P., </w:t>
      </w:r>
      <w:r w:rsidRPr="00235C99">
        <w:rPr>
          <w:i/>
        </w:rPr>
        <w:t>PRINCE2 i techniki planowania</w:t>
      </w:r>
      <w:r w:rsidRPr="00235C99">
        <w:t xml:space="preserve">, materiał dostępny w wersji elektronicznej pod adresem internetowym: </w:t>
      </w:r>
      <w:r w:rsidRPr="007B0711">
        <w:t>http://ww.4pm.pl/artykul/prince2_i_techniki_planowania-56-1247.html</w:t>
      </w:r>
      <w:r>
        <w:t xml:space="preserve"> [17-10-2012]</w:t>
      </w:r>
    </w:p>
    <w:p w14:paraId="77CA7B98" w14:textId="77777777" w:rsidR="00F659F1" w:rsidRPr="00235C99" w:rsidRDefault="00F659F1" w:rsidP="00F659F1">
      <w:pPr>
        <w:pStyle w:val="Tekstpodstawowy"/>
        <w:numPr>
          <w:ilvl w:val="0"/>
          <w:numId w:val="5"/>
        </w:numPr>
      </w:pPr>
      <w:proofErr w:type="spellStart"/>
      <w:r>
        <w:rPr>
          <w:i/>
        </w:rPr>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2DF476F2" w14:textId="77777777" w:rsidR="00F659F1" w:rsidRPr="00235C99" w:rsidRDefault="00F659F1" w:rsidP="00F659F1">
      <w:pPr>
        <w:pStyle w:val="Tekstpodstawowy"/>
        <w:numPr>
          <w:ilvl w:val="0"/>
          <w:numId w:val="5"/>
        </w:numPr>
      </w:pPr>
      <w:r w:rsidRPr="00235C99">
        <w:t xml:space="preserve">Trąbka J.,  </w:t>
      </w:r>
      <w:r w:rsidRPr="00235C99">
        <w:rPr>
          <w:bCs/>
          <w:i/>
        </w:rPr>
        <w:t>Zarządzanie projektem wdrożeniowym systemu klasy ERP – autorska metodyka</w:t>
      </w:r>
      <w:r w:rsidRPr="00235C99">
        <w:rPr>
          <w:bCs/>
        </w:rPr>
        <w:t xml:space="preserve">, materiał dostępny w wersji elektronicznej pod adresem internetowym: </w:t>
      </w:r>
      <w:r w:rsidRPr="007B0711">
        <w:rPr>
          <w:bCs/>
        </w:rPr>
        <w:t>http://kkio2012.agh.edu.pl/presentations/KKIO2012-C1_3.pdf</w:t>
      </w:r>
      <w:r>
        <w:rPr>
          <w:bCs/>
        </w:rPr>
        <w:t xml:space="preserve"> [10-11-2012]</w:t>
      </w:r>
    </w:p>
    <w:p w14:paraId="1683FE27" w14:textId="77777777" w:rsidR="00F659F1" w:rsidRPr="00235C99" w:rsidRDefault="00F659F1" w:rsidP="00F659F1">
      <w:pPr>
        <w:pStyle w:val="Tekstpodstawowy"/>
        <w:numPr>
          <w:ilvl w:val="0"/>
          <w:numId w:val="5"/>
        </w:numPr>
      </w:pPr>
      <w:r w:rsidRPr="00C91A25">
        <w:rPr>
          <w:i/>
        </w:rPr>
        <w:lastRenderedPageBreak/>
        <w:t xml:space="preserve">Skuteczne wdrożenia systemu ERP dzięki metodyce  Microsoft </w:t>
      </w:r>
      <w:proofErr w:type="spellStart"/>
      <w:r w:rsidRPr="00C91A25">
        <w:rPr>
          <w:i/>
        </w:rPr>
        <w:t>Sure</w:t>
      </w:r>
      <w:proofErr w:type="spellEnd"/>
      <w:r w:rsidRPr="00C91A25">
        <w:rPr>
          <w:i/>
        </w:rPr>
        <w:t xml:space="preserve"> Step; </w:t>
      </w:r>
      <w:r w:rsidRPr="007B0711">
        <w:t>http://www.it.integro.pl/pl/metodyka-wdrozeniowa</w:t>
      </w:r>
      <w:r w:rsidRPr="00235C99">
        <w:t>.</w:t>
      </w:r>
      <w:r>
        <w:t xml:space="preserve"> [28-09-2012]</w:t>
      </w:r>
    </w:p>
    <w:p w14:paraId="60B9E8A5" w14:textId="77777777" w:rsidR="00F659F1" w:rsidRPr="00235C99" w:rsidRDefault="00F659F1" w:rsidP="00F659F1">
      <w:pPr>
        <w:pStyle w:val="Tekstpodstawowy"/>
        <w:numPr>
          <w:ilvl w:val="0"/>
          <w:numId w:val="5"/>
        </w:numPr>
      </w:pPr>
      <w:r>
        <w:rPr>
          <w:i/>
        </w:rPr>
        <w:t>Nasza metodyka na wdrożenie ERP w twojej firmie;</w:t>
      </w:r>
      <w:r w:rsidRPr="00235C99">
        <w:t xml:space="preserve"> </w:t>
      </w:r>
      <w:r w:rsidRPr="007B0711">
        <w:t>http://www.profidata.com.pl/erp/metodyka-pit-stop.html</w:t>
      </w:r>
      <w:r w:rsidRPr="00235C99">
        <w:t>.</w:t>
      </w:r>
      <w:r w:rsidRPr="00304D94">
        <w:t xml:space="preserve"> </w:t>
      </w:r>
      <w:r>
        <w:t>[28-09-2012]</w:t>
      </w:r>
    </w:p>
    <w:p w14:paraId="571EF0E9" w14:textId="77777777" w:rsidR="00F659F1" w:rsidRPr="00A25EC9" w:rsidRDefault="00F659F1" w:rsidP="00F659F1">
      <w:pPr>
        <w:pStyle w:val="Tekstpodstawowy"/>
        <w:numPr>
          <w:ilvl w:val="0"/>
          <w:numId w:val="5"/>
        </w:numPr>
        <w:rPr>
          <w:lang w:val="en-US"/>
        </w:rPr>
      </w:pPr>
      <w:r w:rsidRPr="00A25EC9">
        <w:rPr>
          <w:i/>
          <w:lang w:val="en-US"/>
        </w:rPr>
        <w:t>Manifesto for  Agile Software Development</w:t>
      </w:r>
      <w:r w:rsidRPr="00A25EC9">
        <w:rPr>
          <w:lang w:val="en-US"/>
        </w:rPr>
        <w:t xml:space="preserve">; </w:t>
      </w:r>
      <w:proofErr w:type="spellStart"/>
      <w:r w:rsidRPr="00A25EC9">
        <w:rPr>
          <w:lang w:val="en-US"/>
        </w:rPr>
        <w:t>Cytat</w:t>
      </w:r>
      <w:proofErr w:type="spellEnd"/>
      <w:r w:rsidRPr="00A25EC9">
        <w:rPr>
          <w:lang w:val="en-US"/>
        </w:rPr>
        <w:t xml:space="preserve"> ze </w:t>
      </w:r>
      <w:proofErr w:type="spellStart"/>
      <w:r w:rsidRPr="00A25EC9">
        <w:rPr>
          <w:lang w:val="en-US"/>
        </w:rPr>
        <w:t>strony</w:t>
      </w:r>
      <w:proofErr w:type="spellEnd"/>
      <w:r w:rsidRPr="00A25EC9">
        <w:rPr>
          <w:lang w:val="en-US"/>
        </w:rPr>
        <w:t xml:space="preserve"> </w:t>
      </w:r>
      <w:r w:rsidRPr="007B0711">
        <w:rPr>
          <w:lang w:val="en-US"/>
        </w:rPr>
        <w:t>http://www.agilemanifesto.org/</w:t>
      </w:r>
      <w:r w:rsidRPr="00A25EC9">
        <w:rPr>
          <w:lang w:val="en-US"/>
        </w:rPr>
        <w:t xml:space="preserve"> </w:t>
      </w:r>
      <w:r w:rsidRPr="00A25EC9">
        <w:rPr>
          <w:bCs/>
          <w:lang w:val="en-US"/>
        </w:rPr>
        <w:t>[10-10-2012]</w:t>
      </w:r>
    </w:p>
    <w:p w14:paraId="590CF4DB" w14:textId="77777777" w:rsidR="00F659F1" w:rsidRPr="00235C99" w:rsidRDefault="00F659F1" w:rsidP="00F659F1">
      <w:pPr>
        <w:pStyle w:val="Tekstpodstawowy"/>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 xml:space="preserve">. </w:t>
      </w:r>
      <w:r>
        <w:t>[28-09-2012]</w:t>
      </w:r>
    </w:p>
    <w:p w14:paraId="611A6A12" w14:textId="77777777" w:rsidR="00F659F1" w:rsidRPr="00A25EC9" w:rsidRDefault="00F659F1" w:rsidP="00F659F1">
      <w:pPr>
        <w:pStyle w:val="Tekstpodstawowy"/>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Pr="007B0711">
        <w:rPr>
          <w:lang w:val="en-US"/>
        </w:rPr>
        <w:t>http://www.businessintelligence.pl/pl/a/QlikView-przelamuje-bariery-rynku</w:t>
      </w:r>
      <w:r w:rsidRPr="00A25EC9">
        <w:rPr>
          <w:lang w:val="en-US"/>
        </w:rPr>
        <w:t xml:space="preserve"> </w:t>
      </w:r>
      <w:r w:rsidRPr="00A25EC9">
        <w:rPr>
          <w:bCs/>
          <w:lang w:val="en-US"/>
        </w:rPr>
        <w:t>[11-10-2012]</w:t>
      </w:r>
    </w:p>
    <w:p w14:paraId="4D641FB0" w14:textId="77777777" w:rsidR="00F659F1" w:rsidRPr="00235C99" w:rsidRDefault="00F659F1" w:rsidP="00F659F1">
      <w:pPr>
        <w:pStyle w:val="Tekstpodstawowy"/>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Pr="00235C99">
        <w:t xml:space="preserve"> </w:t>
      </w:r>
      <w:r>
        <w:rPr>
          <w:bCs/>
        </w:rPr>
        <w:t>[10-10-2012]</w:t>
      </w:r>
    </w:p>
    <w:p w14:paraId="1520730A" w14:textId="77777777" w:rsidR="00F659F1" w:rsidRPr="00A25EC9" w:rsidRDefault="00F659F1" w:rsidP="00F659F1">
      <w:pPr>
        <w:pStyle w:val="Tekstpodstawowy"/>
        <w:numPr>
          <w:ilvl w:val="0"/>
          <w:numId w:val="5"/>
        </w:numPr>
        <w:rPr>
          <w:lang w:val="en-US"/>
        </w:rPr>
      </w:pPr>
      <w:r w:rsidRPr="00A25EC9">
        <w:rPr>
          <w:i/>
          <w:lang w:val="en-US"/>
        </w:rPr>
        <w:t>The history of Prince2- Project Smart</w:t>
      </w:r>
      <w:r w:rsidRPr="00A25EC9">
        <w:rPr>
          <w:lang w:val="en-US"/>
        </w:rPr>
        <w:t xml:space="preserve">; </w:t>
      </w:r>
      <w:r w:rsidRPr="007B0711">
        <w:rPr>
          <w:lang w:val="en-US"/>
        </w:rPr>
        <w:t>http://www.projectsmart.co.uk/history-of-prince2.html</w:t>
      </w:r>
      <w:r w:rsidRPr="00A25EC9">
        <w:rPr>
          <w:lang w:val="en-US"/>
        </w:rPr>
        <w:t xml:space="preserve"> [18-09-2012]</w:t>
      </w:r>
    </w:p>
    <w:p w14:paraId="18EA00C8" w14:textId="77777777" w:rsidR="00F659F1" w:rsidRDefault="00F659F1" w:rsidP="00F659F1">
      <w:pPr>
        <w:pStyle w:val="Tekstpodstawowy"/>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23-09-2012]</w:t>
      </w:r>
    </w:p>
    <w:p w14:paraId="642CAA55" w14:textId="77777777" w:rsidR="00F659F1" w:rsidRPr="00E07177" w:rsidRDefault="00F659F1" w:rsidP="00F659F1">
      <w:pPr>
        <w:pStyle w:val="Tekstpodstawowy"/>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208F6921" w14:textId="77777777" w:rsidR="00F659F1" w:rsidRPr="007651B5" w:rsidRDefault="00F659F1" w:rsidP="00F659F1">
      <w:pPr>
        <w:pStyle w:val="Tekstpodstawowy"/>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38C0E032" w14:textId="77777777" w:rsidR="00F659F1" w:rsidRDefault="00F659F1" w:rsidP="00F659F1">
      <w:pPr>
        <w:pStyle w:val="Nagwek"/>
      </w:pPr>
      <w:r w:rsidRPr="007651B5">
        <w:br w:type="column"/>
      </w:r>
      <w:bookmarkStart w:id="71" w:name="_Toc116806310"/>
      <w:r>
        <w:lastRenderedPageBreak/>
        <w:t>Spis tabel</w:t>
      </w:r>
      <w:bookmarkEnd w:id="71"/>
    </w:p>
    <w:p w14:paraId="5A65A366" w14:textId="68ED9DA7" w:rsidR="00F659F1" w:rsidRDefault="00F659F1" w:rsidP="00F659F1">
      <w:pPr>
        <w:pStyle w:val="Spisilustracji"/>
        <w:rPr>
          <w:rFonts w:ascii="Calibri" w:hAnsi="Calibri"/>
          <w:noProof/>
          <w:sz w:val="22"/>
          <w:szCs w:val="22"/>
        </w:rPr>
      </w:pPr>
      <w:r>
        <w:fldChar w:fldCharType="begin"/>
      </w:r>
      <w:r>
        <w:instrText xml:space="preserve"> TOC \h \z \c "Tabela" </w:instrText>
      </w:r>
      <w:r>
        <w:fldChar w:fldCharType="separate"/>
      </w:r>
      <w:hyperlink w:anchor="_Toc355852181" w:history="1">
        <w:r w:rsidRPr="00826A3F">
          <w:rPr>
            <w:rStyle w:val="Hipercze"/>
            <w:noProof/>
          </w:rPr>
          <w:t>Tabela 1. Lorem ipsum dolor sit amet</w:t>
        </w:r>
        <w:r>
          <w:rPr>
            <w:noProof/>
            <w:webHidden/>
          </w:rPr>
          <w:tab/>
        </w:r>
        <w:r>
          <w:rPr>
            <w:noProof/>
            <w:webHidden/>
          </w:rPr>
          <w:fldChar w:fldCharType="begin"/>
        </w:r>
        <w:r>
          <w:rPr>
            <w:noProof/>
            <w:webHidden/>
          </w:rPr>
          <w:instrText xml:space="preserve"> PAGEREF _Toc355852181 \h </w:instrText>
        </w:r>
        <w:r>
          <w:rPr>
            <w:noProof/>
            <w:webHidden/>
          </w:rPr>
        </w:r>
        <w:r>
          <w:rPr>
            <w:noProof/>
            <w:webHidden/>
          </w:rPr>
          <w:fldChar w:fldCharType="separate"/>
        </w:r>
        <w:r w:rsidR="000C7E99">
          <w:rPr>
            <w:noProof/>
            <w:webHidden/>
          </w:rPr>
          <w:t>31</w:t>
        </w:r>
        <w:r>
          <w:rPr>
            <w:noProof/>
            <w:webHidden/>
          </w:rPr>
          <w:fldChar w:fldCharType="end"/>
        </w:r>
      </w:hyperlink>
    </w:p>
    <w:p w14:paraId="083A539A" w14:textId="0D4507BE" w:rsidR="00F659F1" w:rsidRDefault="00000000" w:rsidP="00F659F1">
      <w:pPr>
        <w:pStyle w:val="Spisilustracji"/>
        <w:rPr>
          <w:rFonts w:ascii="Calibri" w:hAnsi="Calibri"/>
          <w:noProof/>
          <w:sz w:val="22"/>
          <w:szCs w:val="22"/>
        </w:rPr>
      </w:pPr>
      <w:hyperlink w:anchor="_Toc355852182" w:history="1">
        <w:r w:rsidR="00F659F1" w:rsidRPr="00826A3F">
          <w:rPr>
            <w:rStyle w:val="Hipercze"/>
            <w:noProof/>
          </w:rPr>
          <w:t>Tabela 2. Lorem ipsum dolor sit amet, consectetur adipisicing elit</w:t>
        </w:r>
        <w:r w:rsidR="00F659F1">
          <w:rPr>
            <w:noProof/>
            <w:webHidden/>
          </w:rPr>
          <w:tab/>
        </w:r>
        <w:r w:rsidR="00F659F1">
          <w:rPr>
            <w:noProof/>
            <w:webHidden/>
          </w:rPr>
          <w:fldChar w:fldCharType="begin"/>
        </w:r>
        <w:r w:rsidR="00F659F1">
          <w:rPr>
            <w:noProof/>
            <w:webHidden/>
          </w:rPr>
          <w:instrText xml:space="preserve"> PAGEREF _Toc355852182 \h </w:instrText>
        </w:r>
        <w:r w:rsidR="00F659F1">
          <w:rPr>
            <w:noProof/>
            <w:webHidden/>
          </w:rPr>
        </w:r>
        <w:r w:rsidR="00F659F1">
          <w:rPr>
            <w:noProof/>
            <w:webHidden/>
          </w:rPr>
          <w:fldChar w:fldCharType="separate"/>
        </w:r>
        <w:r w:rsidR="000C7E99">
          <w:rPr>
            <w:noProof/>
            <w:webHidden/>
          </w:rPr>
          <w:t>32</w:t>
        </w:r>
        <w:r w:rsidR="00F659F1">
          <w:rPr>
            <w:noProof/>
            <w:webHidden/>
          </w:rPr>
          <w:fldChar w:fldCharType="end"/>
        </w:r>
      </w:hyperlink>
    </w:p>
    <w:p w14:paraId="40A602BA" w14:textId="77777777"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72" w:name="_Toc116806311"/>
      <w:r>
        <w:t>Spis rysunków</w:t>
      </w:r>
      <w:bookmarkEnd w:id="72"/>
    </w:p>
    <w:p w14:paraId="71979CBD" w14:textId="6D37562C" w:rsidR="00A70089" w:rsidRDefault="00F659F1">
      <w:pPr>
        <w:pStyle w:val="Spisilustracji"/>
        <w:rPr>
          <w:rFonts w:asciiTheme="minorHAnsi" w:eastAsiaTheme="minorEastAsia" w:hAnsiTheme="minorHAnsi" w:cstheme="minorBidi"/>
          <w:noProof/>
          <w:sz w:val="22"/>
          <w:szCs w:val="22"/>
        </w:rPr>
      </w:pPr>
      <w:r>
        <w:fldChar w:fldCharType="begin"/>
      </w:r>
      <w:r>
        <w:instrText xml:space="preserve"> TOC \h \z \c "Rysunek" </w:instrText>
      </w:r>
      <w:r>
        <w:fldChar w:fldCharType="separate"/>
      </w:r>
      <w:hyperlink w:anchor="_Toc116386948" w:history="1">
        <w:r w:rsidR="00A70089" w:rsidRPr="00DA5376">
          <w:rPr>
            <w:rStyle w:val="Hipercze"/>
            <w:noProof/>
          </w:rPr>
          <w:t>Rysunek 1. Wizualizacja sfery Blocha</w:t>
        </w:r>
        <w:r w:rsidR="00A70089">
          <w:rPr>
            <w:noProof/>
            <w:webHidden/>
          </w:rPr>
          <w:tab/>
        </w:r>
        <w:r w:rsidR="00A70089">
          <w:rPr>
            <w:noProof/>
            <w:webHidden/>
          </w:rPr>
          <w:fldChar w:fldCharType="begin"/>
        </w:r>
        <w:r w:rsidR="00A70089">
          <w:rPr>
            <w:noProof/>
            <w:webHidden/>
          </w:rPr>
          <w:instrText xml:space="preserve"> PAGEREF _Toc116386948 \h </w:instrText>
        </w:r>
        <w:r w:rsidR="00A70089">
          <w:rPr>
            <w:noProof/>
            <w:webHidden/>
          </w:rPr>
        </w:r>
        <w:r w:rsidR="00A70089">
          <w:rPr>
            <w:noProof/>
            <w:webHidden/>
          </w:rPr>
          <w:fldChar w:fldCharType="separate"/>
        </w:r>
        <w:r w:rsidR="00A70089">
          <w:rPr>
            <w:noProof/>
            <w:webHidden/>
          </w:rPr>
          <w:t>10</w:t>
        </w:r>
        <w:r w:rsidR="00A70089">
          <w:rPr>
            <w:noProof/>
            <w:webHidden/>
          </w:rPr>
          <w:fldChar w:fldCharType="end"/>
        </w:r>
      </w:hyperlink>
    </w:p>
    <w:p w14:paraId="6064E443" w14:textId="15040FB1" w:rsidR="00A70089" w:rsidRDefault="00000000">
      <w:pPr>
        <w:pStyle w:val="Spisilustracji"/>
        <w:rPr>
          <w:rFonts w:asciiTheme="minorHAnsi" w:eastAsiaTheme="minorEastAsia" w:hAnsiTheme="minorHAnsi" w:cstheme="minorBidi"/>
          <w:noProof/>
          <w:sz w:val="22"/>
          <w:szCs w:val="22"/>
        </w:rPr>
      </w:pPr>
      <w:hyperlink w:anchor="_Toc116386949" w:history="1">
        <w:r w:rsidR="00A70089" w:rsidRPr="00DA5376">
          <w:rPr>
            <w:rStyle w:val="Hipercze"/>
            <w:noProof/>
            <w:lang w:val="en-GB"/>
          </w:rPr>
          <w:t xml:space="preserve">Rysunek 2. Odmiany problemu VRP. Źródło: M. Drexl, Rich Vehicle Routing in theory and practice. </w:t>
        </w:r>
        <w:r w:rsidR="00A70089" w:rsidRPr="00DA5376">
          <w:rPr>
            <w:rStyle w:val="Hipercze"/>
            <w:noProof/>
          </w:rPr>
          <w:t>POPRAWIC TEN podpis</w:t>
        </w:r>
        <w:r w:rsidR="00A70089">
          <w:rPr>
            <w:noProof/>
            <w:webHidden/>
          </w:rPr>
          <w:tab/>
        </w:r>
        <w:r w:rsidR="00A70089">
          <w:rPr>
            <w:noProof/>
            <w:webHidden/>
          </w:rPr>
          <w:fldChar w:fldCharType="begin"/>
        </w:r>
        <w:r w:rsidR="00A70089">
          <w:rPr>
            <w:noProof/>
            <w:webHidden/>
          </w:rPr>
          <w:instrText xml:space="preserve"> PAGEREF _Toc116386949 \h </w:instrText>
        </w:r>
        <w:r w:rsidR="00A70089">
          <w:rPr>
            <w:noProof/>
            <w:webHidden/>
          </w:rPr>
        </w:r>
        <w:r w:rsidR="00A70089">
          <w:rPr>
            <w:noProof/>
            <w:webHidden/>
          </w:rPr>
          <w:fldChar w:fldCharType="separate"/>
        </w:r>
        <w:r w:rsidR="00A70089">
          <w:rPr>
            <w:noProof/>
            <w:webHidden/>
          </w:rPr>
          <w:t>16</w:t>
        </w:r>
        <w:r w:rsidR="00A70089">
          <w:rPr>
            <w:noProof/>
            <w:webHidden/>
          </w:rPr>
          <w:fldChar w:fldCharType="end"/>
        </w:r>
      </w:hyperlink>
    </w:p>
    <w:p w14:paraId="1995C3DF" w14:textId="1F03AAFD" w:rsidR="00A70089" w:rsidRDefault="00000000">
      <w:pPr>
        <w:pStyle w:val="Spisilustracji"/>
        <w:rPr>
          <w:rFonts w:asciiTheme="minorHAnsi" w:eastAsiaTheme="minorEastAsia" w:hAnsiTheme="minorHAnsi" w:cstheme="minorBidi"/>
          <w:noProof/>
          <w:sz w:val="22"/>
          <w:szCs w:val="22"/>
        </w:rPr>
      </w:pPr>
      <w:hyperlink w:anchor="_Toc116386950" w:history="1">
        <w:r w:rsidR="00A70089" w:rsidRPr="00DA5376">
          <w:rPr>
            <w:rStyle w:val="Hipercze"/>
            <w:noProof/>
            <w:lang w:val="en-US"/>
          </w:rPr>
          <w:t>Rysunek 3. Lorem ipsum dolor sit amet Lorem ipsum dolor sit amet.</w:t>
        </w:r>
        <w:r w:rsidR="00A70089">
          <w:rPr>
            <w:noProof/>
            <w:webHidden/>
          </w:rPr>
          <w:tab/>
        </w:r>
        <w:r w:rsidR="00A70089">
          <w:rPr>
            <w:noProof/>
            <w:webHidden/>
          </w:rPr>
          <w:fldChar w:fldCharType="begin"/>
        </w:r>
        <w:r w:rsidR="00A70089">
          <w:rPr>
            <w:noProof/>
            <w:webHidden/>
          </w:rPr>
          <w:instrText xml:space="preserve"> PAGEREF _Toc116386950 \h </w:instrText>
        </w:r>
        <w:r w:rsidR="00A70089">
          <w:rPr>
            <w:noProof/>
            <w:webHidden/>
          </w:rPr>
        </w:r>
        <w:r w:rsidR="00A70089">
          <w:rPr>
            <w:noProof/>
            <w:webHidden/>
          </w:rPr>
          <w:fldChar w:fldCharType="separate"/>
        </w:r>
        <w:r w:rsidR="00A70089">
          <w:rPr>
            <w:noProof/>
            <w:webHidden/>
          </w:rPr>
          <w:t>35</w:t>
        </w:r>
        <w:r w:rsidR="00A70089">
          <w:rPr>
            <w:noProof/>
            <w:webHidden/>
          </w:rPr>
          <w:fldChar w:fldCharType="end"/>
        </w:r>
      </w:hyperlink>
    </w:p>
    <w:p w14:paraId="2187FA36" w14:textId="1BF27E28" w:rsidR="00A70089" w:rsidRDefault="00000000">
      <w:pPr>
        <w:pStyle w:val="Spisilustracji"/>
        <w:rPr>
          <w:rFonts w:asciiTheme="minorHAnsi" w:eastAsiaTheme="minorEastAsia" w:hAnsiTheme="minorHAnsi" w:cstheme="minorBidi"/>
          <w:noProof/>
          <w:sz w:val="22"/>
          <w:szCs w:val="22"/>
        </w:rPr>
      </w:pPr>
      <w:hyperlink w:anchor="_Toc116386951" w:history="1">
        <w:r w:rsidR="00A70089" w:rsidRPr="00DA5376">
          <w:rPr>
            <w:rStyle w:val="Hipercze"/>
            <w:noProof/>
            <w:lang w:val="en-US"/>
          </w:rPr>
          <w:t>Rysunek 4. Lorem ipsum dolor sit amet, consectetur.</w:t>
        </w:r>
        <w:r w:rsidR="00A70089">
          <w:rPr>
            <w:noProof/>
            <w:webHidden/>
          </w:rPr>
          <w:tab/>
        </w:r>
        <w:r w:rsidR="00A70089">
          <w:rPr>
            <w:noProof/>
            <w:webHidden/>
          </w:rPr>
          <w:fldChar w:fldCharType="begin"/>
        </w:r>
        <w:r w:rsidR="00A70089">
          <w:rPr>
            <w:noProof/>
            <w:webHidden/>
          </w:rPr>
          <w:instrText xml:space="preserve"> PAGEREF _Toc116386951 \h </w:instrText>
        </w:r>
        <w:r w:rsidR="00A70089">
          <w:rPr>
            <w:noProof/>
            <w:webHidden/>
          </w:rPr>
        </w:r>
        <w:r w:rsidR="00A70089">
          <w:rPr>
            <w:noProof/>
            <w:webHidden/>
          </w:rPr>
          <w:fldChar w:fldCharType="separate"/>
        </w:r>
        <w:r w:rsidR="00A70089">
          <w:rPr>
            <w:noProof/>
            <w:webHidden/>
          </w:rPr>
          <w:t>40</w:t>
        </w:r>
        <w:r w:rsidR="00A70089">
          <w:rPr>
            <w:noProof/>
            <w:webHidden/>
          </w:rPr>
          <w:fldChar w:fldCharType="end"/>
        </w:r>
      </w:hyperlink>
    </w:p>
    <w:p w14:paraId="5974198E" w14:textId="7896A5EE"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73" w:name="_Toc116806312"/>
      <w:r w:rsidRPr="00C57B4E">
        <w:rPr>
          <w:lang w:val="en-US"/>
        </w:rPr>
        <w:t>Streszczenie</w:t>
      </w:r>
      <w:bookmarkEnd w:id="73"/>
    </w:p>
    <w:p w14:paraId="074A4C52" w14:textId="77777777" w:rsidR="00F659F1" w:rsidRPr="00C57B4E"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74" w:name="_Toc116806313"/>
      <w:r w:rsidRPr="007651B5">
        <w:rPr>
          <w:lang w:val="en-US"/>
        </w:rPr>
        <w:t>Summary</w:t>
      </w:r>
      <w:bookmarkEnd w:id="74"/>
    </w:p>
    <w:p w14:paraId="36DDE2E8" w14:textId="77777777" w:rsidR="00F659F1" w:rsidRPr="007651B5"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7956A709" w14:textId="77777777" w:rsidR="00F659F1" w:rsidRPr="00066FB5" w:rsidRDefault="00F659F1" w:rsidP="00F659F1">
      <w:pPr>
        <w:rPr>
          <w:lang w:val="en-US"/>
        </w:rPr>
      </w:pPr>
    </w:p>
    <w:p w14:paraId="4F7B4391" w14:textId="77777777" w:rsidR="00FB731C" w:rsidRPr="00F659F1" w:rsidRDefault="00FB731C">
      <w:pPr>
        <w:rPr>
          <w:lang w:val="en-GB"/>
        </w:rPr>
      </w:pPr>
    </w:p>
    <w:sectPr w:rsidR="00FB731C" w:rsidRPr="00F659F1" w:rsidSect="00E719CE">
      <w:type w:val="oddPage"/>
      <w:pgSz w:w="11906" w:h="16838"/>
      <w:pgMar w:top="1418" w:right="851"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2-09-26T11:57:00Z" w:initials="PM">
    <w:p w14:paraId="587721AB" w14:textId="77777777" w:rsidR="001E3D2A" w:rsidRDefault="001E3D2A" w:rsidP="0086632A">
      <w:pPr>
        <w:pStyle w:val="Tekstkomentarza"/>
      </w:pPr>
      <w:r>
        <w:rPr>
          <w:rStyle w:val="Odwoaniedokomentarza"/>
        </w:rPr>
        <w:annotationRef/>
      </w:r>
      <w:r>
        <w:t>Rozdział do przejrzenia na końcu pisania pracy</w:t>
      </w:r>
    </w:p>
  </w:comment>
  <w:comment w:id="2" w:author="Przemek Michaowski" w:date="2022-10-07T16:55:00Z" w:initials="PM">
    <w:p w14:paraId="285B6957" w14:textId="77777777" w:rsidR="00D460B4" w:rsidRDefault="00D460B4" w:rsidP="00FB1CDB">
      <w:pPr>
        <w:pStyle w:val="Tekstkomentarza"/>
      </w:pPr>
      <w:r>
        <w:rPr>
          <w:rStyle w:val="Odwoaniedokomentarza"/>
        </w:rPr>
        <w:annotationRef/>
      </w:r>
      <w:r>
        <w:t>I napisać o ostatniej Nagrodzie Nobla</w:t>
      </w:r>
    </w:p>
  </w:comment>
  <w:comment w:id="7" w:author="Przemek Michaowski" w:date="2022-10-12T18:27:00Z" w:initials="PM">
    <w:p w14:paraId="46FD3829" w14:textId="77777777" w:rsidR="00985D83" w:rsidRDefault="00985D83" w:rsidP="001335F0">
      <w:pPr>
        <w:pStyle w:val="Tekstkomentarza"/>
      </w:pPr>
      <w:r>
        <w:rPr>
          <w:rStyle w:val="Odwoaniedokomentarza"/>
        </w:rPr>
        <w:annotationRef/>
      </w:r>
      <w:r>
        <w:t>Sprawdzić czym się różnią</w:t>
      </w:r>
    </w:p>
  </w:comment>
  <w:comment w:id="12" w:author="Przemek Michaowski" w:date="2022-10-12T16:20:00Z" w:initials="PM">
    <w:p w14:paraId="53262AA6" w14:textId="6B2C8BD6" w:rsidR="00955302" w:rsidRDefault="00955302" w:rsidP="004C11D6">
      <w:pPr>
        <w:pStyle w:val="Tekstkomentarza"/>
      </w:pPr>
      <w:r>
        <w:rPr>
          <w:rStyle w:val="Odwoaniedokomentarza"/>
        </w:rPr>
        <w:annotationRef/>
      </w:r>
      <w:r>
        <w:t>Pamiętać o tym</w:t>
      </w:r>
    </w:p>
  </w:comment>
  <w:comment w:id="14" w:author="Przemek Michaowski" w:date="2022-10-03T15:34:00Z" w:initials="PM">
    <w:p w14:paraId="7E9F6314" w14:textId="1ACB448D" w:rsidR="00CF0EC6" w:rsidRDefault="00CF0EC6" w:rsidP="002F0655">
      <w:pPr>
        <w:pStyle w:val="Tekstkomentarza"/>
      </w:pPr>
      <w:r>
        <w:rPr>
          <w:rStyle w:val="Odwoaniedokomentarza"/>
        </w:rPr>
        <w:annotationRef/>
      </w:r>
      <w:r>
        <w:t>Cutting-plane method</w:t>
      </w:r>
    </w:p>
  </w:comment>
  <w:comment w:id="15" w:author="Przemek Michaowski" w:date="2022-10-12T16:34:00Z" w:initials="PM">
    <w:p w14:paraId="0B7ECD71" w14:textId="77777777" w:rsidR="00A60D12" w:rsidRDefault="00A60D12" w:rsidP="00CC15E3">
      <w:pPr>
        <w:pStyle w:val="Tekstkomentarza"/>
      </w:pPr>
      <w:r>
        <w:rPr>
          <w:rStyle w:val="Odwoaniedokomentarza"/>
        </w:rPr>
        <w:annotationRef/>
      </w:r>
      <w:r>
        <w:t>Czy te nierówności należy nazywać Równaniami?</w:t>
      </w:r>
    </w:p>
  </w:comment>
  <w:comment w:id="16" w:author="Przemek Michaowski" w:date="2022-10-12T16:34:00Z" w:initials="PM">
    <w:p w14:paraId="7928F1BC" w14:textId="77777777" w:rsidR="00A60D12" w:rsidRDefault="00A60D12" w:rsidP="0068625C">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17" w:author="Przemek Michaowski" w:date="2022-10-11T16:30:00Z" w:initials="PM">
    <w:p w14:paraId="72FE6669" w14:textId="1618DAAD" w:rsidR="00F90827" w:rsidRDefault="00141207" w:rsidP="008B2103">
      <w:pPr>
        <w:pStyle w:val="Tekstkomentarza"/>
      </w:pPr>
      <w:r>
        <w:rPr>
          <w:rStyle w:val="Odwoaniedokomentarza"/>
        </w:rPr>
        <w:annotationRef/>
      </w:r>
      <w:r w:rsidR="00F90827">
        <w:t>Czy to niżej, to też równanie?</w:t>
      </w:r>
    </w:p>
  </w:comment>
  <w:comment w:id="21" w:author="Przemek Michaowski" w:date="2022-10-05T17:32:00Z" w:initials="PM">
    <w:p w14:paraId="4EF80A98" w14:textId="77777777" w:rsidR="004C3CBE" w:rsidRDefault="004C3CBE" w:rsidP="00520FDE">
      <w:pPr>
        <w:pStyle w:val="Tekstkomentarza"/>
      </w:pPr>
      <w:r>
        <w:rPr>
          <w:rStyle w:val="Odwoaniedokomentarza"/>
        </w:rPr>
        <w:annotationRef/>
      </w:r>
      <w:r>
        <w:t>Lowest energy state</w:t>
      </w:r>
    </w:p>
  </w:comment>
  <w:comment w:id="22" w:author="Przemek Michaowski" w:date="2022-10-05T19:15:00Z" w:initials="PM">
    <w:p w14:paraId="5FED9C0D" w14:textId="77777777" w:rsidR="00043AA8" w:rsidRDefault="00043AA8" w:rsidP="001A1E1D">
      <w:pPr>
        <w:pStyle w:val="Tekstkomentarza"/>
      </w:pPr>
      <w:r>
        <w:rPr>
          <w:rStyle w:val="Odwoaniedokomentarza"/>
        </w:rPr>
        <w:annotationRef/>
      </w:r>
      <w:r>
        <w:t>Ground state</w:t>
      </w:r>
    </w:p>
  </w:comment>
  <w:comment w:id="24" w:author="Przemek Michaowski" w:date="2022-10-08T09:38:00Z" w:initials="PM">
    <w:p w14:paraId="1C744F62" w14:textId="77777777" w:rsidR="0009137C" w:rsidRDefault="0009137C" w:rsidP="0009137C">
      <w:pPr>
        <w:pStyle w:val="Tekstkomentarza"/>
      </w:pPr>
      <w:r>
        <w:rPr>
          <w:rStyle w:val="Odwoaniedokomentarza"/>
        </w:rPr>
        <w:annotationRef/>
      </w:r>
      <w:r>
        <w:t>Equal superposition</w:t>
      </w:r>
    </w:p>
  </w:comment>
  <w:comment w:id="25" w:author="Przemek Michaowski" w:date="2022-10-09T19:56:00Z" w:initials="PM">
    <w:p w14:paraId="3D94D6B7" w14:textId="77777777" w:rsidR="0022067B" w:rsidRDefault="0022067B" w:rsidP="00CD35EA">
      <w:pPr>
        <w:pStyle w:val="Tekstkomentarza"/>
      </w:pPr>
      <w:r>
        <w:rPr>
          <w:rStyle w:val="Odwoaniedokomentarza"/>
        </w:rPr>
        <w:annotationRef/>
      </w:r>
      <w:r>
        <w:t>Trotterization - ma to jakiś ładny odpowiednik po polsku?</w:t>
      </w:r>
    </w:p>
  </w:comment>
  <w:comment w:id="26" w:author="Przemek Michaowski" w:date="2022-10-16T22:03:00Z" w:initials="PM">
    <w:p w14:paraId="0E52B471" w14:textId="77777777" w:rsidR="004C1D48" w:rsidRDefault="004C1D48" w:rsidP="003F4FDE">
      <w:pPr>
        <w:pStyle w:val="Tekstkomentarza"/>
      </w:pPr>
      <w:r>
        <w:rPr>
          <w:rStyle w:val="Odwoaniedokomentarza"/>
        </w:rPr>
        <w:annotationRef/>
      </w:r>
      <w:r>
        <w:t>Zastanawiam się, czy jest jakieś powiązanie pomiędzy wektorami własnymi tej macierzy a macierzy X</w:t>
      </w:r>
    </w:p>
  </w:comment>
  <w:comment w:id="27" w:author="Przemek Michaowski" w:date="2022-10-09T13:04:00Z" w:initials="PM">
    <w:p w14:paraId="56EA32CD" w14:textId="2014C58F" w:rsidR="00D04994" w:rsidRDefault="00D04994" w:rsidP="00607EE6">
      <w:pPr>
        <w:pStyle w:val="Tekstkomentarza"/>
      </w:pPr>
      <w:r>
        <w:rPr>
          <w:rStyle w:val="Odwoaniedokomentarza"/>
        </w:rPr>
        <w:annotationRef/>
      </w:r>
      <w:r>
        <w:t>Mixing Hamiltonian / Mixer Hamiltonian</w:t>
      </w:r>
    </w:p>
  </w:comment>
  <w:comment w:id="28" w:author="Przemek Michaowski" w:date="2022-10-12T16:57:00Z" w:initials="PM">
    <w:p w14:paraId="45EC0039" w14:textId="6DAA1CE3" w:rsidR="006676AE" w:rsidRDefault="006676AE" w:rsidP="00447710">
      <w:pPr>
        <w:pStyle w:val="Tekstkomentarza"/>
      </w:pPr>
      <w:r>
        <w:rPr>
          <w:rStyle w:val="Odwoaniedokomentarza"/>
        </w:rPr>
        <w:annotationRef/>
      </w:r>
      <w:r>
        <w:t>Pamiętać o tym</w:t>
      </w:r>
    </w:p>
  </w:comment>
  <w:comment w:id="29" w:author="Przemek Michaowski" w:date="2022-10-16T09:59:00Z" w:initials="PM">
    <w:p w14:paraId="1771C283" w14:textId="77777777" w:rsidR="00902322" w:rsidRDefault="00902322" w:rsidP="00FD2D12">
      <w:pPr>
        <w:pStyle w:val="Tekstkomentarza"/>
      </w:pPr>
      <w:r>
        <w:rPr>
          <w:rStyle w:val="Odwoaniedokomentarza"/>
        </w:rPr>
        <w:annotationRef/>
      </w:r>
      <w:r>
        <w:t>Muszę to udowadniać / pokazywać, czy na słowo wystarczy? (Sprawdziłem dla bramki X / Rx))</w:t>
      </w:r>
    </w:p>
  </w:comment>
  <w:comment w:id="30" w:author="Przemek Michaowski" w:date="2022-10-16T09:58:00Z" w:initials="PM">
    <w:p w14:paraId="72B5AF7A" w14:textId="57C4D59A" w:rsidR="00902322" w:rsidRDefault="00902322" w:rsidP="00AC3CDC">
      <w:pPr>
        <w:pStyle w:val="Tekstkomentarza"/>
      </w:pPr>
      <w:r>
        <w:rPr>
          <w:rStyle w:val="Odwoaniedokomentarza"/>
        </w:rPr>
        <w:annotationRef/>
      </w:r>
      <w:r>
        <w:t>Źródło: stack overflow</w:t>
      </w:r>
    </w:p>
  </w:comment>
  <w:comment w:id="31" w:author="Przemek Michaowski" w:date="2022-10-16T11:01:00Z" w:initials="PM">
    <w:p w14:paraId="6C74B41E" w14:textId="77777777" w:rsidR="00986AE0" w:rsidRDefault="00986AE0" w:rsidP="00760C82">
      <w:pPr>
        <w:pStyle w:val="Tekstkomentarza"/>
      </w:pPr>
      <w:r>
        <w:rPr>
          <w:rStyle w:val="Odwoaniedokomentarza"/>
        </w:rPr>
        <w:annotationRef/>
      </w:r>
      <w:r>
        <w:t>Wniosek własny</w:t>
      </w:r>
    </w:p>
  </w:comment>
  <w:comment w:id="32" w:author="Przemek Michaowski" w:date="2022-10-16T11:24:00Z" w:initials="PM">
    <w:p w14:paraId="53A6F078" w14:textId="77777777" w:rsidR="004E0DF7" w:rsidRDefault="004E0DF7" w:rsidP="00756224">
      <w:pPr>
        <w:pStyle w:val="Tekstkomentarza"/>
      </w:pPr>
      <w:r>
        <w:rPr>
          <w:rStyle w:val="Odwoaniedokomentarza"/>
        </w:rPr>
        <w:annotationRef/>
      </w:r>
      <w:r>
        <w:t>Wniosek włas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721AB" w15:done="0"/>
  <w15:commentEx w15:paraId="285B6957" w15:paraIdParent="587721AB" w15:done="0"/>
  <w15:commentEx w15:paraId="46FD3829" w15:done="0"/>
  <w15:commentEx w15:paraId="53262AA6" w15:done="0"/>
  <w15:commentEx w15:paraId="7E9F6314" w15:done="0"/>
  <w15:commentEx w15:paraId="0B7ECD71" w15:done="0"/>
  <w15:commentEx w15:paraId="7928F1BC" w15:done="0"/>
  <w15:commentEx w15:paraId="72FE6669" w15:done="0"/>
  <w15:commentEx w15:paraId="4EF80A98" w15:done="0"/>
  <w15:commentEx w15:paraId="5FED9C0D" w15:done="0"/>
  <w15:commentEx w15:paraId="1C744F62" w15:done="0"/>
  <w15:commentEx w15:paraId="3D94D6B7" w15:done="0"/>
  <w15:commentEx w15:paraId="0E52B471" w15:done="0"/>
  <w15:commentEx w15:paraId="56EA32CD" w15:done="0"/>
  <w15:commentEx w15:paraId="45EC0039" w15:done="0"/>
  <w15:commentEx w15:paraId="1771C283" w15:done="0"/>
  <w15:commentEx w15:paraId="72B5AF7A" w15:done="0"/>
  <w15:commentEx w15:paraId="6C74B41E" w15:done="0"/>
  <w15:commentEx w15:paraId="53A6F0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C1231" w16cex:dateUtc="2022-09-26T09:57:00Z"/>
  <w16cex:commentExtensible w16cex:durableId="26EAD892" w16cex:dateUtc="2022-10-07T14:55:00Z"/>
  <w16cex:commentExtensible w16cex:durableId="26F18598" w16cex:dateUtc="2022-10-12T16:27:00Z"/>
  <w16cex:commentExtensible w16cex:durableId="26F167CE" w16cex:dateUtc="2022-10-12T14:20:00Z"/>
  <w16cex:commentExtensible w16cex:durableId="26E57F9B" w16cex:dateUtc="2022-10-03T13:34:00Z"/>
  <w16cex:commentExtensible w16cex:durableId="26F16AFA" w16cex:dateUtc="2022-10-12T14:34:00Z"/>
  <w16cex:commentExtensible w16cex:durableId="26F16B33" w16cex:dateUtc="2022-10-12T14:34:00Z"/>
  <w16cex:commentExtensible w16cex:durableId="26F018BF" w16cex:dateUtc="2022-10-11T14:30: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F6FE26" w16cex:dateUtc="2022-10-16T20:03:00Z"/>
  <w16cex:commentExtensible w16cex:durableId="26ED4551" w16cex:dateUtc="2022-10-09T11:04:00Z"/>
  <w16cex:commentExtensible w16cex:durableId="26F17092" w16cex:dateUtc="2022-10-12T14:57:00Z"/>
  <w16cex:commentExtensible w16cex:durableId="26F6547E" w16cex:dateUtc="2022-10-16T07:59:00Z"/>
  <w16cex:commentExtensible w16cex:durableId="26F65445" w16cex:dateUtc="2022-10-16T07:58:00Z"/>
  <w16cex:commentExtensible w16cex:durableId="26F66307" w16cex:dateUtc="2022-10-16T09:01:00Z"/>
  <w16cex:commentExtensible w16cex:durableId="26F66857" w16cex:dateUtc="2022-10-16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721AB" w16cid:durableId="26DC1231"/>
  <w16cid:commentId w16cid:paraId="285B6957" w16cid:durableId="26EAD892"/>
  <w16cid:commentId w16cid:paraId="46FD3829" w16cid:durableId="26F18598"/>
  <w16cid:commentId w16cid:paraId="53262AA6" w16cid:durableId="26F167CE"/>
  <w16cid:commentId w16cid:paraId="7E9F6314" w16cid:durableId="26E57F9B"/>
  <w16cid:commentId w16cid:paraId="0B7ECD71" w16cid:durableId="26F16AFA"/>
  <w16cid:commentId w16cid:paraId="7928F1BC" w16cid:durableId="26F16B33"/>
  <w16cid:commentId w16cid:paraId="72FE6669" w16cid:durableId="26F018BF"/>
  <w16cid:commentId w16cid:paraId="4EF80A98" w16cid:durableId="26E83E1B"/>
  <w16cid:commentId w16cid:paraId="5FED9C0D" w16cid:durableId="26E85660"/>
  <w16cid:commentId w16cid:paraId="1C744F62" w16cid:durableId="26EBC396"/>
  <w16cid:commentId w16cid:paraId="3D94D6B7" w16cid:durableId="26EDA5D5"/>
  <w16cid:commentId w16cid:paraId="0E52B471" w16cid:durableId="26F6FE26"/>
  <w16cid:commentId w16cid:paraId="56EA32CD" w16cid:durableId="26ED4551"/>
  <w16cid:commentId w16cid:paraId="45EC0039" w16cid:durableId="26F17092"/>
  <w16cid:commentId w16cid:paraId="1771C283" w16cid:durableId="26F6547E"/>
  <w16cid:commentId w16cid:paraId="72B5AF7A" w16cid:durableId="26F65445"/>
  <w16cid:commentId w16cid:paraId="6C74B41E" w16cid:durableId="26F66307"/>
  <w16cid:commentId w16cid:paraId="53A6F078" w16cid:durableId="26F668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4B85C" w14:textId="77777777" w:rsidR="00352FB0" w:rsidRDefault="00352FB0" w:rsidP="00F659F1">
      <w:r>
        <w:separator/>
      </w:r>
    </w:p>
  </w:endnote>
  <w:endnote w:type="continuationSeparator" w:id="0">
    <w:p w14:paraId="032A426C" w14:textId="77777777" w:rsidR="00352FB0" w:rsidRDefault="00352FB0"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37737" w14:textId="77777777" w:rsidR="00352FB0" w:rsidRDefault="00352FB0" w:rsidP="00F659F1">
      <w:r>
        <w:separator/>
      </w:r>
    </w:p>
  </w:footnote>
  <w:footnote w:type="continuationSeparator" w:id="0">
    <w:p w14:paraId="7DB29DBB" w14:textId="77777777" w:rsidR="00352FB0" w:rsidRDefault="00352FB0" w:rsidP="00F659F1">
      <w:r>
        <w:continuationSeparator/>
      </w:r>
    </w:p>
  </w:footnote>
  <w:footnote w:id="1">
    <w:p w14:paraId="6444B14A" w14:textId="6DB1355D" w:rsidR="00F659F1" w:rsidRPr="00A54A4B" w:rsidRDefault="00F659F1" w:rsidP="00F659F1">
      <w:pPr>
        <w:pStyle w:val="Tekstprzypisudolnego"/>
        <w:rPr>
          <w:lang w:val="en-GB"/>
        </w:rPr>
      </w:pPr>
      <w:r>
        <w:rPr>
          <w:rStyle w:val="Odwoanieprzypisudolnego"/>
        </w:rPr>
        <w:footnoteRef/>
      </w:r>
      <w:r w:rsidRPr="00A54A4B">
        <w:rPr>
          <w:lang w:val="en-GB"/>
        </w:rPr>
        <w:t xml:space="preserve"> </w:t>
      </w:r>
      <w:r>
        <w:fldChar w:fldCharType="begin"/>
      </w:r>
      <w:r w:rsidR="00484074">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00484074" w:rsidRPr="00484074">
        <w:rPr>
          <w:rFonts w:cs="Calibri"/>
          <w:szCs w:val="24"/>
          <w:lang w:val="en-GB"/>
        </w:rPr>
        <w:t xml:space="preserve">Richard P. Feynman, „Simulating Physics with Computers”, </w:t>
      </w:r>
      <w:r w:rsidR="00484074" w:rsidRPr="00484074">
        <w:rPr>
          <w:rFonts w:cs="Calibri"/>
          <w:i/>
          <w:iCs/>
          <w:szCs w:val="24"/>
          <w:lang w:val="en-GB"/>
        </w:rPr>
        <w:t>International Journal of Theoretical Physics</w:t>
      </w:r>
      <w:r w:rsidR="00484074" w:rsidRPr="00484074">
        <w:rPr>
          <w:rFonts w:cs="Calibri"/>
          <w:szCs w:val="24"/>
          <w:lang w:val="en-GB"/>
        </w:rPr>
        <w:t xml:space="preserve"> 21, nr 6 (1 czerwiec 1982): 467–69, 476–77, https://doi.org/10.1007/BF02650179.</w:t>
      </w:r>
      <w:r>
        <w:fldChar w:fldCharType="end"/>
      </w:r>
    </w:p>
  </w:footnote>
  <w:footnote w:id="2">
    <w:p w14:paraId="25F21069" w14:textId="179D302F" w:rsidR="00143B50" w:rsidRPr="00143B50" w:rsidRDefault="00143B50">
      <w:pPr>
        <w:pStyle w:val="Tekstprzypisudolnego"/>
        <w:rPr>
          <w:lang w:val="en-GB"/>
        </w:rPr>
      </w:pPr>
      <w:r>
        <w:rPr>
          <w:rStyle w:val="Odwoanieprzypisudolnego"/>
        </w:rPr>
        <w:footnoteRef/>
      </w:r>
      <w:r w:rsidRPr="00143B50">
        <w:rPr>
          <w:lang w:val="en-GB"/>
        </w:rPr>
        <w:t xml:space="preserve"> </w:t>
      </w:r>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 xml:space="preserve">Paul Benioff, „The Computer as a Physical System: A Microscopic Quantum Mechanical Hamiltonian Model of Computers as Represented by Turing Machines”, </w:t>
      </w:r>
      <w:r w:rsidRPr="00143B50">
        <w:rPr>
          <w:rFonts w:cs="Calibri"/>
          <w:i/>
          <w:iCs/>
          <w:szCs w:val="24"/>
          <w:lang w:val="en-GB"/>
        </w:rPr>
        <w:t>Journal of Statistical Physics</w:t>
      </w:r>
      <w:r w:rsidRPr="00143B50">
        <w:rPr>
          <w:rFonts w:cs="Calibri"/>
          <w:szCs w:val="24"/>
          <w:lang w:val="en-GB"/>
        </w:rPr>
        <w:t xml:space="preserve"> 22, nr 5 (maj 1980): 563–91, https://doi.org/10.1007/BF01011339.</w:t>
      </w:r>
      <w:r>
        <w:fldChar w:fldCharType="end"/>
      </w:r>
    </w:p>
  </w:footnote>
  <w:footnote w:id="3">
    <w:p w14:paraId="547E21B8" w14:textId="3009F7B0" w:rsidR="0027117A" w:rsidRPr="0027117A" w:rsidRDefault="0027117A">
      <w:pPr>
        <w:pStyle w:val="Tekstprzypisudolnego"/>
        <w:rPr>
          <w:lang w:val="en-GB"/>
        </w:rPr>
      </w:pPr>
      <w:r>
        <w:rPr>
          <w:rStyle w:val="Odwoanieprzypisudolnego"/>
        </w:rPr>
        <w:footnoteRef/>
      </w:r>
      <w:r w:rsidRPr="0027117A">
        <w:rPr>
          <w:lang w:val="en-GB"/>
        </w:rPr>
        <w:t xml:space="preserve"> </w:t>
      </w:r>
      <w:r>
        <w:fldChar w:fldCharType="begin"/>
      </w:r>
      <w:r w:rsidR="00E45E48">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00E45E48" w:rsidRPr="00E45E48">
        <w:rPr>
          <w:rFonts w:cs="Calibri"/>
          <w:szCs w:val="24"/>
          <w:lang w:val="en-GB"/>
        </w:rPr>
        <w:t xml:space="preserve">Jack D. Hidary, „A Brief History of Quantum Computing”, </w:t>
      </w:r>
      <w:r w:rsidR="00E45E48" w:rsidRPr="00E45E48">
        <w:rPr>
          <w:rFonts w:cs="Calibri"/>
          <w:i/>
          <w:iCs/>
          <w:szCs w:val="24"/>
          <w:lang w:val="en-GB"/>
        </w:rPr>
        <w:t>Quantum Computing: An Applied Approach</w:t>
      </w:r>
      <w:r w:rsidR="00E45E48" w:rsidRPr="00E45E48">
        <w:rPr>
          <w:rFonts w:cs="Calibri"/>
          <w:szCs w:val="24"/>
          <w:lang w:val="en-GB"/>
        </w:rPr>
        <w:t>, 2019, 11–12, https://doi.org/10.1007/978-3-030-23922-0_2.</w:t>
      </w:r>
      <w:r>
        <w:fldChar w:fldCharType="end"/>
      </w:r>
    </w:p>
  </w:footnote>
  <w:footnote w:id="4">
    <w:p w14:paraId="44DEE5D0" w14:textId="7E0189EE" w:rsidR="00484074" w:rsidRPr="00484074" w:rsidRDefault="00484074">
      <w:pPr>
        <w:pStyle w:val="Tekstprzypisudolnego"/>
        <w:rPr>
          <w:lang w:val="en-GB"/>
        </w:rPr>
      </w:pPr>
      <w:r>
        <w:rPr>
          <w:rStyle w:val="Odwoanieprzypisudolnego"/>
        </w:rPr>
        <w:footnoteRef/>
      </w:r>
      <w:r w:rsidRPr="00484074">
        <w:rPr>
          <w:lang w:val="en-GB"/>
        </w:rPr>
        <w:t xml:space="preserve"> </w:t>
      </w:r>
      <w:r>
        <w:fldChar w:fldCharType="begin"/>
      </w:r>
      <w:r w:rsidR="00E065B7">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4},"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 xml:space="preserve">Thomas G Wong, </w:t>
      </w:r>
      <w:r w:rsidRPr="00484074">
        <w:rPr>
          <w:rFonts w:cs="Calibri"/>
          <w:i/>
          <w:iCs/>
          <w:szCs w:val="24"/>
          <w:lang w:val="en-GB"/>
        </w:rPr>
        <w:t>Introduction to Classical and Quantum Computing</w:t>
      </w:r>
      <w:r w:rsidRPr="00484074">
        <w:rPr>
          <w:rFonts w:cs="Calibri"/>
          <w:szCs w:val="24"/>
          <w:lang w:val="en-GB"/>
        </w:rPr>
        <w:t>, 2022, 6–7.</w:t>
      </w:r>
      <w:r>
        <w:fldChar w:fldCharType="end"/>
      </w:r>
    </w:p>
  </w:footnote>
  <w:footnote w:id="5">
    <w:p w14:paraId="1F6E397B" w14:textId="058694B2"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974214">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ichael A. Nielsen i Isaac L. Chuang, „Quantum Computation and Quantum Information: 10th Anniversary Edition”, Higher Education from Cambridge University Press (Cambridge University Press, 9 grudzień 2010), 13, https://doi.org/10.1017/CBO9780511976667.</w:t>
      </w:r>
      <w:r>
        <w:fldChar w:fldCharType="end"/>
      </w:r>
    </w:p>
  </w:footnote>
  <w:footnote w:id="6">
    <w:p w14:paraId="41818D30" w14:textId="2620F959" w:rsidR="00A6138E" w:rsidRPr="00A6138E" w:rsidRDefault="00A6138E">
      <w:pPr>
        <w:pStyle w:val="Tekstprzypisudolnego"/>
        <w:rPr>
          <w:lang w:val="en-GB"/>
        </w:rPr>
      </w:pPr>
      <w:r>
        <w:rPr>
          <w:rStyle w:val="Odwoanieprzypisudolnego"/>
        </w:rPr>
        <w:footnoteRef/>
      </w:r>
      <w:r w:rsidRPr="00A6138E">
        <w:rPr>
          <w:lang w:val="en-GB"/>
        </w:rPr>
        <w:t xml:space="preserve"> </w:t>
      </w:r>
      <w:r>
        <w:fldChar w:fldCharType="begin"/>
      </w:r>
      <w:r>
        <w:rPr>
          <w:lang w:val="en-GB"/>
        </w:rPr>
        <w:instrText xml:space="preserve"> ADDIN ZOTERO_ITEM CSL_CITATION {"citationID":"KhkN6zkI","properties":{"formattedCitation":"Wong, {\\i{}Introduction to Classical and Quantum Computing}, 97.","plainCitation":"Wong, Introduction to Classical and Quantum Computing, 97.","noteIndex":6},"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 xml:space="preserve">Wong, </w:t>
      </w:r>
      <w:r w:rsidRPr="00A6138E">
        <w:rPr>
          <w:rFonts w:cs="Calibri"/>
          <w:i/>
          <w:iCs/>
          <w:szCs w:val="24"/>
          <w:lang w:val="en-GB"/>
        </w:rPr>
        <w:t>Introduction to Classical and Quantum Computing</w:t>
      </w:r>
      <w:r w:rsidRPr="00A6138E">
        <w:rPr>
          <w:rFonts w:cs="Calibri"/>
          <w:szCs w:val="24"/>
          <w:lang w:val="en-GB"/>
        </w:rPr>
        <w:t>, 97.</w:t>
      </w:r>
      <w:r>
        <w:fldChar w:fldCharType="end"/>
      </w:r>
    </w:p>
  </w:footnote>
  <w:footnote w:id="7">
    <w:p w14:paraId="520603B0" w14:textId="3573FE47"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A6138E">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7},"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94C04">
        <w:rPr>
          <w:rFonts w:cs="Calibri"/>
          <w:szCs w:val="24"/>
          <w:lang w:val="en-GB"/>
        </w:rPr>
        <w:t xml:space="preserve">Marius Nagy, „Quantum computation and quantum information”, </w:t>
      </w:r>
      <w:r w:rsidRPr="00C94C04">
        <w:rPr>
          <w:rFonts w:cs="Calibri"/>
          <w:i/>
          <w:iCs/>
          <w:szCs w:val="24"/>
          <w:lang w:val="en-GB"/>
        </w:rPr>
        <w:t>IJPEDS</w:t>
      </w:r>
      <w:r w:rsidRPr="00C94C04">
        <w:rPr>
          <w:rFonts w:cs="Calibri"/>
          <w:szCs w:val="24"/>
          <w:lang w:val="en-GB"/>
        </w:rPr>
        <w:t xml:space="preserve"> 21 (1 </w:t>
      </w:r>
      <w:proofErr w:type="spellStart"/>
      <w:r w:rsidRPr="00C94C04">
        <w:rPr>
          <w:rFonts w:cs="Calibri"/>
          <w:szCs w:val="24"/>
          <w:lang w:val="en-GB"/>
        </w:rPr>
        <w:t>luty</w:t>
      </w:r>
      <w:proofErr w:type="spellEnd"/>
      <w:r w:rsidRPr="00C94C04">
        <w:rPr>
          <w:rFonts w:cs="Calibri"/>
          <w:szCs w:val="24"/>
          <w:lang w:val="en-GB"/>
        </w:rPr>
        <w:t xml:space="preserve"> 2006): 5, https://doi.org/10.1080/17445760500355678.</w:t>
      </w:r>
      <w:r>
        <w:fldChar w:fldCharType="end"/>
      </w:r>
    </w:p>
  </w:footnote>
  <w:footnote w:id="8">
    <w:p w14:paraId="3CAEAF48" w14:textId="794E34F7" w:rsidR="00DD61FD" w:rsidRPr="00DD61FD" w:rsidRDefault="00DD61FD">
      <w:pPr>
        <w:pStyle w:val="Tekstprzypisudolnego"/>
        <w:rPr>
          <w:lang w:val="en-GB"/>
        </w:rPr>
      </w:pPr>
      <w:r>
        <w:rPr>
          <w:rStyle w:val="Odwoanieprzypisudolnego"/>
        </w:rPr>
        <w:footnoteRef/>
      </w:r>
      <w:r w:rsidRPr="00DD61FD">
        <w:rPr>
          <w:lang w:val="en-GB"/>
        </w:rPr>
        <w:t xml:space="preserve"> </w:t>
      </w:r>
      <w:r>
        <w:fldChar w:fldCharType="begin"/>
      </w:r>
      <w:r w:rsidR="00A6138E">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8},"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A New Notation for Quantum Mechanics”, </w:t>
      </w:r>
      <w:r w:rsidRPr="00DD61FD">
        <w:rPr>
          <w:rFonts w:cs="Calibri"/>
          <w:i/>
          <w:iCs/>
          <w:szCs w:val="24"/>
          <w:lang w:val="en-GB"/>
        </w:rPr>
        <w:t>Mathematical Proceedings of the Cambridge Philosophical Society</w:t>
      </w:r>
      <w:r w:rsidRPr="00DD61FD">
        <w:rPr>
          <w:rFonts w:cs="Calibri"/>
          <w:szCs w:val="24"/>
          <w:lang w:val="en-GB"/>
        </w:rPr>
        <w:t xml:space="preserve"> 35, nr 3 (lipiec 1939): 416–18, https://doi.org/10.1017/S0305004100021162.</w:t>
      </w:r>
      <w:r>
        <w:fldChar w:fldCharType="end"/>
      </w:r>
    </w:p>
  </w:footnote>
  <w:footnote w:id="9">
    <w:p w14:paraId="339914AD" w14:textId="48AE3724" w:rsidR="00DB1D52" w:rsidRPr="00DB1D52" w:rsidRDefault="00DB1D52">
      <w:pPr>
        <w:pStyle w:val="Tekstprzypisudolnego"/>
        <w:rPr>
          <w:lang w:val="en-GB"/>
        </w:rPr>
      </w:pPr>
      <w:r>
        <w:rPr>
          <w:rStyle w:val="Odwoanieprzypisudolnego"/>
        </w:rPr>
        <w:footnoteRef/>
      </w:r>
      <w:r w:rsidRPr="00DB1D52">
        <w:rPr>
          <w:lang w:val="en-GB"/>
        </w:rPr>
        <w:t xml:space="preserve"> </w:t>
      </w:r>
      <w:r>
        <w:fldChar w:fldCharType="begin"/>
      </w:r>
      <w:r w:rsidR="00A6138E">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9},"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DB1D52">
        <w:rPr>
          <w:rFonts w:cs="Calibri"/>
          <w:szCs w:val="24"/>
          <w:lang w:val="en-GB"/>
        </w:rPr>
        <w:t xml:space="preserve">Nielsen </w:t>
      </w:r>
      <w:proofErr w:type="spellStart"/>
      <w:r w:rsidRPr="00DB1D52">
        <w:rPr>
          <w:rFonts w:cs="Calibri"/>
          <w:szCs w:val="24"/>
          <w:lang w:val="en-GB"/>
        </w:rPr>
        <w:t>i</w:t>
      </w:r>
      <w:proofErr w:type="spellEnd"/>
      <w:r w:rsidRPr="00DB1D52">
        <w:rPr>
          <w:rFonts w:cs="Calibri"/>
          <w:szCs w:val="24"/>
          <w:lang w:val="en-GB"/>
        </w:rPr>
        <w:t xml:space="preserve"> Chuang, „Quantum Computation and Quantum Information”, 13.</w:t>
      </w:r>
      <w:r>
        <w:fldChar w:fldCharType="end"/>
      </w:r>
    </w:p>
  </w:footnote>
  <w:footnote w:id="10">
    <w:p w14:paraId="1B63F07C" w14:textId="53E20188" w:rsidR="00DB1D52" w:rsidRPr="00DB1D52" w:rsidRDefault="00DB1D52">
      <w:pPr>
        <w:pStyle w:val="Tekstprzypisudolnego"/>
        <w:rPr>
          <w:lang w:val="en-GB"/>
        </w:rPr>
      </w:pPr>
      <w:r>
        <w:rPr>
          <w:rStyle w:val="Odwoanieprzypisudolnego"/>
        </w:rPr>
        <w:footnoteRef/>
      </w:r>
      <w:r w:rsidRPr="00DB1D52">
        <w:rPr>
          <w:lang w:val="en-GB"/>
        </w:rPr>
        <w:t xml:space="preserve"> </w:t>
      </w:r>
      <w:r>
        <w:fldChar w:fldCharType="begin"/>
      </w:r>
      <w:r w:rsidR="00A6138E">
        <w:rPr>
          <w:lang w:val="en-GB"/>
        </w:rPr>
        <w:instrText xml:space="preserve"> ADDIN ZOTERO_ITEM CSL_CITATION {"citationID":"QhfX2Rlc","properties":{"formattedCitation":"Wong, {\\i{}Introduction to Classical and Quantum Computing}, 115.","plainCitation":"Wong, Introduction to Classical and Quantum Computing, 115.","noteIndex":10},"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115.</w:t>
      </w:r>
      <w:r>
        <w:fldChar w:fldCharType="end"/>
      </w:r>
    </w:p>
  </w:footnote>
  <w:footnote w:id="11">
    <w:p w14:paraId="59759379" w14:textId="04352796" w:rsidR="00974214" w:rsidRPr="00974214" w:rsidRDefault="00974214">
      <w:pPr>
        <w:pStyle w:val="Tekstprzypisudolnego"/>
        <w:rPr>
          <w:lang w:val="en-GB"/>
        </w:rPr>
      </w:pPr>
      <w:r>
        <w:rPr>
          <w:rStyle w:val="Odwoanieprzypisudolnego"/>
        </w:rPr>
        <w:footnoteRef/>
      </w:r>
      <w:r w:rsidRPr="00974214">
        <w:rPr>
          <w:lang w:val="en-GB"/>
        </w:rPr>
        <w:t xml:space="preserve"> </w:t>
      </w:r>
      <w:r>
        <w:fldChar w:fldCharType="begin"/>
      </w:r>
      <w:r w:rsidR="00A6138E">
        <w:rPr>
          <w:lang w:val="en-GB"/>
        </w:rPr>
        <w:instrText xml:space="preserve"> ADDIN ZOTERO_ITEM CSL_CITATION {"citationID":"8OFgghAg","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DB1D52" w:rsidRPr="00DB1D52">
        <w:rPr>
          <w:rFonts w:cs="Calibri"/>
          <w:szCs w:val="24"/>
          <w:lang w:val="en-GB"/>
        </w:rPr>
        <w:t xml:space="preserve">Nielsen </w:t>
      </w:r>
      <w:proofErr w:type="spellStart"/>
      <w:r w:rsidR="00DB1D52" w:rsidRPr="00DB1D52">
        <w:rPr>
          <w:rFonts w:cs="Calibri"/>
          <w:szCs w:val="24"/>
          <w:lang w:val="en-GB"/>
        </w:rPr>
        <w:t>i</w:t>
      </w:r>
      <w:proofErr w:type="spellEnd"/>
      <w:r w:rsidR="00DB1D52" w:rsidRPr="00DB1D52">
        <w:rPr>
          <w:rFonts w:cs="Calibri"/>
          <w:szCs w:val="24"/>
          <w:lang w:val="en-GB"/>
        </w:rPr>
        <w:t xml:space="preserve"> Chuang, „Quantum Computation and Quantum Information”, 13.</w:t>
      </w:r>
      <w:r>
        <w:fldChar w:fldCharType="end"/>
      </w:r>
    </w:p>
  </w:footnote>
  <w:footnote w:id="12">
    <w:p w14:paraId="7EC034C8" w14:textId="0AE2C3B9" w:rsidR="00DB1D52" w:rsidRPr="00DB1D52" w:rsidRDefault="00DB1D52" w:rsidP="00DB1D52">
      <w:pPr>
        <w:pStyle w:val="Tekstprzypisudolnego"/>
        <w:rPr>
          <w:lang w:val="en-GB"/>
        </w:rPr>
      </w:pPr>
      <w:r>
        <w:rPr>
          <w:rStyle w:val="Odwoanieprzypisudolnego"/>
        </w:rPr>
        <w:footnoteRef/>
      </w:r>
      <w:r w:rsidRPr="00DB1D52">
        <w:rPr>
          <w:lang w:val="en-GB"/>
        </w:rPr>
        <w:t xml:space="preserve"> </w:t>
      </w:r>
      <w:r>
        <w:fldChar w:fldCharType="begin"/>
      </w:r>
      <w:r w:rsidR="00A6138E">
        <w:rPr>
          <w:lang w:val="en-GB"/>
        </w:rPr>
        <w:instrText xml:space="preserve"> ADDIN ZOTERO_ITEM CSL_CITATION {"citationID":"33zd3RHv","properties":{"formattedCitation":"Wong, {\\i{}Introduction to Classical and Quantum Computing}, 91.","plainCitation":"Wong, Introduction to Classical and Quantum Computing, 91.","dontUpdate":true,"noteIndex":12},"citationItems":[{"id":21,"uris":["http://zotero.org/users/local/D6FNbLRW/items/PU8TYFVU"],"itemData":{"id":21,"type":"book","ISBN":"9798985593105","language":"en","note":"OCLC: 1308951401","source":"Open WorldCat","title":"Introduction to classical and quantum computing","author":[{"family":"Wong","given":"Thomas G"}],"issued":{"date-parts":[["2022"]]}},"locator":"91","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91</w:t>
      </w:r>
      <w:r>
        <w:rPr>
          <w:rFonts w:cs="Calibri"/>
          <w:szCs w:val="24"/>
          <w:lang w:val="en-GB"/>
        </w:rPr>
        <w:t>-3</w:t>
      </w:r>
      <w:r w:rsidRPr="00DB1D52">
        <w:rPr>
          <w:rFonts w:cs="Calibri"/>
          <w:szCs w:val="24"/>
          <w:lang w:val="en-GB"/>
        </w:rPr>
        <w:t>.</w:t>
      </w:r>
      <w:r>
        <w:fldChar w:fldCharType="end"/>
      </w:r>
    </w:p>
  </w:footnote>
  <w:footnote w:id="13">
    <w:p w14:paraId="028F449E" w14:textId="26B52580" w:rsidR="00201BB5" w:rsidRPr="00F22344" w:rsidRDefault="00201BB5" w:rsidP="00201BB5">
      <w:pPr>
        <w:pStyle w:val="Tekstprzypisudolnego"/>
        <w:rPr>
          <w:lang w:val="en-GB"/>
        </w:rPr>
      </w:pPr>
      <w:r>
        <w:rPr>
          <w:rStyle w:val="Odwoanieprzypisudolnego"/>
        </w:rPr>
        <w:footnoteRef/>
      </w:r>
      <w:r w:rsidRPr="00F22344">
        <w:rPr>
          <w:lang w:val="en-GB"/>
        </w:rPr>
        <w:t xml:space="preserve"> </w:t>
      </w:r>
      <w:r>
        <w:fldChar w:fldCharType="begin"/>
      </w:r>
      <w:r w:rsidR="00A6138E">
        <w:rPr>
          <w:lang w:val="en-GB"/>
        </w:rPr>
        <w:instrText xml:space="preserve"> ADDIN ZOTERO_ITEM CSL_CITATION {"citationID":"1s2mIcJO","properties":{"formattedCitation":"Wong, 76.","plainCitation":"Wong, 76.","noteIndex":13},"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Pr="00F22344">
        <w:rPr>
          <w:rFonts w:cs="Calibri"/>
          <w:lang w:val="en-GB"/>
        </w:rPr>
        <w:t>Wong, 76.</w:t>
      </w:r>
      <w:r>
        <w:fldChar w:fldCharType="end"/>
      </w:r>
    </w:p>
  </w:footnote>
  <w:footnote w:id="14">
    <w:p w14:paraId="484EA621" w14:textId="0E4838B0"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A6138E">
        <w:rPr>
          <w:lang w:val="en-GB"/>
        </w:rPr>
        <w:instrText xml:space="preserve"> ADDIN ZOTERO_ITEM CSL_CITATION {"citationID":"9lYGBPJc","properties":{"formattedCitation":"Nielsen i Chuang, \\uc0\\u8222{}Quantum Computation and Quantum Information\\uc0\\u8221{}, 13\\uc0\\u8211{}14.","plainCitation":"Nielsen i Chuang, „Quantum Computation and Quantum Information”, 13–14.","noteIndex":14},"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F257C0">
        <w:rPr>
          <w:rFonts w:cs="Calibri"/>
          <w:szCs w:val="24"/>
          <w:lang w:val="en-GB"/>
        </w:rPr>
        <w:t xml:space="preserve">Nielsen </w:t>
      </w:r>
      <w:proofErr w:type="spellStart"/>
      <w:r w:rsidRPr="00F257C0">
        <w:rPr>
          <w:rFonts w:cs="Calibri"/>
          <w:szCs w:val="24"/>
          <w:lang w:val="en-GB"/>
        </w:rPr>
        <w:t>i</w:t>
      </w:r>
      <w:proofErr w:type="spellEnd"/>
      <w:r w:rsidRPr="00F257C0">
        <w:rPr>
          <w:rFonts w:cs="Calibri"/>
          <w:szCs w:val="24"/>
          <w:lang w:val="en-GB"/>
        </w:rPr>
        <w:t xml:space="preserve"> Chuang, „Quantum Computation and Quantum Information”, 13–14.</w:t>
      </w:r>
      <w:r>
        <w:fldChar w:fldCharType="end"/>
      </w:r>
    </w:p>
  </w:footnote>
  <w:footnote w:id="15">
    <w:p w14:paraId="4AA3A17E" w14:textId="192E96D8"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A6138E">
        <w:rPr>
          <w:lang w:val="en-GB"/>
        </w:rPr>
        <w:instrText xml:space="preserve"> ADDIN ZOTERO_ITEM CSL_CITATION {"citationID":"C95wGRFd","properties":{"formattedCitation":"Wong, {\\i{}Introduction to Classical and Quantum Computing}, 190.","plainCitation":"Wong, Introduction to Classical and Quantum Computing, 190.","noteIndex":15},"citationItems":[{"id":21,"uris":["http://zotero.org/users/local/D6FNbLRW/items/PU8TYFVU"],"itemData":{"id":21,"type":"book","ISBN":"9798985593105","language":"en","note":"OCLC: 1308951401","source":"Open WorldCat","title":"Introduction to classical and quantum computing","author":[{"family":"Wong","given":"Thomas G"}],"issued":{"date-parts":[["2022"]]}},"locator":"190","label":"page"}],"schema":"https://github.com/citation-style-language/schema/raw/master/csl-citation.json"} </w:instrText>
      </w:r>
      <w:r>
        <w:fldChar w:fldCharType="separate"/>
      </w:r>
      <w:r w:rsidRPr="00F257C0">
        <w:rPr>
          <w:rFonts w:cs="Calibri"/>
          <w:szCs w:val="24"/>
          <w:lang w:val="en-GB"/>
        </w:rPr>
        <w:t xml:space="preserve">Wong, </w:t>
      </w:r>
      <w:r w:rsidRPr="00F257C0">
        <w:rPr>
          <w:rFonts w:cs="Calibri"/>
          <w:i/>
          <w:iCs/>
          <w:szCs w:val="24"/>
          <w:lang w:val="en-GB"/>
        </w:rPr>
        <w:t>Introduction to Classical and Quantum Computing</w:t>
      </w:r>
      <w:r w:rsidRPr="00F257C0">
        <w:rPr>
          <w:rFonts w:cs="Calibri"/>
          <w:szCs w:val="24"/>
          <w:lang w:val="en-GB"/>
        </w:rPr>
        <w:t>, 190.</w:t>
      </w:r>
      <w:r>
        <w:fldChar w:fldCharType="end"/>
      </w:r>
    </w:p>
  </w:footnote>
  <w:footnote w:id="16">
    <w:p w14:paraId="781FA38D" w14:textId="29C68237"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A6138E">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1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Pr="00F257C0">
        <w:rPr>
          <w:rFonts w:cs="Calibri"/>
          <w:szCs w:val="24"/>
          <w:lang w:val="en-GB"/>
        </w:rPr>
        <w:t xml:space="preserve">Nielsen </w:t>
      </w:r>
      <w:proofErr w:type="spellStart"/>
      <w:r w:rsidRPr="00F257C0">
        <w:rPr>
          <w:rFonts w:cs="Calibri"/>
          <w:szCs w:val="24"/>
          <w:lang w:val="en-GB"/>
        </w:rPr>
        <w:t>i</w:t>
      </w:r>
      <w:proofErr w:type="spellEnd"/>
      <w:r w:rsidRPr="00F257C0">
        <w:rPr>
          <w:rFonts w:cs="Calibri"/>
          <w:szCs w:val="24"/>
          <w:lang w:val="en-GB"/>
        </w:rPr>
        <w:t xml:space="preserve"> Chuang, „Quantum Computation and Quantum Information”, 278, 353–94.</w:t>
      </w:r>
      <w:r>
        <w:fldChar w:fldCharType="end"/>
      </w:r>
    </w:p>
  </w:footnote>
  <w:footnote w:id="17">
    <w:p w14:paraId="53B160BE" w14:textId="4D0956EF" w:rsidR="00CC35D7" w:rsidRPr="00CC35D7" w:rsidRDefault="00CC35D7">
      <w:pPr>
        <w:pStyle w:val="Tekstprzypisudolnego"/>
        <w:rPr>
          <w:lang w:val="en-GB"/>
        </w:rPr>
      </w:pPr>
      <w:r>
        <w:rPr>
          <w:rStyle w:val="Odwoanieprzypisudolnego"/>
        </w:rPr>
        <w:footnoteRef/>
      </w:r>
      <w:r w:rsidRPr="00CC35D7">
        <w:rPr>
          <w:lang w:val="en-GB"/>
        </w:rPr>
        <w:t xml:space="preserve"> </w:t>
      </w:r>
      <w:r>
        <w:fldChar w:fldCharType="begin"/>
      </w:r>
      <w:r w:rsidR="00A6138E">
        <w:rPr>
          <w:lang w:val="en-GB"/>
        </w:rPr>
        <w:instrText xml:space="preserve"> ADDIN ZOTERO_ITEM CSL_CITATION {"citationID":"AzIieTRb","properties":{"formattedCitation":"Nielsen i Chuang, 13\\uc0\\u8211{}14.","plainCitation":"Nielsen i Chuang, 13–14.","noteIndex":17},"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196E0A">
        <w:rPr>
          <w:rFonts w:cs="Calibri"/>
          <w:szCs w:val="24"/>
          <w:lang w:val="en-GB"/>
        </w:rPr>
        <w:t xml:space="preserve">Nielsen </w:t>
      </w:r>
      <w:proofErr w:type="spellStart"/>
      <w:r w:rsidRPr="00196E0A">
        <w:rPr>
          <w:rFonts w:cs="Calibri"/>
          <w:szCs w:val="24"/>
          <w:lang w:val="en-GB"/>
        </w:rPr>
        <w:t>i</w:t>
      </w:r>
      <w:proofErr w:type="spellEnd"/>
      <w:r w:rsidRPr="00196E0A">
        <w:rPr>
          <w:rFonts w:cs="Calibri"/>
          <w:szCs w:val="24"/>
          <w:lang w:val="en-GB"/>
        </w:rPr>
        <w:t xml:space="preserve"> Chuang, 13–14.</w:t>
      </w:r>
      <w:r>
        <w:fldChar w:fldCharType="end"/>
      </w:r>
    </w:p>
  </w:footnote>
  <w:footnote w:id="18">
    <w:p w14:paraId="15194416" w14:textId="2CA8B7EA" w:rsidR="007D5940" w:rsidRPr="007D5940" w:rsidRDefault="007D5940">
      <w:pPr>
        <w:pStyle w:val="Tekstprzypisudolnego"/>
        <w:rPr>
          <w:lang w:val="en-GB"/>
        </w:rPr>
      </w:pPr>
      <w:r>
        <w:rPr>
          <w:rStyle w:val="Odwoanieprzypisudolnego"/>
        </w:rPr>
        <w:footnoteRef/>
      </w:r>
      <w:r w:rsidRPr="007D5940">
        <w:rPr>
          <w:lang w:val="en-GB"/>
        </w:rPr>
        <w:t xml:space="preserve"> </w:t>
      </w:r>
      <w:r>
        <w:fldChar w:fldCharType="begin"/>
      </w:r>
      <w:r w:rsidR="00A6138E">
        <w:rPr>
          <w:lang w:val="en-GB"/>
        </w:rPr>
        <w:instrText xml:space="preserve"> ADDIN ZOTERO_ITEM CSL_CITATION {"citationID":"UiqE5TLn","properties":{"formattedCitation":"Wong, {\\i{}Introduction to Classical and Quantum Computing}, 237\\uc0\\u8211{}51.","plainCitation":"Wong, Introduction to Classical and Quantum Computing, 237–51.","noteIndex":18},"citationItems":[{"id":21,"uris":["http://zotero.org/users/local/D6FNbLRW/items/PU8TYFVU"],"itemData":{"id":21,"type":"book","ISBN":"9798985593105","language":"en","note":"OCLC: 1308951401","source":"Open WorldCat","title":"Introduction to classical and quantum computing","author":[{"family":"Wong","given":"Thomas G"}],"issued":{"date-parts":[["2022"]]}},"locator":"237-251","label":"page"}],"schema":"https://github.com/citation-style-language/schema/raw/master/csl-citation.json"} </w:instrText>
      </w:r>
      <w:r>
        <w:fldChar w:fldCharType="separate"/>
      </w:r>
      <w:r w:rsidRPr="007D5940">
        <w:rPr>
          <w:rFonts w:cs="Calibri"/>
          <w:szCs w:val="24"/>
          <w:lang w:val="en-GB"/>
        </w:rPr>
        <w:t xml:space="preserve">Wong, </w:t>
      </w:r>
      <w:r w:rsidRPr="007D5940">
        <w:rPr>
          <w:rFonts w:cs="Calibri"/>
          <w:i/>
          <w:iCs/>
          <w:szCs w:val="24"/>
          <w:lang w:val="en-GB"/>
        </w:rPr>
        <w:t>Introduction to Classical and Quantum Computing</w:t>
      </w:r>
      <w:r w:rsidRPr="007D5940">
        <w:rPr>
          <w:rFonts w:cs="Calibri"/>
          <w:szCs w:val="24"/>
          <w:lang w:val="en-GB"/>
        </w:rPr>
        <w:t>, 237–51.</w:t>
      </w:r>
      <w:r>
        <w:fldChar w:fldCharType="end"/>
      </w:r>
    </w:p>
  </w:footnote>
  <w:footnote w:id="19">
    <w:p w14:paraId="3367EAC8" w14:textId="3988DA6E" w:rsidR="000A2F48" w:rsidRPr="000A2F48" w:rsidRDefault="000A2F48">
      <w:pPr>
        <w:pStyle w:val="Tekstprzypisudolnego"/>
        <w:rPr>
          <w:lang w:val="en-GB"/>
        </w:rPr>
      </w:pPr>
      <w:r>
        <w:rPr>
          <w:rStyle w:val="Odwoanieprzypisudolnego"/>
        </w:rPr>
        <w:footnoteRef/>
      </w:r>
      <w:r w:rsidRPr="000A2F48">
        <w:rPr>
          <w:lang w:val="en-GB"/>
        </w:rPr>
        <w:t xml:space="preserve"> </w:t>
      </w:r>
      <w:r>
        <w:fldChar w:fldCharType="begin"/>
      </w:r>
      <w:r w:rsidR="00A6138E">
        <w:rPr>
          <w:lang w:val="en-GB"/>
        </w:rPr>
        <w:instrText xml:space="preserve"> ADDIN ZOTERO_ITEM CSL_CITATION {"citationID":"y3Gfn0fk","properties":{"formattedCitation":"Wong, 11\\uc0\\u8211{}15.","plainCitation":"Wong, 11–15.","noteIndex":19},"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Pr="000A2F48">
        <w:rPr>
          <w:rFonts w:cs="Calibri"/>
          <w:szCs w:val="24"/>
          <w:lang w:val="en-GB"/>
        </w:rPr>
        <w:t>Wong, 11–15.</w:t>
      </w:r>
      <w:r>
        <w:fldChar w:fldCharType="end"/>
      </w:r>
    </w:p>
  </w:footnote>
  <w:footnote w:id="20">
    <w:p w14:paraId="11E40538" w14:textId="2B049588" w:rsidR="00E678D5" w:rsidRPr="00E678D5" w:rsidRDefault="00E678D5">
      <w:pPr>
        <w:pStyle w:val="Tekstprzypisudolnego"/>
        <w:rPr>
          <w:lang w:val="en-GB"/>
        </w:rPr>
      </w:pPr>
      <w:r>
        <w:rPr>
          <w:rStyle w:val="Odwoanieprzypisudolnego"/>
        </w:rPr>
        <w:footnoteRef/>
      </w:r>
      <w:r w:rsidRPr="00E678D5">
        <w:rPr>
          <w:lang w:val="en-GB"/>
        </w:rPr>
        <w:t xml:space="preserve"> </w:t>
      </w:r>
      <w:r>
        <w:fldChar w:fldCharType="begin"/>
      </w:r>
      <w:r>
        <w:rPr>
          <w:lang w:val="en-GB"/>
        </w:rPr>
        <w:instrText xml:space="preserve"> ADDIN ZOTERO_ITEM CSL_CITATION {"citationID":"3PoguLaQ","properties":{"formattedCitation":"Nielsen i Chuang, \\uc0\\u8222{}Quantum Computation and Quantum Information\\uc0\\u8221{}, 49.","plainCitation":"Nielsen i Chuang, „Quantum Computation and Quantum Information”, 49.","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49","label":"page"}],"schema":"https://github.com/citation-style-language/schema/raw/master/csl-citation.json"} </w:instrText>
      </w:r>
      <w:r>
        <w:fldChar w:fldCharType="separate"/>
      </w:r>
      <w:r w:rsidRPr="00E678D5">
        <w:rPr>
          <w:rFonts w:cs="Calibri"/>
          <w:szCs w:val="24"/>
          <w:lang w:val="en-GB"/>
        </w:rPr>
        <w:t>Nielsen i Chuang, „Quantum Computation and Quantum Information”, 49.</w:t>
      </w:r>
      <w:r>
        <w:fldChar w:fldCharType="end"/>
      </w:r>
    </w:p>
  </w:footnote>
  <w:footnote w:id="21">
    <w:p w14:paraId="3BB7D4EC" w14:textId="62D7E7F5" w:rsidR="00A70089" w:rsidRPr="000A2F48" w:rsidRDefault="00A70089" w:rsidP="00A70089">
      <w:pPr>
        <w:pStyle w:val="Tekstprzypisudolnego"/>
        <w:rPr>
          <w:lang w:val="en-GB"/>
        </w:rPr>
      </w:pPr>
      <w:r>
        <w:rPr>
          <w:rStyle w:val="Odwoanieprzypisudolnego"/>
        </w:rPr>
        <w:footnoteRef/>
      </w:r>
      <w:r w:rsidRPr="000A2F48">
        <w:rPr>
          <w:lang w:val="en-GB"/>
        </w:rPr>
        <w:t xml:space="preserve"> </w:t>
      </w:r>
      <w:r>
        <w:fldChar w:fldCharType="begin"/>
      </w:r>
      <w:r w:rsidR="00E678D5">
        <w:rPr>
          <w:lang w:val="en-GB"/>
        </w:rPr>
        <w:instrText xml:space="preserve"> ADDIN ZOTERO_ITEM CSL_CITATION {"citationID":"Airtxz0D","properties":{"formattedCitation":"Nielsen i Chuang, 98\\uc0\\u8211{}110.","plainCitation":"Nielsen i Chuang, 98–110.","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E678D5" w:rsidRPr="00E678D5">
        <w:rPr>
          <w:rFonts w:cs="Calibri"/>
          <w:szCs w:val="24"/>
        </w:rPr>
        <w:t xml:space="preserve">Nielsen i </w:t>
      </w:r>
      <w:proofErr w:type="spellStart"/>
      <w:r w:rsidR="00E678D5" w:rsidRPr="00E678D5">
        <w:rPr>
          <w:rFonts w:cs="Calibri"/>
          <w:szCs w:val="24"/>
        </w:rPr>
        <w:t>Chuang</w:t>
      </w:r>
      <w:proofErr w:type="spellEnd"/>
      <w:r w:rsidR="00E678D5" w:rsidRPr="00E678D5">
        <w:rPr>
          <w:rFonts w:cs="Calibri"/>
          <w:szCs w:val="24"/>
        </w:rPr>
        <w:t>, 98–110.</w:t>
      </w:r>
      <w:r>
        <w:fldChar w:fldCharType="end"/>
      </w:r>
    </w:p>
  </w:footnote>
  <w:footnote w:id="22">
    <w:p w14:paraId="16702A0B" w14:textId="26FD8F02" w:rsidR="00A70089" w:rsidRPr="000B4D1E" w:rsidRDefault="00A70089" w:rsidP="00A70089">
      <w:pPr>
        <w:pStyle w:val="Tekstprzypisudolnego"/>
        <w:rPr>
          <w:lang w:val="en-GB"/>
        </w:rPr>
      </w:pPr>
      <w:r>
        <w:rPr>
          <w:rStyle w:val="Odwoanieprzypisudolnego"/>
        </w:rPr>
        <w:footnoteRef/>
      </w:r>
      <w:r w:rsidRPr="000B4D1E">
        <w:rPr>
          <w:lang w:val="en-GB"/>
        </w:rPr>
        <w:t xml:space="preserve"> </w:t>
      </w:r>
      <w:r>
        <w:fldChar w:fldCharType="begin"/>
      </w:r>
      <w:r w:rsidR="00A6138E">
        <w:rPr>
          <w:lang w:val="en-GB"/>
        </w:rPr>
        <w:instrText xml:space="preserve"> ADDIN ZOTERO_ITEM CSL_CITATION {"citationID":"Qp4lBsES","properties":{"formattedCitation":"Wong, {\\i{}Introduction to Classical and Quantum Computing}, 108\\uc0\\u8211{}10.","plainCitation":"Wong, Introduction to Classical and Quantum Computing, 108–10.","noteIndex":21},"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 xml:space="preserve">Wong, </w:t>
      </w:r>
      <w:r w:rsidRPr="000B4D1E">
        <w:rPr>
          <w:rFonts w:cs="Calibri"/>
          <w:i/>
          <w:iCs/>
          <w:szCs w:val="24"/>
          <w:lang w:val="en-GB"/>
        </w:rPr>
        <w:t>Introduction to Classical and Quantum Computing</w:t>
      </w:r>
      <w:r w:rsidRPr="000B4D1E">
        <w:rPr>
          <w:rFonts w:cs="Calibri"/>
          <w:szCs w:val="24"/>
          <w:lang w:val="en-GB"/>
        </w:rPr>
        <w:t>, 108–10.</w:t>
      </w:r>
      <w:r>
        <w:fldChar w:fldCharType="end"/>
      </w:r>
    </w:p>
  </w:footnote>
  <w:footnote w:id="23">
    <w:p w14:paraId="08A789F5" w14:textId="74BDDF1E" w:rsidR="00324844" w:rsidRPr="00324844" w:rsidRDefault="00324844">
      <w:pPr>
        <w:pStyle w:val="Tekstprzypisudolnego"/>
        <w:rPr>
          <w:lang w:val="en-GB"/>
        </w:rPr>
      </w:pPr>
      <w:r>
        <w:rPr>
          <w:rStyle w:val="Odwoanieprzypisudolnego"/>
        </w:rPr>
        <w:footnoteRef/>
      </w:r>
      <w:r w:rsidRPr="00324844">
        <w:rPr>
          <w:lang w:val="en-GB"/>
        </w:rPr>
        <w:t xml:space="preserve"> </w:t>
      </w:r>
      <w:r>
        <w:fldChar w:fldCharType="begin"/>
      </w:r>
      <w:r w:rsidR="00E678D5">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23},"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 xml:space="preserve">Merrill M. Flood, „The Traveling-Salesman Problem”, </w:t>
      </w:r>
      <w:r w:rsidRPr="00324844">
        <w:rPr>
          <w:rFonts w:cs="Calibri"/>
          <w:i/>
          <w:iCs/>
          <w:szCs w:val="24"/>
          <w:lang w:val="en-GB"/>
        </w:rPr>
        <w:t>Operations Research</w:t>
      </w:r>
      <w:r w:rsidRPr="00324844">
        <w:rPr>
          <w:rFonts w:cs="Calibri"/>
          <w:szCs w:val="24"/>
          <w:lang w:val="en-GB"/>
        </w:rPr>
        <w:t xml:space="preserve"> 4, nr 1 (1956): 61.</w:t>
      </w:r>
      <w:r>
        <w:fldChar w:fldCharType="end"/>
      </w:r>
    </w:p>
  </w:footnote>
  <w:footnote w:id="24">
    <w:p w14:paraId="79DEB8D1" w14:textId="36BB9173" w:rsidR="00EF1591" w:rsidRPr="00A94E54" w:rsidRDefault="00EF1591">
      <w:pPr>
        <w:pStyle w:val="Tekstprzypisudolnego"/>
        <w:rPr>
          <w:lang w:val="en-GB"/>
        </w:rPr>
      </w:pPr>
      <w:r>
        <w:rPr>
          <w:rStyle w:val="Odwoanieprzypisudolnego"/>
        </w:rPr>
        <w:footnoteRef/>
      </w:r>
      <w:r w:rsidRPr="00A94E54">
        <w:rPr>
          <w:lang w:val="en-GB"/>
        </w:rPr>
        <w:t xml:space="preserve"> </w:t>
      </w:r>
      <w:r>
        <w:fldChar w:fldCharType="begin"/>
      </w:r>
      <w:r w:rsidR="00E678D5">
        <w:rPr>
          <w:lang w:val="en-GB"/>
        </w:rPr>
        <w:instrText xml:space="preserve"> ADDIN ZOTERO_ITEM CSL_CITATION {"citationID":"k73wMxbB","properties":{"formattedCitation":"Flood, \\uc0\\u8222{}The Traveling-Salesman Problem\\uc0\\u8221{}.","plainCitation":"Flood, „The Traveling-Salesman Problem”.","noteIndex":24},"citationItems":[{"id":33,"uris":["http://zotero.org/users/local/D6FNbLRW/items/TDHIKFEM"],"itemData":{"id":33,"type":"article-journal","container-title":"Operations Research","ISSN":"0030-364X","issue":"1","note":"publisher: INFORMS","page":"61-75","source":"JSTOR","title":"The Traveling-Salesman Problem","volume":"4","author":[{"family":"Flood","given":"Merrill M."}],"issued":{"date-parts":[["1956"]]}}}],"schema":"https://github.com/citation-style-language/schema/raw/master/csl-citation.json"} </w:instrText>
      </w:r>
      <w:r>
        <w:fldChar w:fldCharType="separate"/>
      </w:r>
      <w:r w:rsidR="00A94E54" w:rsidRPr="00A94E54">
        <w:rPr>
          <w:rFonts w:cs="Calibri"/>
          <w:szCs w:val="24"/>
          <w:lang w:val="en-GB"/>
        </w:rPr>
        <w:t>Flood, „The Traveling-Salesman Problem”.</w:t>
      </w:r>
      <w:r>
        <w:fldChar w:fldCharType="end"/>
      </w:r>
    </w:p>
  </w:footnote>
  <w:footnote w:id="25">
    <w:p w14:paraId="390E89D4" w14:textId="0AAB5DAC" w:rsidR="00A94E54" w:rsidRPr="00A94E54" w:rsidRDefault="00A94E54">
      <w:pPr>
        <w:pStyle w:val="Tekstprzypisudolnego"/>
        <w:rPr>
          <w:lang w:val="en-GB"/>
        </w:rPr>
      </w:pPr>
      <w:r>
        <w:rPr>
          <w:rStyle w:val="Odwoanieprzypisudolnego"/>
        </w:rPr>
        <w:footnoteRef/>
      </w:r>
      <w:r w:rsidRPr="00A94E54">
        <w:rPr>
          <w:lang w:val="en-GB"/>
        </w:rPr>
        <w:t xml:space="preserve"> </w:t>
      </w:r>
      <w:r>
        <w:fldChar w:fldCharType="begin"/>
      </w:r>
      <w:r w:rsidR="00E678D5">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25},"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 xml:space="preserve">G. B. Dantzig i J. H. Ramser, „The Truck Dispatching Problem”, </w:t>
      </w:r>
      <w:r w:rsidRPr="00A94E54">
        <w:rPr>
          <w:rFonts w:cs="Calibri"/>
          <w:i/>
          <w:iCs/>
          <w:szCs w:val="24"/>
          <w:lang w:val="en-GB"/>
        </w:rPr>
        <w:t>Management Science</w:t>
      </w:r>
      <w:r w:rsidRPr="00A94E54">
        <w:rPr>
          <w:rFonts w:cs="Calibri"/>
          <w:szCs w:val="24"/>
          <w:lang w:val="en-GB"/>
        </w:rPr>
        <w:t xml:space="preserve"> 6, nr 1 (październik 1959): 80–81, https://doi.org/10.1287/mnsc.6.1.80.</w:t>
      </w:r>
      <w:r>
        <w:fldChar w:fldCharType="end"/>
      </w:r>
    </w:p>
  </w:footnote>
  <w:footnote w:id="26">
    <w:p w14:paraId="13D6405D" w14:textId="63EBA3B3" w:rsidR="00B64B33" w:rsidRPr="00B64B33" w:rsidRDefault="00B64B33">
      <w:pPr>
        <w:pStyle w:val="Tekstprzypisudolnego"/>
        <w:rPr>
          <w:lang w:val="en-GB"/>
        </w:rPr>
      </w:pPr>
      <w:r>
        <w:rPr>
          <w:rStyle w:val="Odwoanieprzypisudolnego"/>
        </w:rPr>
        <w:footnoteRef/>
      </w:r>
      <w:r w:rsidRPr="00B64B33">
        <w:rPr>
          <w:lang w:val="en-GB"/>
        </w:rPr>
        <w:t xml:space="preserve"> </w:t>
      </w:r>
      <w:r>
        <w:fldChar w:fldCharType="begin"/>
      </w:r>
      <w:r w:rsidR="00E678D5">
        <w:rPr>
          <w:lang w:val="en-GB"/>
        </w:rPr>
        <w:instrText xml:space="preserve"> ADDIN ZOTERO_ITEM CSL_CITATION {"citationID":"ErlD4wk4","properties":{"formattedCitation":"Dantzig i Ramser, \\uc0\\u8222{}The Truck Dispatching Problem\\uc0\\u8221{}.","plainCitation":"Dantzig i Ramser, „The Truck Dispatching Problem”.","noteIndex":26},"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schema":"https://github.com/citation-style-language/schema/raw/master/csl-citation.json"} </w:instrText>
      </w:r>
      <w:r>
        <w:fldChar w:fldCharType="separate"/>
      </w:r>
      <w:r w:rsidRPr="00B64B33">
        <w:rPr>
          <w:rFonts w:cs="Calibri"/>
          <w:szCs w:val="24"/>
          <w:lang w:val="en-GB"/>
        </w:rPr>
        <w:t xml:space="preserve">Dantzig </w:t>
      </w:r>
      <w:proofErr w:type="spellStart"/>
      <w:r w:rsidRPr="00B64B33">
        <w:rPr>
          <w:rFonts w:cs="Calibri"/>
          <w:szCs w:val="24"/>
          <w:lang w:val="en-GB"/>
        </w:rPr>
        <w:t>i</w:t>
      </w:r>
      <w:proofErr w:type="spellEnd"/>
      <w:r w:rsidRPr="00B64B33">
        <w:rPr>
          <w:rFonts w:cs="Calibri"/>
          <w:szCs w:val="24"/>
          <w:lang w:val="en-GB"/>
        </w:rPr>
        <w:t xml:space="preserve"> </w:t>
      </w:r>
      <w:proofErr w:type="spellStart"/>
      <w:r w:rsidRPr="00B64B33">
        <w:rPr>
          <w:rFonts w:cs="Calibri"/>
          <w:szCs w:val="24"/>
          <w:lang w:val="en-GB"/>
        </w:rPr>
        <w:t>Ramser</w:t>
      </w:r>
      <w:proofErr w:type="spellEnd"/>
      <w:r w:rsidRPr="00B64B33">
        <w:rPr>
          <w:rFonts w:cs="Calibri"/>
          <w:szCs w:val="24"/>
          <w:lang w:val="en-GB"/>
        </w:rPr>
        <w:t>, „The Truck Dispatching Problem”.</w:t>
      </w:r>
      <w:r>
        <w:fldChar w:fldCharType="end"/>
      </w:r>
    </w:p>
  </w:footnote>
  <w:footnote w:id="27">
    <w:p w14:paraId="3ED64C5D" w14:textId="4EFD01CA"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A6138E">
        <w:rPr>
          <w:lang w:val="en-GB"/>
        </w:rPr>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26},"citationItems":[{"id":37,"uris":["http://zotero.org/users/local/D6FNbLRW/items/4PZSDTVG"],"itemData":{"id":37,"type":"chapter","abstract":"Imagine an operating system whose daily operation includes accessing various files of a library F, one at a time. Let us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8B427C">
        <w:rPr>
          <w:rFonts w:cs="Calibri"/>
          <w:szCs w:val="24"/>
          <w:lang w:val="en-GB"/>
        </w:rPr>
        <w:t xml:space="preserve">Vaughan R. Pratt, „An n Log n Algorithm to Distribute n Records Optimally in a Sequential Access File”,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112–18, https://doi.org/10.1007/978-1-4684-2001-2_11.</w:t>
      </w:r>
      <w:r>
        <w:fldChar w:fldCharType="end"/>
      </w:r>
    </w:p>
  </w:footnote>
  <w:footnote w:id="28">
    <w:p w14:paraId="1008E710" w14:textId="1EBC3B1D"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E678D5">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28},"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Pr="008B427C">
        <w:rPr>
          <w:rFonts w:cs="Calibri"/>
          <w:szCs w:val="24"/>
          <w:lang w:val="en-GB"/>
        </w:rPr>
        <w:t xml:space="preserve">Richard M. Karp, „Reducibility among Combinatorial Problems”,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94, https://doi.org/10.1007/978-1-4684-2001-2_9.</w:t>
      </w:r>
      <w:r>
        <w:fldChar w:fldCharType="end"/>
      </w:r>
    </w:p>
  </w:footnote>
  <w:footnote w:id="29">
    <w:p w14:paraId="35947F34" w14:textId="1DA5B243" w:rsidR="008B1840" w:rsidRPr="008B1840" w:rsidRDefault="008B1840">
      <w:pPr>
        <w:pStyle w:val="Tekstprzypisudolnego"/>
        <w:rPr>
          <w:lang w:val="en-GB"/>
        </w:rPr>
      </w:pPr>
      <w:r>
        <w:rPr>
          <w:rStyle w:val="Odwoanieprzypisudolnego"/>
        </w:rPr>
        <w:footnoteRef/>
      </w:r>
      <w:r w:rsidRPr="008B1840">
        <w:rPr>
          <w:lang w:val="en-GB"/>
        </w:rPr>
        <w:t xml:space="preserve"> </w:t>
      </w:r>
      <w:r>
        <w:fldChar w:fldCharType="begin"/>
      </w:r>
      <w:r w:rsidR="00E678D5">
        <w:rPr>
          <w:lang w:val="en-GB"/>
        </w:rPr>
        <w:instrText xml:space="preserve"> ADDIN ZOTERO_ITEM CSL_CITATION {"citationID":"dkfUjHxL","properties":{"formattedCitation":"Dantzig i Ramser, \\uc0\\u8222{}The Truck Dispatching Problem\\uc0\\u8221{}, 81.","plainCitation":"Dantzig i Ramser, „The Truck Dispatching Problem”, 81.","noteIndex":29},"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Pr="008B1840">
        <w:rPr>
          <w:rFonts w:cs="Calibri"/>
          <w:szCs w:val="24"/>
          <w:lang w:val="en-GB"/>
        </w:rPr>
        <w:t xml:space="preserve">Dantzig </w:t>
      </w:r>
      <w:proofErr w:type="spellStart"/>
      <w:r w:rsidRPr="008B1840">
        <w:rPr>
          <w:rFonts w:cs="Calibri"/>
          <w:szCs w:val="24"/>
          <w:lang w:val="en-GB"/>
        </w:rPr>
        <w:t>i</w:t>
      </w:r>
      <w:proofErr w:type="spellEnd"/>
      <w:r w:rsidRPr="008B1840">
        <w:rPr>
          <w:rFonts w:cs="Calibri"/>
          <w:szCs w:val="24"/>
          <w:lang w:val="en-GB"/>
        </w:rPr>
        <w:t xml:space="preserve"> </w:t>
      </w:r>
      <w:proofErr w:type="spellStart"/>
      <w:r w:rsidRPr="008B1840">
        <w:rPr>
          <w:rFonts w:cs="Calibri"/>
          <w:szCs w:val="24"/>
          <w:lang w:val="en-GB"/>
        </w:rPr>
        <w:t>Ramser</w:t>
      </w:r>
      <w:proofErr w:type="spellEnd"/>
      <w:r w:rsidRPr="008B1840">
        <w:rPr>
          <w:rFonts w:cs="Calibri"/>
          <w:szCs w:val="24"/>
          <w:lang w:val="en-GB"/>
        </w:rPr>
        <w:t>, „The Truck Dispatching Problem”, 81.</w:t>
      </w:r>
      <w:r>
        <w:fldChar w:fldCharType="end"/>
      </w:r>
    </w:p>
  </w:footnote>
  <w:footnote w:id="30">
    <w:p w14:paraId="75B36524" w14:textId="59B08B1B"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E678D5">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A Fundamental Problem in Vehicle Routing”, </w:t>
      </w:r>
      <w:r w:rsidRPr="00EC3E8A">
        <w:rPr>
          <w:rFonts w:cs="Calibri"/>
          <w:i/>
          <w:iCs/>
          <w:szCs w:val="24"/>
          <w:lang w:val="en-GB"/>
        </w:rPr>
        <w:t>Networks</w:t>
      </w:r>
      <w:r w:rsidRPr="00EC3E8A">
        <w:rPr>
          <w:rFonts w:cs="Calibri"/>
          <w:szCs w:val="24"/>
          <w:lang w:val="en-GB"/>
        </w:rPr>
        <w:t xml:space="preserve"> 4, nr 1 (1974): 35–36, https://doi.org/10.1002/net.3230040105.</w:t>
      </w:r>
      <w:r>
        <w:fldChar w:fldCharType="end"/>
      </w:r>
    </w:p>
  </w:footnote>
  <w:footnote w:id="31">
    <w:p w14:paraId="5633007B" w14:textId="3E2BF2AB"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E678D5">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1},"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 xml:space="preserve">J. K. Lenstra i A. H. G. Rinnooy Kan, „Complexity of Vehicle Routing and Scheduling Problems”, </w:t>
      </w:r>
      <w:r w:rsidRPr="00EC3E8A">
        <w:rPr>
          <w:rFonts w:cs="Calibri"/>
          <w:i/>
          <w:iCs/>
          <w:szCs w:val="24"/>
          <w:lang w:val="en-GB"/>
        </w:rPr>
        <w:t>Networks</w:t>
      </w:r>
      <w:r w:rsidRPr="00EC3E8A">
        <w:rPr>
          <w:rFonts w:cs="Calibri"/>
          <w:szCs w:val="24"/>
          <w:lang w:val="en-GB"/>
        </w:rPr>
        <w:t xml:space="preserve"> 11, nr 2 (1981): 221–27, https://doi.org/10.1002/net.3230110211.</w:t>
      </w:r>
      <w:r>
        <w:fldChar w:fldCharType="end"/>
      </w:r>
    </w:p>
  </w:footnote>
  <w:footnote w:id="32">
    <w:p w14:paraId="29D8ECE0" w14:textId="42EBD291"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E678D5">
        <w:rPr>
          <w:lang w:val="en-GB"/>
        </w:rPr>
        <w:instrText xml:space="preserve"> ADDIN ZOTERO_ITEM CSL_CITATION {"citationID":"YfdrrNiD","properties":{"formattedCitation":"Orloff, \\uc0\\u8222{}A Fundamental Problem in Vehicle Routing\\uc0\\u8221{}.","plainCitation":"Orloff, „A Fundamental Problem in Vehicle Routing”.","noteIndex":32},"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 „A Fundamental Problem in Vehicle Routing”.</w:t>
      </w:r>
      <w:r>
        <w:fldChar w:fldCharType="end"/>
      </w:r>
    </w:p>
  </w:footnote>
  <w:footnote w:id="33">
    <w:p w14:paraId="11E9EBCD" w14:textId="7A3C7CBD"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E678D5">
        <w:rPr>
          <w:lang w:val="en-GB"/>
        </w:rPr>
        <w:instrText xml:space="preserve"> ADDIN ZOTERO_ITEM CSL_CITATION {"citationID":"7GBDi9kc","properties":{"formattedCitation":"Karp, \\uc0\\u8222{}Reducibility among Combinatorial Problems\\uc0\\u8221{}.","plainCitation":"Karp, „Reducibility among Combinatorial Problems”.","noteIndex":33},"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 „Reducibility among Combinatorial Problems”.</w:t>
      </w:r>
      <w:r>
        <w:fldChar w:fldCharType="end"/>
      </w:r>
    </w:p>
  </w:footnote>
  <w:footnote w:id="34">
    <w:p w14:paraId="03B4AE6D" w14:textId="41AF9219"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E678D5">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34},"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proofErr w:type="spellStart"/>
      <w:r w:rsidRPr="005B6EE7">
        <w:rPr>
          <w:rFonts w:cs="Calibri"/>
          <w:szCs w:val="24"/>
          <w:lang w:val="en-GB"/>
        </w:rPr>
        <w:t>Lenstra</w:t>
      </w:r>
      <w:proofErr w:type="spellEnd"/>
      <w:r w:rsidRPr="005B6EE7">
        <w:rPr>
          <w:rFonts w:cs="Calibri"/>
          <w:szCs w:val="24"/>
          <w:lang w:val="en-GB"/>
        </w:rPr>
        <w:t xml:space="preserve"> </w:t>
      </w:r>
      <w:proofErr w:type="spellStart"/>
      <w:r w:rsidRPr="005B6EE7">
        <w:rPr>
          <w:rFonts w:cs="Calibri"/>
          <w:szCs w:val="24"/>
          <w:lang w:val="en-GB"/>
        </w:rPr>
        <w:t>i</w:t>
      </w:r>
      <w:proofErr w:type="spellEnd"/>
      <w:r w:rsidRPr="005B6EE7">
        <w:rPr>
          <w:rFonts w:cs="Calibri"/>
          <w:szCs w:val="24"/>
          <w:lang w:val="en-GB"/>
        </w:rPr>
        <w:t xml:space="preserve"> Kan, „Complexity of Vehicle Routing and Scheduling Problems”, 223.</w:t>
      </w:r>
      <w:r>
        <w:fldChar w:fldCharType="end"/>
      </w:r>
    </w:p>
  </w:footnote>
  <w:footnote w:id="35">
    <w:p w14:paraId="3E353096" w14:textId="2EBD6325" w:rsidR="00200760" w:rsidRPr="009F413F" w:rsidRDefault="00200760">
      <w:pPr>
        <w:pStyle w:val="Tekstprzypisudolnego"/>
        <w:rPr>
          <w:lang w:val="en-GB"/>
        </w:rPr>
      </w:pPr>
      <w:r>
        <w:rPr>
          <w:rStyle w:val="Odwoanieprzypisudolnego"/>
        </w:rPr>
        <w:footnoteRef/>
      </w:r>
      <w:r w:rsidRPr="009F413F">
        <w:rPr>
          <w:lang w:val="en-GB"/>
        </w:rPr>
        <w:t xml:space="preserve"> </w:t>
      </w:r>
      <w:r>
        <w:fldChar w:fldCharType="begin"/>
      </w:r>
      <w:r w:rsidR="00A6138E">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34},"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9F413F" w:rsidRPr="009F413F">
        <w:rPr>
          <w:rFonts w:cs="Calibri"/>
          <w:szCs w:val="24"/>
          <w:lang w:val="en-GB"/>
        </w:rPr>
        <w:t xml:space="preserve">Michael </w:t>
      </w:r>
      <w:proofErr w:type="spellStart"/>
      <w:r w:rsidR="009F413F" w:rsidRPr="009F413F">
        <w:rPr>
          <w:rFonts w:cs="Calibri"/>
          <w:szCs w:val="24"/>
          <w:lang w:val="en-GB"/>
        </w:rPr>
        <w:t>Drexl</w:t>
      </w:r>
      <w:proofErr w:type="spellEnd"/>
      <w:r w:rsidR="009F413F" w:rsidRPr="009F413F">
        <w:rPr>
          <w:rFonts w:cs="Calibri"/>
          <w:szCs w:val="24"/>
          <w:lang w:val="en-GB"/>
        </w:rPr>
        <w:t xml:space="preserve">, „Rich Vehicle Routing in Theory and Practice”, </w:t>
      </w:r>
      <w:r w:rsidR="009F413F" w:rsidRPr="009F413F">
        <w:rPr>
          <w:rFonts w:cs="Calibri"/>
          <w:i/>
          <w:iCs/>
          <w:szCs w:val="24"/>
          <w:lang w:val="en-GB"/>
        </w:rPr>
        <w:t>Logistics Research</w:t>
      </w:r>
      <w:r w:rsidR="009F413F" w:rsidRPr="009F413F">
        <w:rPr>
          <w:rFonts w:cs="Calibri"/>
          <w:szCs w:val="24"/>
          <w:lang w:val="en-GB"/>
        </w:rPr>
        <w:t xml:space="preserve"> 5, nr 1 (1 sierpień 2012): 47, https://doi.org/10.1007/s12159-012-0080-2.</w:t>
      </w:r>
      <w:r>
        <w:fldChar w:fldCharType="end"/>
      </w:r>
    </w:p>
  </w:footnote>
  <w:footnote w:id="36">
    <w:p w14:paraId="733DC646" w14:textId="59B95168" w:rsidR="0072744E" w:rsidRPr="0072744E" w:rsidRDefault="0072744E">
      <w:pPr>
        <w:pStyle w:val="Tekstprzypisudolnego"/>
        <w:rPr>
          <w:lang w:val="en-GB"/>
        </w:rPr>
      </w:pPr>
      <w:r>
        <w:rPr>
          <w:rStyle w:val="Odwoanieprzypisudolnego"/>
        </w:rPr>
        <w:footnoteRef/>
      </w:r>
      <w:r w:rsidRPr="0072744E">
        <w:rPr>
          <w:lang w:val="en-GB"/>
        </w:rPr>
        <w:t xml:space="preserve"> </w:t>
      </w:r>
      <w:r>
        <w:fldChar w:fldCharType="begin"/>
      </w:r>
      <w:r w:rsidR="00A6138E">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35},"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Pr="0072744E">
        <w:rPr>
          <w:rFonts w:cs="Calibri"/>
          <w:szCs w:val="24"/>
          <w:lang w:val="en-GB"/>
        </w:rPr>
        <w:t xml:space="preserve">Samuel Raff, „Routing and Scheduling of Vehicles and Crews: The State of the Art”, </w:t>
      </w:r>
      <w:r w:rsidRPr="0072744E">
        <w:rPr>
          <w:rFonts w:cs="Calibri"/>
          <w:i/>
          <w:iCs/>
          <w:szCs w:val="24"/>
          <w:lang w:val="en-GB"/>
        </w:rPr>
        <w:t>Computers &amp; Operations Research</w:t>
      </w:r>
      <w:r w:rsidRPr="0072744E">
        <w:rPr>
          <w:rFonts w:cs="Calibri"/>
          <w:szCs w:val="24"/>
          <w:lang w:val="en-GB"/>
        </w:rPr>
        <w:t>, Routing and Scheduling of Vehicles and Crews. The State of the Art, 10, nr 2 (1 styczeń 1983): 83–86, https://doi.org/10.1016/0305-0548(83)90030-8.</w:t>
      </w:r>
      <w:r>
        <w:fldChar w:fldCharType="end"/>
      </w:r>
    </w:p>
  </w:footnote>
  <w:footnote w:id="37">
    <w:p w14:paraId="626C4437" w14:textId="4541A3C7" w:rsidR="004B404F" w:rsidRPr="004B404F" w:rsidRDefault="004B404F">
      <w:pPr>
        <w:pStyle w:val="Tekstprzypisudolnego"/>
        <w:rPr>
          <w:lang w:val="en-GB"/>
        </w:rPr>
      </w:pPr>
      <w:r>
        <w:rPr>
          <w:rStyle w:val="Odwoanieprzypisudolnego"/>
        </w:rPr>
        <w:footnoteRef/>
      </w:r>
      <w:r w:rsidRPr="004B404F">
        <w:rPr>
          <w:lang w:val="en-GB"/>
        </w:rPr>
        <w:t xml:space="preserve"> </w:t>
      </w:r>
      <w:r>
        <w:fldChar w:fldCharType="begin"/>
      </w:r>
      <w:r w:rsidR="00E678D5">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37},"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proofErr w:type="spellStart"/>
      <w:r w:rsidRPr="004B404F">
        <w:rPr>
          <w:rFonts w:cs="Calibri"/>
          <w:szCs w:val="24"/>
          <w:lang w:val="en-GB"/>
        </w:rPr>
        <w:t>Tolga</w:t>
      </w:r>
      <w:proofErr w:type="spellEnd"/>
      <w:r w:rsidRPr="004B404F">
        <w:rPr>
          <w:rFonts w:cs="Calibri"/>
          <w:szCs w:val="24"/>
          <w:lang w:val="en-GB"/>
        </w:rPr>
        <w:t xml:space="preserve"> </w:t>
      </w:r>
      <w:proofErr w:type="spellStart"/>
      <w:r w:rsidRPr="004B404F">
        <w:rPr>
          <w:rFonts w:cs="Calibri"/>
          <w:szCs w:val="24"/>
          <w:lang w:val="en-GB"/>
        </w:rPr>
        <w:t>Bektas</w:t>
      </w:r>
      <w:proofErr w:type="spellEnd"/>
      <w:r w:rsidRPr="004B404F">
        <w:rPr>
          <w:rFonts w:cs="Calibri"/>
          <w:szCs w:val="24"/>
          <w:lang w:val="en-GB"/>
        </w:rPr>
        <w:t xml:space="preserve">, „The Multiple Traveling Salesman Problem: An Overview of Formulations and Solution Procedures”, </w:t>
      </w:r>
      <w:r w:rsidRPr="004B404F">
        <w:rPr>
          <w:rFonts w:cs="Calibri"/>
          <w:i/>
          <w:iCs/>
          <w:szCs w:val="24"/>
          <w:lang w:val="en-GB"/>
        </w:rPr>
        <w:t>Omega</w:t>
      </w:r>
      <w:r w:rsidRPr="004B404F">
        <w:rPr>
          <w:rFonts w:cs="Calibri"/>
          <w:szCs w:val="24"/>
          <w:lang w:val="en-GB"/>
        </w:rPr>
        <w:t xml:space="preserve"> 34, nr 3 (1 czerwiec 2006): 212–13, https://doi.org/10.1016/j.omega.2004.10.004.</w:t>
      </w:r>
      <w:r>
        <w:fldChar w:fldCharType="end"/>
      </w:r>
    </w:p>
  </w:footnote>
  <w:footnote w:id="38">
    <w:p w14:paraId="41664CF8" w14:textId="708B1F97" w:rsidR="00717300" w:rsidRPr="009E1EE8" w:rsidRDefault="00717300">
      <w:pPr>
        <w:pStyle w:val="Tekstprzypisudolnego"/>
      </w:pPr>
      <w:r>
        <w:rPr>
          <w:rStyle w:val="Odwoanieprzypisudolnego"/>
        </w:rPr>
        <w:footnoteRef/>
      </w:r>
      <w:r w:rsidRPr="009E1EE8">
        <w:t xml:space="preserve"> </w:t>
      </w:r>
      <w:r>
        <w:fldChar w:fldCharType="begin"/>
      </w:r>
      <w:r w:rsidR="00E678D5">
        <w:instrText xml:space="preserve"> ADDIN ZOTERO_ITEM CSL_CITATION {"citationID":"on8yXDeh","properties":{"formattedCitation":"Bektas, 212\\uc0\\u8211{}13.","plainCitation":"Bektas, 212–13.","noteIndex":38},"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proofErr w:type="spellStart"/>
      <w:r w:rsidRPr="009E1EE8">
        <w:rPr>
          <w:rFonts w:cs="Calibri"/>
          <w:szCs w:val="24"/>
        </w:rPr>
        <w:t>Bektas</w:t>
      </w:r>
      <w:proofErr w:type="spellEnd"/>
      <w:r w:rsidRPr="009E1EE8">
        <w:rPr>
          <w:rFonts w:cs="Calibri"/>
          <w:szCs w:val="24"/>
        </w:rPr>
        <w:t>, 212–13.</w:t>
      </w:r>
      <w:r>
        <w:fldChar w:fldCharType="end"/>
      </w:r>
    </w:p>
  </w:footnote>
  <w:footnote w:id="39">
    <w:p w14:paraId="38D88FA2" w14:textId="03C3972B" w:rsidR="00184CE4" w:rsidRPr="00734A6A" w:rsidRDefault="00184CE4">
      <w:pPr>
        <w:pStyle w:val="Tekstprzypisudolnego"/>
      </w:pPr>
      <w:r>
        <w:rPr>
          <w:rStyle w:val="Odwoanieprzypisudolnego"/>
        </w:rPr>
        <w:footnoteRef/>
      </w:r>
      <w:r w:rsidRPr="00734A6A">
        <w:t xml:space="preserve"> </w:t>
      </w:r>
      <w:r>
        <w:fldChar w:fldCharType="begin"/>
      </w:r>
      <w:r w:rsidR="00A6138E">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38},"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734A6A">
        <w:rPr>
          <w:rFonts w:cs="Calibri"/>
          <w:szCs w:val="24"/>
        </w:rPr>
        <w:t xml:space="preserve">G. Dantzig, R. Fulkerson, i S. Johnson, „Solution of a Large-Scale Traveling-Salesman Problem”, </w:t>
      </w:r>
      <w:r w:rsidRPr="00734A6A">
        <w:rPr>
          <w:rFonts w:cs="Calibri"/>
          <w:i/>
          <w:iCs/>
          <w:szCs w:val="24"/>
        </w:rPr>
        <w:t>Journal of the Operations Research Society of America</w:t>
      </w:r>
      <w:r w:rsidRPr="00734A6A">
        <w:rPr>
          <w:rFonts w:cs="Calibri"/>
          <w:szCs w:val="24"/>
        </w:rPr>
        <w:t xml:space="preserve"> 2, nr 4 (1954): 397–98.</w:t>
      </w:r>
      <w:r>
        <w:fldChar w:fldCharType="end"/>
      </w:r>
    </w:p>
  </w:footnote>
  <w:footnote w:id="40">
    <w:p w14:paraId="5226E5BA" w14:textId="74ED1C4B" w:rsidR="00153031" w:rsidRPr="00153031" w:rsidRDefault="00153031">
      <w:pPr>
        <w:pStyle w:val="Tekstprzypisudolnego"/>
        <w:rPr>
          <w:lang w:val="en-GB"/>
        </w:rPr>
      </w:pPr>
      <w:r>
        <w:rPr>
          <w:rStyle w:val="Odwoanieprzypisudolnego"/>
        </w:rPr>
        <w:footnoteRef/>
      </w:r>
      <w:r w:rsidRPr="00153031">
        <w:rPr>
          <w:lang w:val="en-GB"/>
        </w:rPr>
        <w:t xml:space="preserve"> </w:t>
      </w:r>
      <w:r>
        <w:fldChar w:fldCharType="begin"/>
      </w:r>
      <w:r w:rsidR="00A6138E">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39},"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Pr="00153031">
        <w:rPr>
          <w:rFonts w:cs="Calibri"/>
          <w:szCs w:val="24"/>
          <w:lang w:val="en-GB"/>
        </w:rPr>
        <w:t xml:space="preserve">David Applegate </w:t>
      </w:r>
      <w:proofErr w:type="spellStart"/>
      <w:r w:rsidRPr="00153031">
        <w:rPr>
          <w:rFonts w:cs="Calibri"/>
          <w:szCs w:val="24"/>
          <w:lang w:val="en-GB"/>
        </w:rPr>
        <w:t>i</w:t>
      </w:r>
      <w:proofErr w:type="spellEnd"/>
      <w:r w:rsidRPr="00153031">
        <w:rPr>
          <w:rFonts w:cs="Calibri"/>
          <w:szCs w:val="24"/>
          <w:lang w:val="en-GB"/>
        </w:rPr>
        <w:t xml:space="preserve"> in., „Implementing the Dantzig-Fulkerson-Johnson Algorithm for Large Traveling Salesman Problems”, </w:t>
      </w:r>
      <w:r w:rsidRPr="00153031">
        <w:rPr>
          <w:rFonts w:cs="Calibri"/>
          <w:i/>
          <w:iCs/>
          <w:szCs w:val="24"/>
          <w:lang w:val="en-GB"/>
        </w:rPr>
        <w:t>Mathematical Programming</w:t>
      </w:r>
      <w:r w:rsidRPr="00153031">
        <w:rPr>
          <w:rFonts w:cs="Calibri"/>
          <w:szCs w:val="24"/>
          <w:lang w:val="en-GB"/>
        </w:rPr>
        <w:t xml:space="preserve"> 97, nr 1 (lipiec 2003): 91–153, https://doi.org/10.1007/s10107-003-0440-4.</w:t>
      </w:r>
      <w:r>
        <w:fldChar w:fldCharType="end"/>
      </w:r>
    </w:p>
  </w:footnote>
  <w:footnote w:id="41">
    <w:p w14:paraId="7F291852" w14:textId="50450EAC" w:rsidR="00255060" w:rsidRPr="00255060" w:rsidRDefault="00255060">
      <w:pPr>
        <w:pStyle w:val="Tekstprzypisudolnego"/>
        <w:rPr>
          <w:lang w:val="en-GB"/>
        </w:rPr>
      </w:pPr>
      <w:r>
        <w:rPr>
          <w:rStyle w:val="Odwoanieprzypisudolnego"/>
        </w:rPr>
        <w:footnoteRef/>
      </w:r>
      <w:r w:rsidRPr="00255060">
        <w:rPr>
          <w:lang w:val="en-GB"/>
        </w:rPr>
        <w:t xml:space="preserve"> </w:t>
      </w:r>
      <w:r>
        <w:fldChar w:fldCharType="begin"/>
      </w:r>
      <w:r w:rsidR="00A6138E">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0},"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A6138E">
        <w:rPr>
          <w:rFonts w:ascii="Cambria Math" w:hAnsi="Cambria Math" w:cs="Cambria Math"/>
          <w:lang w:val="en-GB"/>
        </w:rPr>
        <w:instrText>≧</w:instrText>
      </w:r>
      <w:r w:rsidR="00A6138E">
        <w:rPr>
          <w:lang w:val="en-GB"/>
        </w:rPr>
        <w:instrText xml:space="preserve"> n. For t = 1, p </w:instrText>
      </w:r>
      <w:r w:rsidR="00A6138E">
        <w:rPr>
          <w:rFonts w:ascii="Cambria Math" w:hAnsi="Cambria Math" w:cs="Cambria Math"/>
          <w:lang w:val="en-GB"/>
        </w:rPr>
        <w:instrText>≧</w:instrText>
      </w:r>
      <w:r w:rsidR="00A6138E">
        <w:rPr>
          <w:lang w:val="en-GB"/>
        </w:rPr>
        <w:instrText xml:space="preserve"> n, we have the standard traveling salesman problem. Let dij (i </w:instrText>
      </w:r>
      <w:r w:rsidR="00A6138E">
        <w:rPr>
          <w:rFonts w:cs="Calibri"/>
          <w:lang w:val="en-GB"/>
        </w:rPr>
        <w:instrText>≠</w:instrText>
      </w:r>
      <w:r w:rsidR="00A6138E">
        <w:rPr>
          <w:lang w:val="en-GB"/>
        </w:rPr>
        <w:instrText xml:space="preserve"> j = 0, 1, </w:instrText>
      </w:r>
      <w:r w:rsidR="00A6138E">
        <w:rPr>
          <w:rFonts w:cs="Calibri"/>
          <w:lang w:val="en-GB"/>
        </w:rPr>
        <w:instrText>…</w:instrText>
      </w:r>
      <w:r w:rsidR="00A6138E">
        <w:rPr>
          <w:lang w:val="en-GB"/>
        </w:rPr>
        <w:instrText xml:space="preserve"> , n) be the distance covered in traveling from city i to city j. The following integer programming problem will be shown to be equivalent to (1): (2) Minimize the linear form ∑0</w:instrText>
      </w:r>
      <w:r w:rsidR="00A6138E">
        <w:rPr>
          <w:rFonts w:ascii="Cambria Math" w:hAnsi="Cambria Math" w:cs="Cambria Math"/>
          <w:lang w:val="en-GB"/>
        </w:rPr>
        <w:instrText>≦</w:instrText>
      </w:r>
      <w:r w:rsidR="00A6138E">
        <w:rPr>
          <w:lang w:val="en-GB"/>
        </w:rPr>
        <w:instrText>i</w:instrText>
      </w:r>
      <w:r w:rsidR="00A6138E">
        <w:rPr>
          <w:rFonts w:cs="Calibri"/>
          <w:lang w:val="en-GB"/>
        </w:rPr>
        <w:instrText>≠</w:instrText>
      </w:r>
      <w:r w:rsidR="00A6138E">
        <w:rPr>
          <w:lang w:val="en-GB"/>
        </w:rPr>
        <w:instrText>j</w:instrText>
      </w:r>
      <w:r w:rsidR="00A6138E">
        <w:rPr>
          <w:rFonts w:ascii="Cambria Math" w:hAnsi="Cambria Math" w:cs="Cambria Math"/>
          <w:lang w:val="en-GB"/>
        </w:rPr>
        <w:instrText>≦</w:instrText>
      </w:r>
      <w:r w:rsidR="00A6138E">
        <w:rPr>
          <w:lang w:val="en-GB"/>
        </w:rPr>
        <w:instrText>n</w:instrText>
      </w:r>
      <w:r w:rsidR="00A6138E">
        <w:rPr>
          <w:rFonts w:cs="Calibri"/>
          <w:lang w:val="en-GB"/>
        </w:rPr>
        <w:instrText>∑</w:instrText>
      </w:r>
      <w:r w:rsidR="00A6138E">
        <w:rPr>
          <w:lang w:val="en-GB"/>
        </w:rPr>
        <w:instrText xml:space="preserve"> dijxij over the set determined by the relations </w:instrText>
      </w:r>
      <w:r w:rsidR="00A6138E">
        <w:rPr>
          <w:rFonts w:cs="Calibri"/>
          <w:lang w:val="en-GB"/>
        </w:rPr>
        <w:instrText>∑</w:instrText>
      </w:r>
      <w:r w:rsidR="00A6138E">
        <w:rPr>
          <w:lang w:val="en-GB"/>
        </w:rPr>
        <w:instrText>ni=0i</w:instrText>
      </w:r>
      <w:r w:rsidR="00A6138E">
        <w:rPr>
          <w:rFonts w:cs="Calibri"/>
          <w:lang w:val="en-GB"/>
        </w:rPr>
        <w:instrText>≠</w:instrText>
      </w:r>
      <w:r w:rsidR="00A6138E">
        <w:rPr>
          <w:lang w:val="en-GB"/>
        </w:rPr>
        <w:instrText xml:space="preserve">j xij = 1 (j = 1, </w:instrText>
      </w:r>
      <w:r w:rsidR="00A6138E">
        <w:rPr>
          <w:rFonts w:cs="Calibri"/>
          <w:lang w:val="en-GB"/>
        </w:rPr>
        <w:instrText>…</w:instrText>
      </w:r>
      <w:r w:rsidR="00A6138E">
        <w:rPr>
          <w:lang w:val="en-GB"/>
        </w:rPr>
        <w:instrText xml:space="preserve"> , n) </w:instrText>
      </w:r>
      <w:r w:rsidR="00A6138E">
        <w:rPr>
          <w:rFonts w:cs="Calibri"/>
          <w:lang w:val="en-GB"/>
        </w:rPr>
        <w:instrText>∑</w:instrText>
      </w:r>
      <w:r w:rsidR="00A6138E">
        <w:rPr>
          <w:lang w:val="en-GB"/>
        </w:rPr>
        <w:instrText>nj=0j</w:instrText>
      </w:r>
      <w:r w:rsidR="00A6138E">
        <w:rPr>
          <w:rFonts w:cs="Calibri"/>
          <w:lang w:val="en-GB"/>
        </w:rPr>
        <w:instrText>≠</w:instrText>
      </w:r>
      <w:r w:rsidR="00A6138E">
        <w:rPr>
          <w:lang w:val="en-GB"/>
        </w:rPr>
        <w:instrText xml:space="preserve">i xij = 1 (i = 1, </w:instrText>
      </w:r>
      <w:r w:rsidR="00A6138E">
        <w:rPr>
          <w:rFonts w:cs="Calibri"/>
          <w:lang w:val="en-GB"/>
        </w:rPr>
        <w:instrText>…</w:instrText>
      </w:r>
      <w:r w:rsidR="00A6138E">
        <w:rPr>
          <w:lang w:val="en-GB"/>
        </w:rPr>
        <w:instrText xml:space="preserve"> , n) ui - uj + pxij </w:instrText>
      </w:r>
      <w:r w:rsidR="00A6138E">
        <w:rPr>
          <w:rFonts w:ascii="Cambria Math" w:hAnsi="Cambria Math" w:cs="Cambria Math"/>
          <w:lang w:val="en-GB"/>
        </w:rPr>
        <w:instrText>≦</w:instrText>
      </w:r>
      <w:r w:rsidR="00A6138E">
        <w:rPr>
          <w:lang w:val="en-GB"/>
        </w:rPr>
        <w:instrText xml:space="preserve"> p - 1 (1 </w:instrText>
      </w:r>
      <w:r w:rsidR="00A6138E">
        <w:rPr>
          <w:rFonts w:ascii="Cambria Math" w:hAnsi="Cambria Math" w:cs="Cambria Math"/>
          <w:lang w:val="en-GB"/>
        </w:rPr>
        <w:instrText>≦</w:instrText>
      </w:r>
      <w:r w:rsidR="00A6138E">
        <w:rPr>
          <w:lang w:val="en-GB"/>
        </w:rPr>
        <w:instrText xml:space="preserve"> i </w:instrText>
      </w:r>
      <w:r w:rsidR="00A6138E">
        <w:rPr>
          <w:rFonts w:cs="Calibri"/>
          <w:lang w:val="en-GB"/>
        </w:rPr>
        <w:instrText>≠</w:instrText>
      </w:r>
      <w:r w:rsidR="00A6138E">
        <w:rPr>
          <w:lang w:val="en-GB"/>
        </w:rPr>
        <w:instrText xml:space="preserve"> j </w:instrText>
      </w:r>
      <w:r w:rsidR="00A6138E">
        <w:rPr>
          <w:rFonts w:ascii="Cambria Math" w:hAnsi="Cambria Math" w:cs="Cambria Math"/>
          <w:lang w:val="en-GB"/>
        </w:rPr>
        <w:instrText>≦</w:instrText>
      </w:r>
      <w:r w:rsidR="00A6138E">
        <w:rPr>
          <w:lang w:val="en-GB"/>
        </w:rPr>
        <w:instrText xml:space="preserve"> n) where the xij are non-negative integers and the ui (i = 1, …,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A6138E">
        <w:rPr>
          <w:rFonts w:ascii="Cambria Math" w:hAnsi="Cambria Math" w:cs="Cambria Math"/>
          <w:lang w:val="en-GB"/>
        </w:rPr>
        <w:instrText>≦</w:instrText>
      </w:r>
      <w:r w:rsidR="00A6138E">
        <w:rPr>
          <w:lang w:val="en-GB"/>
        </w:rPr>
        <w:instrText xml:space="preserve"> p - 1 or uri - uri + 1 </w:instrText>
      </w:r>
      <w:r w:rsidR="00A6138E">
        <w:rPr>
          <w:rFonts w:ascii="Cambria Math" w:hAnsi="Cambria Math" w:cs="Cambria Math"/>
          <w:lang w:val="en-GB"/>
        </w:rPr>
        <w:instrText>≦</w:instrText>
      </w:r>
      <w:r w:rsidR="00A6138E">
        <w:rPr>
          <w:lang w:val="en-GB"/>
        </w:rPr>
        <w:instrText xml:space="preserve"> - 1. Summing from i = j to k - 1, we have urj - urk = 0 </w:instrText>
      </w:r>
      <w:r w:rsidR="00A6138E">
        <w:rPr>
          <w:rFonts w:ascii="Cambria Math" w:hAnsi="Cambria Math" w:cs="Cambria Math"/>
          <w:lang w:val="en-GB"/>
        </w:rPr>
        <w:instrText>≦</w:instrText>
      </w:r>
      <w:r w:rsidR="00A6138E">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A6138E">
        <w:rPr>
          <w:rFonts w:ascii="Cambria Math" w:hAnsi="Cambria Math" w:cs="Cambria Math"/>
          <w:lang w:val="en-GB"/>
        </w:rPr>
        <w:instrText>≦</w:instrText>
      </w:r>
      <w:r w:rsidR="00A6138E">
        <w:rPr>
          <w:lang w:val="en-GB"/>
        </w:rPr>
        <w:instrText xml:space="preserve"> - p or urp+1 - ur1 </w:instrText>
      </w:r>
      <w:r w:rsidR="00A6138E">
        <w:rPr>
          <w:rFonts w:ascii="Cambria Math" w:hAnsi="Cambria Math" w:cs="Cambria Math"/>
          <w:lang w:val="en-GB"/>
        </w:rPr>
        <w:instrText>≧</w:instrText>
      </w:r>
      <w:r w:rsidR="00A6138E">
        <w:rPr>
          <w:lang w:val="en-GB"/>
        </w:rPr>
        <w:instrText xml:space="preserve"> p. But we have urp+1 - ur1 + pxrp+1r1 </w:instrText>
      </w:r>
      <w:r w:rsidR="00A6138E">
        <w:rPr>
          <w:rFonts w:ascii="Cambria Math" w:hAnsi="Cambria Math" w:cs="Cambria Math"/>
          <w:lang w:val="en-GB"/>
        </w:rPr>
        <w:instrText>≦</w:instrText>
      </w:r>
      <w:r w:rsidR="00A6138E">
        <w:rPr>
          <w:lang w:val="en-GB"/>
        </w:rPr>
        <w:instrText xml:space="preserve"> p - 1 or urp+1 - ur1 </w:instrText>
      </w:r>
      <w:r w:rsidR="00A6138E">
        <w:rPr>
          <w:rFonts w:ascii="Cambria Math" w:hAnsi="Cambria Math" w:cs="Cambria Math"/>
          <w:lang w:val="en-GB"/>
        </w:rPr>
        <w:instrText>≦</w:instrText>
      </w:r>
      <w:r w:rsidR="00A6138E">
        <w:rPr>
          <w:lang w:val="en-GB"/>
        </w:rPr>
        <w:instrText xml:space="preserve"> p (1 - xrp+1r1) - 1 </w:instrText>
      </w:r>
      <w:r w:rsidR="00A6138E">
        <w:rPr>
          <w:rFonts w:ascii="Cambria Math" w:hAnsi="Cambria Math" w:cs="Cambria Math"/>
          <w:lang w:val="en-GB"/>
        </w:rPr>
        <w:instrText>≦</w:instrText>
      </w:r>
      <w:r w:rsidR="00A6138E">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A6138E">
        <w:rPr>
          <w:rFonts w:ascii="Cambria Math" w:hAnsi="Cambria Math" w:cs="Cambria Math"/>
          <w:lang w:val="en-GB"/>
        </w:rPr>
        <w:instrText>≦</w:instrText>
      </w:r>
      <w:r w:rsidR="00A6138E">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i R. A. Zemlin, „Integer Programming Formulation of Traveling Salesman Problems”, </w:t>
      </w:r>
      <w:r w:rsidRPr="00255060">
        <w:rPr>
          <w:rFonts w:cs="Calibri"/>
          <w:i/>
          <w:iCs/>
          <w:szCs w:val="24"/>
          <w:lang w:val="en-GB"/>
        </w:rPr>
        <w:t>Journal of the ACM</w:t>
      </w:r>
      <w:r w:rsidRPr="00255060">
        <w:rPr>
          <w:rFonts w:cs="Calibri"/>
          <w:szCs w:val="24"/>
          <w:lang w:val="en-GB"/>
        </w:rPr>
        <w:t xml:space="preserve"> 7, nr 4 (1 październik 1960): 326–29, https://doi.org/10.1145/321043.321046.</w:t>
      </w:r>
      <w:r>
        <w:fldChar w:fldCharType="end"/>
      </w:r>
    </w:p>
  </w:footnote>
  <w:footnote w:id="42">
    <w:p w14:paraId="7A8717E7" w14:textId="24C76EB1" w:rsidR="003449EA" w:rsidRPr="00255060" w:rsidRDefault="003449EA">
      <w:pPr>
        <w:pStyle w:val="Tekstprzypisudolnego"/>
        <w:rPr>
          <w:lang w:val="en-GB"/>
        </w:rPr>
      </w:pPr>
      <w:r>
        <w:rPr>
          <w:rStyle w:val="Odwoanieprzypisudolnego"/>
        </w:rPr>
        <w:footnoteRef/>
      </w:r>
      <w:r w:rsidRPr="00255060">
        <w:rPr>
          <w:lang w:val="en-GB"/>
        </w:rPr>
        <w:t xml:space="preserve"> </w:t>
      </w:r>
      <w:r>
        <w:fldChar w:fldCharType="begin"/>
      </w:r>
      <w:r w:rsidR="00A6138E">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1},"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 xml:space="preserve">R. V. Kulkarni i P. R. Bhave, „Integer Programming Formulations of Vehicle Routing Problems”, </w:t>
      </w:r>
      <w:r w:rsidRPr="00255060">
        <w:rPr>
          <w:rFonts w:cs="Calibri"/>
          <w:i/>
          <w:iCs/>
          <w:szCs w:val="24"/>
          <w:lang w:val="en-GB"/>
        </w:rPr>
        <w:t>European Journal of Operational Research</w:t>
      </w:r>
      <w:r w:rsidRPr="00255060">
        <w:rPr>
          <w:rFonts w:cs="Calibri"/>
          <w:szCs w:val="24"/>
          <w:lang w:val="en-GB"/>
        </w:rPr>
        <w:t xml:space="preserve"> 20, nr 1 (1 kwiecień 1985): 58–67, https://doi.org/10.1016/0377-2217(85)90284-X.</w:t>
      </w:r>
      <w:r>
        <w:fldChar w:fldCharType="end"/>
      </w:r>
    </w:p>
  </w:footnote>
  <w:footnote w:id="43">
    <w:p w14:paraId="5493167D" w14:textId="1DA81DEE" w:rsidR="00590441" w:rsidRPr="00590441" w:rsidRDefault="00590441">
      <w:pPr>
        <w:pStyle w:val="Tekstprzypisudolnego"/>
        <w:rPr>
          <w:lang w:val="en-GB"/>
        </w:rPr>
      </w:pPr>
      <w:r>
        <w:rPr>
          <w:rStyle w:val="Odwoanieprzypisudolnego"/>
        </w:rPr>
        <w:footnoteRef/>
      </w:r>
      <w:r w:rsidRPr="00590441">
        <w:rPr>
          <w:lang w:val="en-GB"/>
        </w:rPr>
        <w:t xml:space="preserve"> </w:t>
      </w:r>
      <w:r>
        <w:fldChar w:fldCharType="begin"/>
      </w:r>
      <w:r w:rsidR="00A6138E">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2},"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proofErr w:type="spellStart"/>
      <w:r w:rsidRPr="00590441">
        <w:rPr>
          <w:rFonts w:cs="Calibri"/>
          <w:szCs w:val="24"/>
          <w:lang w:val="en-GB"/>
        </w:rPr>
        <w:t>Imdat</w:t>
      </w:r>
      <w:proofErr w:type="spellEnd"/>
      <w:r w:rsidRPr="00590441">
        <w:rPr>
          <w:rFonts w:cs="Calibri"/>
          <w:szCs w:val="24"/>
          <w:lang w:val="en-GB"/>
        </w:rPr>
        <w:t xml:space="preserve"> Kara, Gilbert Laporte, i Tolga Bektas, „A Note on the Lifted Miller–Tucker–Zemlin Subtour Elimination Constraints for the Capacitated Vehicle Routing Problem”, </w:t>
      </w:r>
      <w:r w:rsidRPr="00590441">
        <w:rPr>
          <w:rFonts w:cs="Calibri"/>
          <w:i/>
          <w:iCs/>
          <w:szCs w:val="24"/>
          <w:lang w:val="en-GB"/>
        </w:rPr>
        <w:t>European Journal of Operational Research</w:t>
      </w:r>
      <w:r w:rsidRPr="00590441">
        <w:rPr>
          <w:rFonts w:cs="Calibri"/>
          <w:szCs w:val="24"/>
          <w:lang w:val="en-GB"/>
        </w:rPr>
        <w:t xml:space="preserve"> 158, nr 3 (1 listopad 2004): 793–95, https://doi.org/10.1016/S0377-2217(03)00377-1.</w:t>
      </w:r>
      <w:r>
        <w:fldChar w:fldCharType="end"/>
      </w:r>
    </w:p>
  </w:footnote>
  <w:footnote w:id="44">
    <w:p w14:paraId="69800CEB" w14:textId="0EDEEC1E" w:rsidR="00681AE1" w:rsidRPr="00681AE1" w:rsidRDefault="00681AE1">
      <w:pPr>
        <w:pStyle w:val="Tekstprzypisudolnego"/>
        <w:rPr>
          <w:lang w:val="en-GB"/>
        </w:rPr>
      </w:pPr>
      <w:r>
        <w:rPr>
          <w:rStyle w:val="Odwoanieprzypisudolnego"/>
        </w:rPr>
        <w:footnoteRef/>
      </w:r>
      <w:r w:rsidRPr="00681AE1">
        <w:rPr>
          <w:lang w:val="en-GB"/>
        </w:rPr>
        <w:t xml:space="preserve"> </w:t>
      </w:r>
      <w:r>
        <w:fldChar w:fldCharType="begin"/>
      </w:r>
      <w:r w:rsidR="00E678D5">
        <w:rPr>
          <w:lang w:val="en-GB"/>
        </w:rPr>
        <w:instrText xml:space="preserve"> ADDIN ZOTERO_ITEM CSL_CITATION {"citationID":"6RhxPo8J","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4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 xml:space="preserve">Özlem Salehi, Adam </w:t>
      </w:r>
      <w:proofErr w:type="spellStart"/>
      <w:r w:rsidRPr="00681AE1">
        <w:rPr>
          <w:rFonts w:cs="Calibri"/>
          <w:szCs w:val="24"/>
          <w:lang w:val="en-GB"/>
        </w:rPr>
        <w:t>Glos</w:t>
      </w:r>
      <w:proofErr w:type="spellEnd"/>
      <w:r w:rsidRPr="00681AE1">
        <w:rPr>
          <w:rFonts w:cs="Calibri"/>
          <w:szCs w:val="24"/>
          <w:lang w:val="en-GB"/>
        </w:rPr>
        <w:t xml:space="preserve">, i Jarosław Adam Miszczak, „Unconstrained Binary Models of the Travelling Salesman Problem Variants for Quantum Optimization”, </w:t>
      </w:r>
      <w:r w:rsidRPr="00681AE1">
        <w:rPr>
          <w:rFonts w:cs="Calibri"/>
          <w:i/>
          <w:iCs/>
          <w:szCs w:val="24"/>
          <w:lang w:val="en-GB"/>
        </w:rPr>
        <w:t>Quantum Information Processing</w:t>
      </w:r>
      <w:r w:rsidRPr="00681AE1">
        <w:rPr>
          <w:rFonts w:cs="Calibri"/>
          <w:szCs w:val="24"/>
          <w:lang w:val="en-GB"/>
        </w:rPr>
        <w:t xml:space="preserve"> 21, nr 2 (22 styczeń 2022): 7–8, https://doi.org/10.1007/s11128-021-03405-5.</w:t>
      </w:r>
      <w:r>
        <w:fldChar w:fldCharType="end"/>
      </w:r>
    </w:p>
  </w:footnote>
  <w:footnote w:id="45">
    <w:p w14:paraId="2DCEDBDA" w14:textId="5997D1EC" w:rsidR="006A5871" w:rsidRPr="006A5871" w:rsidRDefault="006A5871">
      <w:pPr>
        <w:pStyle w:val="Tekstprzypisudolnego"/>
      </w:pPr>
      <w:r>
        <w:rPr>
          <w:rStyle w:val="Odwoanieprzypisudolnego"/>
        </w:rPr>
        <w:footnoteRef/>
      </w:r>
      <w:r w:rsidRPr="006A5871">
        <w:t xml:space="preserve"> </w:t>
      </w:r>
      <w:r>
        <w:fldChar w:fldCharType="begin"/>
      </w:r>
      <w:r w:rsidR="00E678D5">
        <w:instrText xml:space="preserve"> ADDIN ZOTERO_ITEM CSL_CITATION {"citationID":"WKX0GYvQ","properties":{"formattedCitation":"Salehi, Glos, i Miszczak, 8\\uc0\\u8211{}11.","plainCitation":"Salehi, Glos, i Miszczak, 8–11.","noteIndex":45},"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proofErr w:type="spellStart"/>
      <w:r w:rsidRPr="006A5871">
        <w:rPr>
          <w:rFonts w:cs="Calibri"/>
          <w:szCs w:val="24"/>
        </w:rPr>
        <w:t>Salehi</w:t>
      </w:r>
      <w:proofErr w:type="spellEnd"/>
      <w:r w:rsidRPr="006A5871">
        <w:rPr>
          <w:rFonts w:cs="Calibri"/>
          <w:szCs w:val="24"/>
        </w:rPr>
        <w:t>, Glos, i Miszczak, 8–11.</w:t>
      </w:r>
      <w:r>
        <w:fldChar w:fldCharType="end"/>
      </w:r>
    </w:p>
  </w:footnote>
  <w:footnote w:id="46">
    <w:p w14:paraId="5C5D4BB9" w14:textId="1AB40794" w:rsidR="00A470A9" w:rsidRPr="00E678D5" w:rsidRDefault="00A470A9" w:rsidP="00A470A9">
      <w:pPr>
        <w:pStyle w:val="Tekstprzypisudolnego"/>
        <w:rPr>
          <w:lang w:val="en-GB"/>
        </w:rPr>
      </w:pPr>
      <w:r>
        <w:rPr>
          <w:rStyle w:val="Odwoanieprzypisudolnego"/>
        </w:rPr>
        <w:footnoteRef/>
      </w:r>
      <w:r w:rsidRPr="00E678D5">
        <w:rPr>
          <w:lang w:val="en-GB"/>
        </w:rPr>
        <w:t xml:space="preserve"> </w:t>
      </w:r>
      <w:r>
        <w:fldChar w:fldCharType="begin"/>
      </w:r>
      <w:r w:rsidR="00E678D5" w:rsidRPr="00E678D5">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46},"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E678D5">
        <w:rPr>
          <w:rFonts w:cs="Calibri"/>
          <w:szCs w:val="24"/>
          <w:lang w:val="en-GB"/>
        </w:rPr>
        <w:t xml:space="preserve">Edward Farhi, Jeffrey Goldstone, </w:t>
      </w:r>
      <w:proofErr w:type="spellStart"/>
      <w:r w:rsidRPr="00E678D5">
        <w:rPr>
          <w:rFonts w:cs="Calibri"/>
          <w:szCs w:val="24"/>
          <w:lang w:val="en-GB"/>
        </w:rPr>
        <w:t>i</w:t>
      </w:r>
      <w:proofErr w:type="spellEnd"/>
      <w:r w:rsidRPr="00E678D5">
        <w:rPr>
          <w:rFonts w:cs="Calibri"/>
          <w:szCs w:val="24"/>
          <w:lang w:val="en-GB"/>
        </w:rPr>
        <w:t xml:space="preserve"> Sam Gutmann, „A Quantum Approximate Optimization Algorithm” (</w:t>
      </w:r>
      <w:proofErr w:type="spellStart"/>
      <w:r w:rsidRPr="00E678D5">
        <w:rPr>
          <w:rFonts w:cs="Calibri"/>
          <w:szCs w:val="24"/>
          <w:lang w:val="en-GB"/>
        </w:rPr>
        <w:t>arXiv</w:t>
      </w:r>
      <w:proofErr w:type="spellEnd"/>
      <w:r w:rsidRPr="00E678D5">
        <w:rPr>
          <w:rFonts w:cs="Calibri"/>
          <w:szCs w:val="24"/>
          <w:lang w:val="en-GB"/>
        </w:rPr>
        <w:t xml:space="preserve">, 14 </w:t>
      </w:r>
      <w:proofErr w:type="spellStart"/>
      <w:r w:rsidRPr="00E678D5">
        <w:rPr>
          <w:rFonts w:cs="Calibri"/>
          <w:szCs w:val="24"/>
          <w:lang w:val="en-GB"/>
        </w:rPr>
        <w:t>listopad</w:t>
      </w:r>
      <w:proofErr w:type="spellEnd"/>
      <w:r w:rsidRPr="00E678D5">
        <w:rPr>
          <w:rFonts w:cs="Calibri"/>
          <w:szCs w:val="24"/>
          <w:lang w:val="en-GB"/>
        </w:rPr>
        <w:t xml:space="preserve"> 2014), http://arxiv.org/abs/1411.4028.</w:t>
      </w:r>
      <w:r>
        <w:fldChar w:fldCharType="end"/>
      </w:r>
    </w:p>
  </w:footnote>
  <w:footnote w:id="47">
    <w:p w14:paraId="63D1E0E5" w14:textId="3682B48B" w:rsidR="00DE044F" w:rsidRPr="00DE044F" w:rsidRDefault="00DE044F">
      <w:pPr>
        <w:pStyle w:val="Tekstprzypisudolnego"/>
        <w:rPr>
          <w:lang w:val="en-GB"/>
        </w:rPr>
      </w:pPr>
      <w:r>
        <w:rPr>
          <w:rStyle w:val="Odwoanieprzypisudolnego"/>
        </w:rPr>
        <w:footnoteRef/>
      </w:r>
      <w:r w:rsidRPr="00DE044F">
        <w:rPr>
          <w:lang w:val="en-GB"/>
        </w:rPr>
        <w:t xml:space="preserve"> </w:t>
      </w:r>
      <w:r>
        <w:fldChar w:fldCharType="begin"/>
      </w:r>
      <w:r w:rsidR="00A6138E">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46},"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i M. Troyer, „Towards Practical Quantum Variational Algorithms”, </w:t>
      </w:r>
      <w:r w:rsidRPr="00DE044F">
        <w:rPr>
          <w:rFonts w:cs="Calibri"/>
          <w:i/>
          <w:iCs/>
          <w:szCs w:val="24"/>
          <w:lang w:val="en-GB"/>
        </w:rPr>
        <w:t>Physical Review A</w:t>
      </w:r>
      <w:r w:rsidRPr="00DE044F">
        <w:rPr>
          <w:rFonts w:cs="Calibri"/>
          <w:szCs w:val="24"/>
          <w:lang w:val="en-GB"/>
        </w:rPr>
        <w:t xml:space="preserve"> 92, nr 4 (2 październik 2015): 1–2, https://doi.org/10.1103/PhysRevA.92.042303.</w:t>
      </w:r>
      <w:r>
        <w:fldChar w:fldCharType="end"/>
      </w:r>
    </w:p>
  </w:footnote>
  <w:footnote w:id="48">
    <w:p w14:paraId="6B8DCAD8" w14:textId="407B8149"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E678D5">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48},"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Pr="00C539B0">
        <w:rPr>
          <w:rFonts w:cs="Calibri"/>
          <w:szCs w:val="24"/>
          <w:lang w:val="en-GB"/>
        </w:rPr>
        <w:t>Edward Farhi, Jeffrey Goldstone, i Sam Gutmann, „A Quantum Approximate Optimization Algorithm Applied to a Bounded Occurrence Constraint Problem” (arXiv, 25 czerwiec 2015), http://arxiv.org/abs/1412.6062.</w:t>
      </w:r>
      <w:r>
        <w:fldChar w:fldCharType="end"/>
      </w:r>
    </w:p>
  </w:footnote>
  <w:footnote w:id="49">
    <w:p w14:paraId="69EBAF72" w14:textId="15AED0C8"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A6138E">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48},"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 xml:space="preserve">Boaz Barak </w:t>
      </w:r>
      <w:proofErr w:type="spellStart"/>
      <w:r w:rsidRPr="00C539B0">
        <w:rPr>
          <w:rFonts w:cs="Calibri"/>
          <w:szCs w:val="24"/>
          <w:lang w:val="en-GB"/>
        </w:rPr>
        <w:t>i</w:t>
      </w:r>
      <w:proofErr w:type="spellEnd"/>
      <w:r w:rsidRPr="00C539B0">
        <w:rPr>
          <w:rFonts w:cs="Calibri"/>
          <w:szCs w:val="24"/>
          <w:lang w:val="en-GB"/>
        </w:rPr>
        <w:t xml:space="preserve"> in., „Beating the random assignment on constraint satisfaction problems of bounded degree” (arXiv, 11 sierpień 2015), http://arxiv.org/abs/1505.03424.</w:t>
      </w:r>
      <w:r>
        <w:fldChar w:fldCharType="end"/>
      </w:r>
    </w:p>
  </w:footnote>
  <w:footnote w:id="50">
    <w:p w14:paraId="5B134271" w14:textId="7DE5BC18" w:rsidR="00DE044F" w:rsidRPr="005A497C" w:rsidRDefault="00DE044F">
      <w:pPr>
        <w:pStyle w:val="Tekstprzypisudolnego"/>
        <w:rPr>
          <w:lang w:val="en-GB"/>
        </w:rPr>
      </w:pPr>
      <w:r>
        <w:rPr>
          <w:rStyle w:val="Odwoanieprzypisudolnego"/>
        </w:rPr>
        <w:footnoteRef/>
      </w:r>
      <w:r w:rsidRPr="00DE044F">
        <w:rPr>
          <w:lang w:val="en-GB"/>
        </w:rPr>
        <w:t xml:space="preserve"> </w:t>
      </w:r>
      <w:r>
        <w:fldChar w:fldCharType="begin"/>
      </w:r>
      <w:r w:rsidR="00A6138E">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49},"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Pr="00DE044F">
        <w:rPr>
          <w:rFonts w:cs="Calibri"/>
          <w:szCs w:val="24"/>
          <w:lang w:val="en-GB"/>
        </w:rPr>
        <w:t>Johan Ha, „Some Optimal Inapproximability Results”, b.d., 2</w:t>
      </w:r>
      <w:r w:rsidRPr="00DE044F">
        <w:rPr>
          <w:lang w:val="en-GB"/>
        </w:rPr>
        <w:t xml:space="preserve"> </w:t>
      </w:r>
      <w:r w:rsidRPr="00DE044F">
        <w:rPr>
          <w:rFonts w:cs="Calibri"/>
          <w:szCs w:val="24"/>
          <w:lang w:val="en-GB"/>
        </w:rPr>
        <w:t>http://www.cs.umd.edu/~gasarch/BLOGPAPERS/max3satl.pdf.</w:t>
      </w:r>
      <w:r>
        <w:fldChar w:fldCharType="end"/>
      </w:r>
      <w:r w:rsidR="005A497C" w:rsidRPr="005A497C">
        <w:rPr>
          <w:lang w:val="en-GB"/>
        </w:rPr>
        <w:t>,</w:t>
      </w:r>
      <w:r w:rsidR="005A497C">
        <w:rPr>
          <w:lang w:val="en-GB"/>
        </w:rPr>
        <w:t xml:space="preserve"> s. 814</w:t>
      </w:r>
    </w:p>
  </w:footnote>
  <w:footnote w:id="51">
    <w:p w14:paraId="054E53EB" w14:textId="63463E8A" w:rsidR="00F241AC" w:rsidRPr="00F241AC" w:rsidRDefault="00F241AC">
      <w:pPr>
        <w:pStyle w:val="Tekstprzypisudolnego"/>
        <w:rPr>
          <w:lang w:val="en-GB"/>
        </w:rPr>
      </w:pPr>
      <w:r>
        <w:rPr>
          <w:rStyle w:val="Odwoanieprzypisudolnego"/>
        </w:rPr>
        <w:footnoteRef/>
      </w:r>
      <w:r w:rsidRPr="00F241AC">
        <w:rPr>
          <w:lang w:val="en-GB"/>
        </w:rPr>
        <w:t xml:space="preserve"> </w:t>
      </w:r>
      <w:r>
        <w:fldChar w:fldCharType="begin"/>
      </w:r>
      <w:r w:rsidR="00A6138E">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50},"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i in., „Reachability Deficits in Quantum Approximate Optimization”, </w:t>
      </w:r>
      <w:r w:rsidRPr="00F241AC">
        <w:rPr>
          <w:rFonts w:cs="Calibri"/>
          <w:i/>
          <w:iCs/>
          <w:szCs w:val="24"/>
          <w:lang w:val="en-GB"/>
        </w:rPr>
        <w:t>Physical Review Letters</w:t>
      </w:r>
      <w:r w:rsidRPr="00F241AC">
        <w:rPr>
          <w:rFonts w:cs="Calibri"/>
          <w:szCs w:val="24"/>
          <w:lang w:val="en-GB"/>
        </w:rPr>
        <w:t xml:space="preserve"> 124, nr 9 (5 marzec 2020): 090504, https://doi.org/10.1103/PhysRevLett.124.090504.</w:t>
      </w:r>
      <w:r>
        <w:fldChar w:fldCharType="end"/>
      </w:r>
    </w:p>
  </w:footnote>
  <w:footnote w:id="52">
    <w:p w14:paraId="5687BF22" w14:textId="2F2F0181"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A6138E">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1},"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Pr="00CB2B35">
        <w:rPr>
          <w:rFonts w:cs="Calibri"/>
          <w:szCs w:val="24"/>
          <w:lang w:val="en-GB"/>
        </w:rPr>
        <w:t xml:space="preserve">Mauro E. S. Morales, Timur Tlyachev, i Jacob Biamonte, „Variational learning of Grover’s quantum search algorithm”, </w:t>
      </w:r>
      <w:r w:rsidRPr="00CB2B35">
        <w:rPr>
          <w:rFonts w:cs="Calibri"/>
          <w:i/>
          <w:iCs/>
          <w:szCs w:val="24"/>
          <w:lang w:val="en-GB"/>
        </w:rPr>
        <w:t>Physical Review A</w:t>
      </w:r>
      <w:r w:rsidRPr="00CB2B35">
        <w:rPr>
          <w:rFonts w:cs="Calibri"/>
          <w:szCs w:val="24"/>
          <w:lang w:val="en-GB"/>
        </w:rPr>
        <w:t xml:space="preserve"> 98, nr 6 (27 grudzień 2018): 062333, https://doi.org/10.1103/PhysRevA.98.062333.</w:t>
      </w:r>
      <w:r>
        <w:fldChar w:fldCharType="end"/>
      </w:r>
    </w:p>
  </w:footnote>
  <w:footnote w:id="53">
    <w:p w14:paraId="2E5FC532" w14:textId="128093CC"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A6138E">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52},"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proofErr w:type="spellStart"/>
      <w:r w:rsidRPr="00CB2B35">
        <w:rPr>
          <w:rFonts w:cs="Calibri"/>
          <w:szCs w:val="24"/>
          <w:lang w:val="en-GB"/>
        </w:rPr>
        <w:t>Lov</w:t>
      </w:r>
      <w:proofErr w:type="spellEnd"/>
      <w:r w:rsidRPr="00CB2B35">
        <w:rPr>
          <w:rFonts w:cs="Calibri"/>
          <w:szCs w:val="24"/>
          <w:lang w:val="en-GB"/>
        </w:rPr>
        <w:t xml:space="preserve"> K. Grover, „A fast quantum mechanical algorithm for database search” (arXiv, 19 listopad 1996), https://doi.org/10.48550/arXiv.quant-ph/9605043.</w:t>
      </w:r>
      <w:r>
        <w:fldChar w:fldCharType="end"/>
      </w:r>
    </w:p>
  </w:footnote>
  <w:footnote w:id="54">
    <w:p w14:paraId="3E72CB01" w14:textId="3FEA80BF" w:rsidR="00CC45DC" w:rsidRPr="00CC45DC" w:rsidRDefault="00CC45DC">
      <w:pPr>
        <w:pStyle w:val="Tekstprzypisudolnego"/>
        <w:rPr>
          <w:lang w:val="en-GB"/>
        </w:rPr>
      </w:pPr>
      <w:r>
        <w:rPr>
          <w:rStyle w:val="Odwoanieprzypisudolnego"/>
        </w:rPr>
        <w:footnoteRef/>
      </w:r>
      <w:r w:rsidRPr="00CC45DC">
        <w:rPr>
          <w:lang w:val="en-GB"/>
        </w:rPr>
        <w:t xml:space="preserve"> </w:t>
      </w:r>
      <w:r>
        <w:fldChar w:fldCharType="begin"/>
      </w:r>
      <w:r w:rsidR="00A6138E">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53},"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 xml:space="preserve">Charles H. Bennett i in., „Strengths and Weaknesses of Quantum Computing”, </w:t>
      </w:r>
      <w:r w:rsidRPr="00CC45DC">
        <w:rPr>
          <w:rFonts w:cs="Calibri"/>
          <w:i/>
          <w:iCs/>
          <w:szCs w:val="24"/>
          <w:lang w:val="en-GB"/>
        </w:rPr>
        <w:t>SIAM Journal on Computing</w:t>
      </w:r>
      <w:r w:rsidRPr="00CC45DC">
        <w:rPr>
          <w:rFonts w:cs="Calibri"/>
          <w:szCs w:val="24"/>
          <w:lang w:val="en-GB"/>
        </w:rPr>
        <w:t xml:space="preserve"> 26, nr 5 (październik 1997): 1510–23, https://doi.org/10.1137/S0097539796300933.</w:t>
      </w:r>
      <w:r>
        <w:fldChar w:fldCharType="end"/>
      </w:r>
    </w:p>
  </w:footnote>
  <w:footnote w:id="55">
    <w:p w14:paraId="3E4F94FC" w14:textId="09393C52"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E678D5">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5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szCs w:val="24"/>
          <w:lang w:val="en-GB"/>
        </w:rPr>
        <w:t xml:space="preserve">Farhi, Goldstone, </w:t>
      </w:r>
      <w:proofErr w:type="spellStart"/>
      <w:r w:rsidR="006E397E" w:rsidRPr="006E397E">
        <w:rPr>
          <w:rFonts w:cs="Calibri"/>
          <w:szCs w:val="24"/>
          <w:lang w:val="en-GB"/>
        </w:rPr>
        <w:t>i</w:t>
      </w:r>
      <w:proofErr w:type="spellEnd"/>
      <w:r w:rsidR="006E397E" w:rsidRPr="006E397E">
        <w:rPr>
          <w:rFonts w:cs="Calibri"/>
          <w:szCs w:val="24"/>
          <w:lang w:val="en-GB"/>
        </w:rPr>
        <w:t xml:space="preserve"> Gutmann, „A Quantum Approximate Optimization Algorithm”, 3.</w:t>
      </w:r>
      <w:r w:rsidR="006E397E">
        <w:fldChar w:fldCharType="end"/>
      </w:r>
    </w:p>
  </w:footnote>
  <w:footnote w:id="56">
    <w:p w14:paraId="0D67A237" w14:textId="42CA53DC"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E678D5">
        <w:rPr>
          <w:lang w:val="en-GB"/>
        </w:rPr>
        <w:instrText xml:space="preserve"> ADDIN ZOTERO_ITEM CSL_CITATION {"citationID":"9lKwOATm","properties":{"formattedCitation":"Farhi, Goldstone, i Gutmann, 3.","plainCitation":"Farhi, Goldstone, i Gutmann, 3.","noteIndex":56},"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lang w:val="en-GB"/>
        </w:rPr>
        <w:t xml:space="preserve">Farhi, Goldstone, </w:t>
      </w:r>
      <w:proofErr w:type="spellStart"/>
      <w:r w:rsidR="006E397E" w:rsidRPr="006E397E">
        <w:rPr>
          <w:rFonts w:cs="Calibri"/>
          <w:lang w:val="en-GB"/>
        </w:rPr>
        <w:t>i</w:t>
      </w:r>
      <w:proofErr w:type="spellEnd"/>
      <w:r w:rsidR="006E397E" w:rsidRPr="006E397E">
        <w:rPr>
          <w:rFonts w:cs="Calibri"/>
          <w:lang w:val="en-GB"/>
        </w:rPr>
        <w:t xml:space="preserve"> Gutmann, 3.</w:t>
      </w:r>
      <w:r w:rsidR="006E397E">
        <w:fldChar w:fldCharType="end"/>
      </w:r>
    </w:p>
  </w:footnote>
  <w:footnote w:id="57">
    <w:p w14:paraId="062186C8" w14:textId="2BD5AE8B"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E678D5">
        <w:rPr>
          <w:lang w:val="en-GB"/>
        </w:rPr>
        <w:instrText xml:space="preserve"> ADDIN ZOTERO_ITEM CSL_CITATION {"citationID":"5vA0IwQS","properties":{"formattedCitation":"Farhi, Goldstone, i Gutmann, 3.","plainCitation":"Farhi, Goldstone, i Gutmann, 3.","noteIndex":5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 xml:space="preserve">Farhi, Goldstone, </w:t>
      </w:r>
      <w:proofErr w:type="spellStart"/>
      <w:r w:rsidRPr="006E397E">
        <w:rPr>
          <w:rFonts w:cs="Calibri"/>
          <w:lang w:val="en-GB"/>
        </w:rPr>
        <w:t>i</w:t>
      </w:r>
      <w:proofErr w:type="spellEnd"/>
      <w:r w:rsidRPr="006E397E">
        <w:rPr>
          <w:rFonts w:cs="Calibri"/>
          <w:lang w:val="en-GB"/>
        </w:rPr>
        <w:t xml:space="preserve"> Gutmann, 3.</w:t>
      </w:r>
      <w:r>
        <w:fldChar w:fldCharType="end"/>
      </w:r>
    </w:p>
  </w:footnote>
  <w:footnote w:id="58">
    <w:p w14:paraId="40D0CD06" w14:textId="5B8272F2"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E678D5">
        <w:rPr>
          <w:lang w:val="en-GB"/>
        </w:rPr>
        <w:instrText xml:space="preserve"> ADDIN ZOTERO_ITEM CSL_CITATION {"citationID":"kaeMqJYG","properties":{"formattedCitation":"Farhi, Goldstone, i Gutmann, 3.","plainCitation":"Farhi, Goldstone, i Gutmann, 3.","noteIndex":5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 xml:space="preserve">Farhi, Goldstone, </w:t>
      </w:r>
      <w:proofErr w:type="spellStart"/>
      <w:r w:rsidRPr="006E397E">
        <w:rPr>
          <w:rFonts w:cs="Calibri"/>
          <w:lang w:val="en-GB"/>
        </w:rPr>
        <w:t>i</w:t>
      </w:r>
      <w:proofErr w:type="spellEnd"/>
      <w:r w:rsidRPr="006E397E">
        <w:rPr>
          <w:rFonts w:cs="Calibri"/>
          <w:lang w:val="en-GB"/>
        </w:rPr>
        <w:t xml:space="preserve"> Gutmann, 3.</w:t>
      </w:r>
      <w:r>
        <w:fldChar w:fldCharType="end"/>
      </w:r>
    </w:p>
  </w:footnote>
  <w:footnote w:id="59">
    <w:p w14:paraId="5D67F9FA" w14:textId="06503FE3" w:rsidR="00D2248E" w:rsidRPr="00D2248E" w:rsidRDefault="00D2248E" w:rsidP="00D2248E">
      <w:pPr>
        <w:pStyle w:val="Tekstprzypisudolnego"/>
        <w:rPr>
          <w:lang w:val="en-GB"/>
        </w:rPr>
      </w:pPr>
      <w:r>
        <w:rPr>
          <w:rStyle w:val="Odwoanieprzypisudolnego"/>
        </w:rPr>
        <w:footnoteRef/>
      </w:r>
      <w:r w:rsidRPr="00D2248E">
        <w:rPr>
          <w:lang w:val="en-GB"/>
        </w:rPr>
        <w:t xml:space="preserve"> </w:t>
      </w:r>
      <w:r>
        <w:fldChar w:fldCharType="begin"/>
      </w:r>
      <w:r w:rsidR="00E678D5">
        <w:rPr>
          <w:lang w:val="en-GB"/>
        </w:rPr>
        <w:instrText xml:space="preserve"> ADDIN ZOTERO_ITEM CSL_CITATION {"citationID":"6YqDBXou","properties":{"formattedCitation":"Farhi, Goldstone, i Gutmann, 3\\uc0\\u8211{}4, 6\\uc0\\u8211{}10.","plainCitation":"Farhi, Goldstone, i Gutmann, 3–4, 6–10.","noteIndex":5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Pr="002764BF">
        <w:rPr>
          <w:rFonts w:cs="Calibri"/>
          <w:szCs w:val="24"/>
          <w:lang w:val="en-GB"/>
        </w:rPr>
        <w:t xml:space="preserve">Farhi, Goldstone, </w:t>
      </w:r>
      <w:proofErr w:type="spellStart"/>
      <w:r w:rsidRPr="002764BF">
        <w:rPr>
          <w:rFonts w:cs="Calibri"/>
          <w:szCs w:val="24"/>
          <w:lang w:val="en-GB"/>
        </w:rPr>
        <w:t>i</w:t>
      </w:r>
      <w:proofErr w:type="spellEnd"/>
      <w:r w:rsidRPr="002764BF">
        <w:rPr>
          <w:rFonts w:cs="Calibri"/>
          <w:szCs w:val="24"/>
          <w:lang w:val="en-GB"/>
        </w:rPr>
        <w:t xml:space="preserve"> Gutmann, 3–4, 6–10.</w:t>
      </w:r>
      <w:r>
        <w:fldChar w:fldCharType="end"/>
      </w:r>
    </w:p>
  </w:footnote>
  <w:footnote w:id="60">
    <w:p w14:paraId="02CD9BA6" w14:textId="26A6C651" w:rsidR="00734A6A" w:rsidRPr="00734A6A" w:rsidRDefault="00734A6A">
      <w:pPr>
        <w:pStyle w:val="Tekstprzypisudolnego"/>
        <w:rPr>
          <w:lang w:val="en-GB"/>
        </w:rPr>
      </w:pPr>
      <w:r>
        <w:rPr>
          <w:rStyle w:val="Odwoanieprzypisudolnego"/>
        </w:rPr>
        <w:footnoteRef/>
      </w:r>
      <w:r w:rsidRPr="00734A6A">
        <w:rPr>
          <w:lang w:val="en-GB"/>
        </w:rPr>
        <w:t xml:space="preserve"> </w:t>
      </w:r>
      <w:r>
        <w:fldChar w:fldCharType="begin"/>
      </w:r>
      <w:r w:rsidR="00E678D5">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60},"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Goldstone, </w:t>
      </w:r>
      <w:proofErr w:type="spellStart"/>
      <w:r w:rsidRPr="00734A6A">
        <w:rPr>
          <w:rFonts w:cs="Calibri"/>
          <w:szCs w:val="24"/>
          <w:lang w:val="en-GB"/>
        </w:rPr>
        <w:t>i</w:t>
      </w:r>
      <w:proofErr w:type="spellEnd"/>
      <w:r w:rsidRPr="00734A6A">
        <w:rPr>
          <w:rFonts w:cs="Calibri"/>
          <w:szCs w:val="24"/>
          <w:lang w:val="en-GB"/>
        </w:rPr>
        <w:t xml:space="preserve"> Gutmann, „A Quantum Approximate Optimization Algorithm Applied to a Bounded Occurrence Constraint Problem”, 2.</w:t>
      </w:r>
      <w:r>
        <w:fldChar w:fldCharType="end"/>
      </w:r>
    </w:p>
  </w:footnote>
  <w:footnote w:id="61">
    <w:p w14:paraId="2925D0FD" w14:textId="473F1A28" w:rsidR="002A2838" w:rsidRPr="002A2838" w:rsidRDefault="002A2838">
      <w:pPr>
        <w:pStyle w:val="Tekstprzypisudolnego"/>
        <w:rPr>
          <w:lang w:val="en-GB"/>
        </w:rPr>
      </w:pPr>
      <w:r>
        <w:rPr>
          <w:rStyle w:val="Odwoanieprzypisudolnego"/>
        </w:rPr>
        <w:footnoteRef/>
      </w:r>
      <w:r w:rsidRPr="002A2838">
        <w:rPr>
          <w:lang w:val="en-GB"/>
        </w:rPr>
        <w:t xml:space="preserve"> </w:t>
      </w:r>
      <w:r>
        <w:fldChar w:fldCharType="begin"/>
      </w:r>
      <w:r w:rsidR="00A6138E">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0},"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Pr="002A2838">
        <w:rPr>
          <w:rFonts w:cs="Calibri"/>
          <w:szCs w:val="24"/>
          <w:lang w:val="en-GB"/>
        </w:rPr>
        <w:t xml:space="preserve">Prasanna Date, Davis Arthur, i Lauren Pusey-Nazzaro, „QUBO Formulations for Training Machine Learning Models”, </w:t>
      </w:r>
      <w:r w:rsidRPr="002A2838">
        <w:rPr>
          <w:rFonts w:cs="Calibri"/>
          <w:i/>
          <w:iCs/>
          <w:szCs w:val="24"/>
          <w:lang w:val="en-GB"/>
        </w:rPr>
        <w:t>Scientific Reports</w:t>
      </w:r>
      <w:r w:rsidRPr="002A2838">
        <w:rPr>
          <w:rFonts w:cs="Calibri"/>
          <w:szCs w:val="24"/>
          <w:lang w:val="en-GB"/>
        </w:rPr>
        <w:t xml:space="preserve"> 11, nr 1 (11 maj 2021): 1–2, https://doi.org/10.1038/s41598-021-89461-4.</w:t>
      </w:r>
      <w:r>
        <w:fldChar w:fldCharType="end"/>
      </w:r>
    </w:p>
  </w:footnote>
  <w:footnote w:id="62">
    <w:p w14:paraId="2B378DF5" w14:textId="32BC93C7" w:rsidR="00A85821" w:rsidRPr="00A85821" w:rsidRDefault="00A85821">
      <w:pPr>
        <w:pStyle w:val="Tekstprzypisudolnego"/>
        <w:rPr>
          <w:lang w:val="en-GB"/>
        </w:rPr>
      </w:pPr>
      <w:r>
        <w:rPr>
          <w:rStyle w:val="Odwoanieprzypisudolnego"/>
        </w:rPr>
        <w:footnoteRef/>
      </w:r>
      <w:r w:rsidRPr="00A85821">
        <w:rPr>
          <w:lang w:val="en-GB"/>
        </w:rPr>
        <w:t xml:space="preserve"> </w:t>
      </w:r>
      <w:r>
        <w:fldChar w:fldCharType="begin"/>
      </w:r>
      <w:r w:rsidR="00A6138E">
        <w:rPr>
          <w:lang w:val="en-GB"/>
        </w:rPr>
        <w:instrText xml:space="preserve"> ADDIN ZOTERO_ITEM CSL_CITATION {"citationID":"H4q1Jgyy","properties":{"formattedCitation":"Andrew Lucas, \\uc0\\u8222{}Ising formulations of many NP problems\\uc0\\u8221{}, {\\i{}Frontiers in Physics} 2 (2014): 1\\uc0\\u8211{}3, https://www.frontiersin.org/articles/10.3389/fphy.2014.00005.","plainCitation":"Andrew Lucas, „Ising formulations of many NP problems”, Frontiers in Physics 2 (2014): 1–3, https://www.frontiersin.org/articles/10.3389/fphy.2014.00005.","noteIndex":61},"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A85821">
        <w:rPr>
          <w:rFonts w:cs="Calibri"/>
          <w:szCs w:val="24"/>
          <w:lang w:val="en-GB"/>
        </w:rPr>
        <w:t>Andrew Lucas, „</w:t>
      </w:r>
      <w:proofErr w:type="spellStart"/>
      <w:r w:rsidRPr="00A85821">
        <w:rPr>
          <w:rFonts w:cs="Calibri"/>
          <w:szCs w:val="24"/>
          <w:lang w:val="en-GB"/>
        </w:rPr>
        <w:t>Ising</w:t>
      </w:r>
      <w:proofErr w:type="spellEnd"/>
      <w:r w:rsidRPr="00A85821">
        <w:rPr>
          <w:rFonts w:cs="Calibri"/>
          <w:szCs w:val="24"/>
          <w:lang w:val="en-GB"/>
        </w:rPr>
        <w:t xml:space="preserve"> formulations of many NP problems”, </w:t>
      </w:r>
      <w:r w:rsidRPr="00A85821">
        <w:rPr>
          <w:rFonts w:cs="Calibri"/>
          <w:i/>
          <w:iCs/>
          <w:szCs w:val="24"/>
          <w:lang w:val="en-GB"/>
        </w:rPr>
        <w:t>Frontiers in Physics</w:t>
      </w:r>
      <w:r w:rsidRPr="00A85821">
        <w:rPr>
          <w:rFonts w:cs="Calibri"/>
          <w:szCs w:val="24"/>
          <w:lang w:val="en-GB"/>
        </w:rPr>
        <w:t xml:space="preserve"> 2 (2014): 1–3, https://www.frontiersin.org/articles/10.3389/fphy.2014.00005.</w:t>
      </w:r>
      <w:r>
        <w:fldChar w:fldCharType="end"/>
      </w:r>
    </w:p>
  </w:footnote>
  <w:footnote w:id="63">
    <w:p w14:paraId="3BD09F45" w14:textId="4EC7A1BC" w:rsidR="00A85821" w:rsidRPr="002A2838" w:rsidRDefault="00A85821" w:rsidP="00A85821">
      <w:pPr>
        <w:pStyle w:val="Tekstprzypisudolnego"/>
        <w:rPr>
          <w:lang w:val="en-GB"/>
        </w:rPr>
      </w:pPr>
      <w:r>
        <w:rPr>
          <w:rStyle w:val="Odwoanieprzypisudolnego"/>
        </w:rPr>
        <w:footnoteRef/>
      </w:r>
      <w:r w:rsidRPr="002A2838">
        <w:rPr>
          <w:lang w:val="en-GB"/>
        </w:rPr>
        <w:t xml:space="preserve"> </w:t>
      </w:r>
      <w:r>
        <w:fldChar w:fldCharType="begin"/>
      </w:r>
      <w:r w:rsidR="00A6138E">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6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Pr="002A2838">
        <w:rPr>
          <w:rFonts w:cs="Calibri"/>
          <w:szCs w:val="24"/>
          <w:lang w:val="en-GB"/>
        </w:rPr>
        <w:t xml:space="preserve">Fred Glover, Gary </w:t>
      </w:r>
      <w:proofErr w:type="spellStart"/>
      <w:r w:rsidRPr="002A2838">
        <w:rPr>
          <w:rFonts w:cs="Calibri"/>
          <w:szCs w:val="24"/>
          <w:lang w:val="en-GB"/>
        </w:rPr>
        <w:t>Kochenberger</w:t>
      </w:r>
      <w:proofErr w:type="spellEnd"/>
      <w:r w:rsidRPr="002A2838">
        <w:rPr>
          <w:rFonts w:cs="Calibri"/>
          <w:szCs w:val="24"/>
          <w:lang w:val="en-GB"/>
        </w:rPr>
        <w:t>, i Yu Du, „A Tutorial on Formulating and Using QUBO Models” (arXiv, 4 listopad 2019), 5–7, https://doi.org/10.48550/arXiv.1811.11538.</w:t>
      </w:r>
      <w:r>
        <w:fldChar w:fldCharType="end"/>
      </w:r>
    </w:p>
  </w:footnote>
  <w:footnote w:id="64">
    <w:p w14:paraId="76276176" w14:textId="41FDB9B0" w:rsidR="005A08E4" w:rsidRPr="005A08E4" w:rsidRDefault="005A08E4">
      <w:pPr>
        <w:pStyle w:val="Tekstprzypisudolnego"/>
        <w:rPr>
          <w:lang w:val="en-GB"/>
        </w:rPr>
      </w:pPr>
      <w:r>
        <w:rPr>
          <w:rStyle w:val="Odwoanieprzypisudolnego"/>
        </w:rPr>
        <w:footnoteRef/>
      </w:r>
      <w:r w:rsidRPr="005A08E4">
        <w:rPr>
          <w:lang w:val="en-GB"/>
        </w:rPr>
        <w:t xml:space="preserve"> </w:t>
      </w:r>
      <w:r>
        <w:fldChar w:fldCharType="begin"/>
      </w:r>
      <w:r w:rsidR="00A6138E">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6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5A08E4">
        <w:rPr>
          <w:rFonts w:cs="Calibri"/>
          <w:szCs w:val="24"/>
          <w:lang w:val="en-GB"/>
        </w:rPr>
        <w:t>„Quantum Annealing and Related Optimization Methods | SpringerLink”, 13, 21–22, dostęp 13 październik 2022, https://link.springer.com/book/10.1007/11526216.</w:t>
      </w:r>
      <w:r>
        <w:fldChar w:fldCharType="end"/>
      </w:r>
    </w:p>
  </w:footnote>
  <w:footnote w:id="65">
    <w:p w14:paraId="541159C4" w14:textId="59D57D44" w:rsidR="00646A07" w:rsidRPr="00646A07" w:rsidRDefault="00646A07">
      <w:pPr>
        <w:pStyle w:val="Tekstprzypisudolnego"/>
        <w:rPr>
          <w:lang w:val="en-GB"/>
        </w:rPr>
      </w:pPr>
      <w:r>
        <w:rPr>
          <w:rStyle w:val="Odwoanieprzypisudolnego"/>
        </w:rPr>
        <w:footnoteRef/>
      </w:r>
      <w:r w:rsidRPr="00646A07">
        <w:rPr>
          <w:lang w:val="en-GB"/>
        </w:rPr>
        <w:t xml:space="preserve"> </w:t>
      </w:r>
      <w:r>
        <w:fldChar w:fldCharType="begin"/>
      </w:r>
      <w:r w:rsidR="00E678D5">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6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Goldstone, </w:t>
      </w:r>
      <w:proofErr w:type="spellStart"/>
      <w:r w:rsidRPr="00646A07">
        <w:rPr>
          <w:rFonts w:cs="Calibri"/>
          <w:szCs w:val="24"/>
          <w:lang w:val="en-GB"/>
        </w:rPr>
        <w:t>i</w:t>
      </w:r>
      <w:proofErr w:type="spellEnd"/>
      <w:r w:rsidRPr="00646A07">
        <w:rPr>
          <w:rFonts w:cs="Calibri"/>
          <w:szCs w:val="24"/>
          <w:lang w:val="en-GB"/>
        </w:rPr>
        <w:t xml:space="preserve"> Gutmann, „A Quantum Approximate Optimization Algorithm”, 4.</w:t>
      </w:r>
      <w:r>
        <w:fldChar w:fldCharType="end"/>
      </w:r>
    </w:p>
  </w:footnote>
  <w:footnote w:id="66">
    <w:p w14:paraId="2BE709F6" w14:textId="7C18A5A8"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E678D5">
        <w:rPr>
          <w:lang w:val="en-GB"/>
        </w:rPr>
        <w:instrText xml:space="preserve"> ADDIN ZOTERO_ITEM CSL_CITATION {"citationID":"Zkshvn5r","properties":{"formattedCitation":"Farhi, Goldstone, i Gutmann, 4.","plainCitation":"Farhi, Goldstone, i Gutmann, 4.","noteIndex":66},"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AF4F49">
        <w:rPr>
          <w:rFonts w:cs="Calibri"/>
          <w:lang w:val="en-GB"/>
        </w:rPr>
        <w:t xml:space="preserve">Farhi, Goldstone, </w:t>
      </w:r>
      <w:proofErr w:type="spellStart"/>
      <w:r w:rsidRPr="00AF4F49">
        <w:rPr>
          <w:rFonts w:cs="Calibri"/>
          <w:lang w:val="en-GB"/>
        </w:rPr>
        <w:t>i</w:t>
      </w:r>
      <w:proofErr w:type="spellEnd"/>
      <w:r w:rsidRPr="00AF4F49">
        <w:rPr>
          <w:rFonts w:cs="Calibri"/>
          <w:lang w:val="en-GB"/>
        </w:rPr>
        <w:t xml:space="preserve"> Gutmann, 4.</w:t>
      </w:r>
      <w:r>
        <w:fldChar w:fldCharType="end"/>
      </w:r>
    </w:p>
  </w:footnote>
  <w:footnote w:id="67">
    <w:p w14:paraId="2EDA323D" w14:textId="36B96F25"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E678D5">
        <w:rPr>
          <w:lang w:val="en-GB"/>
        </w:rPr>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67},"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AF4F49">
        <w:rPr>
          <w:rFonts w:cs="Calibri"/>
          <w:szCs w:val="24"/>
          <w:lang w:val="en-GB"/>
        </w:rPr>
        <w:t xml:space="preserve">Farhi, Goldstone, </w:t>
      </w:r>
      <w:proofErr w:type="spellStart"/>
      <w:r w:rsidRPr="00AF4F49">
        <w:rPr>
          <w:rFonts w:cs="Calibri"/>
          <w:szCs w:val="24"/>
          <w:lang w:val="en-GB"/>
        </w:rPr>
        <w:t>i</w:t>
      </w:r>
      <w:proofErr w:type="spellEnd"/>
      <w:r w:rsidRPr="00AF4F49">
        <w:rPr>
          <w:rFonts w:cs="Calibri"/>
          <w:szCs w:val="24"/>
          <w:lang w:val="en-GB"/>
        </w:rPr>
        <w:t xml:space="preserve"> Gutmann, „A Quantum Approximate Optimization Algorithm Applied to a Bounded Occurrence Constraint Problem”, 5–6.</w:t>
      </w:r>
      <w:r>
        <w:fldChar w:fldCharType="end"/>
      </w:r>
    </w:p>
  </w:footnote>
  <w:footnote w:id="68">
    <w:p w14:paraId="3DC82FCB" w14:textId="01FC2783" w:rsidR="000D5053" w:rsidRPr="000D5053" w:rsidRDefault="000D5053">
      <w:pPr>
        <w:pStyle w:val="Tekstprzypisudolnego"/>
        <w:rPr>
          <w:lang w:val="en-GB"/>
        </w:rPr>
      </w:pPr>
      <w:r>
        <w:rPr>
          <w:rStyle w:val="Odwoanieprzypisudolnego"/>
        </w:rPr>
        <w:footnoteRef/>
      </w:r>
      <w:r w:rsidRPr="000D5053">
        <w:rPr>
          <w:lang w:val="en-GB"/>
        </w:rPr>
        <w:t xml:space="preserve"> </w:t>
      </w:r>
      <w:r>
        <w:fldChar w:fldCharType="begin"/>
      </w:r>
      <w:r w:rsidR="00E678D5">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6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00986AE0" w:rsidRPr="00986AE0">
        <w:rPr>
          <w:rFonts w:cs="Calibri"/>
          <w:szCs w:val="24"/>
          <w:lang w:val="en-GB"/>
        </w:rPr>
        <w:t xml:space="preserve">Farhi, Goldstone, </w:t>
      </w:r>
      <w:proofErr w:type="spellStart"/>
      <w:r w:rsidR="00986AE0" w:rsidRPr="00986AE0">
        <w:rPr>
          <w:rFonts w:cs="Calibri"/>
          <w:szCs w:val="24"/>
          <w:lang w:val="en-GB"/>
        </w:rPr>
        <w:t>i</w:t>
      </w:r>
      <w:proofErr w:type="spellEnd"/>
      <w:r w:rsidR="00986AE0" w:rsidRPr="00986AE0">
        <w:rPr>
          <w:rFonts w:cs="Calibri"/>
          <w:szCs w:val="24"/>
          <w:lang w:val="en-GB"/>
        </w:rPr>
        <w:t xml:space="preserve"> Gutmann, „A Quantum Approximate Optimization Algorithm”, 2,4.</w:t>
      </w:r>
      <w:r>
        <w:fldChar w:fldCharType="end"/>
      </w:r>
    </w:p>
  </w:footnote>
  <w:footnote w:id="69">
    <w:p w14:paraId="791BEB9C" w14:textId="29E979D6"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E678D5">
        <w:rPr>
          <w:lang w:val="en-GB"/>
        </w:rPr>
        <w:instrText xml:space="preserve"> ADDIN ZOTERO_ITEM CSL_CITATION {"citationID":"6KfMX5Yx","properties":{"formattedCitation":"Farhi, Goldstone, i Gutmann, 2.","plainCitation":"Farhi, Goldstone, i Gutmann, 2.","noteIndex":6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label":"page"}],"schema":"https://github.com/citation-style-language/schema/raw/master/csl-citation.json"} </w:instrText>
      </w:r>
      <w:r>
        <w:fldChar w:fldCharType="separate"/>
      </w:r>
      <w:r w:rsidRPr="00986AE0">
        <w:rPr>
          <w:rFonts w:cs="Calibri"/>
          <w:lang w:val="en-GB"/>
        </w:rPr>
        <w:t xml:space="preserve">Farhi, Goldstone, </w:t>
      </w:r>
      <w:proofErr w:type="spellStart"/>
      <w:r w:rsidRPr="00986AE0">
        <w:rPr>
          <w:rFonts w:cs="Calibri"/>
          <w:lang w:val="en-GB"/>
        </w:rPr>
        <w:t>i</w:t>
      </w:r>
      <w:proofErr w:type="spellEnd"/>
      <w:r w:rsidRPr="00986AE0">
        <w:rPr>
          <w:rFonts w:cs="Calibri"/>
          <w:lang w:val="en-GB"/>
        </w:rPr>
        <w:t xml:space="preserve"> Gutmann, 2.</w:t>
      </w:r>
      <w:r>
        <w:fldChar w:fldCharType="end"/>
      </w:r>
    </w:p>
  </w:footnote>
  <w:footnote w:id="70">
    <w:p w14:paraId="6163CA3F" w14:textId="5AA92A0F"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E678D5">
        <w:rPr>
          <w:lang w:val="en-GB"/>
        </w:rPr>
        <w:instrText xml:space="preserve"> ADDIN ZOTERO_ITEM CSL_CITATION {"citationID":"Ele9NNqO","properties":{"formattedCitation":"Farhi, Goldstone, i Gutmann, 2\\uc0\\u8211{}3.","plainCitation":"Farhi, Goldstone, i Gutmann, 2–3.","noteIndex":7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3","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2–3.</w:t>
      </w:r>
      <w:r>
        <w:fldChar w:fldCharType="end"/>
      </w:r>
    </w:p>
  </w:footnote>
  <w:footnote w:id="71">
    <w:p w14:paraId="715B8971" w14:textId="6A62042C"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8D5">
        <w:rPr>
          <w:lang w:val="en-GB"/>
        </w:rPr>
        <w:instrText xml:space="preserve"> ADDIN ZOTERO_ITEM CSL_CITATION {"citationID":"LYSxf1VG","properties":{"formattedCitation":"Farhi, Goldstone, i Gutmann, 3.","plainCitation":"Farhi, Goldstone, i Gutmann, 3.","noteIndex":7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 xml:space="preserve">Farhi, Goldstone, </w:t>
      </w:r>
      <w:proofErr w:type="spellStart"/>
      <w:r w:rsidRPr="00291E0F">
        <w:rPr>
          <w:rFonts w:cs="Calibri"/>
          <w:lang w:val="en-GB"/>
        </w:rPr>
        <w:t>i</w:t>
      </w:r>
      <w:proofErr w:type="spellEnd"/>
      <w:r w:rsidRPr="00291E0F">
        <w:rPr>
          <w:rFonts w:cs="Calibri"/>
          <w:lang w:val="en-GB"/>
        </w:rPr>
        <w:t xml:space="preserve"> Gutmann, 3.</w:t>
      </w:r>
      <w:r>
        <w:fldChar w:fldCharType="end"/>
      </w:r>
    </w:p>
  </w:footnote>
  <w:footnote w:id="72">
    <w:p w14:paraId="1FCE51FA" w14:textId="6B32B9C8"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8D5">
        <w:rPr>
          <w:lang w:val="en-GB"/>
        </w:rPr>
        <w:instrText xml:space="preserve"> ADDIN ZOTERO_ITEM CSL_CITATION {"citationID":"z9taIrgI","properties":{"formattedCitation":"Farhi, Goldstone, i Gutmann, 6\\uc0\\u8211{}7.","plainCitation":"Farhi, Goldstone, i Gutmann, 6–7.","noteIndex":7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6–7.</w:t>
      </w:r>
      <w:r>
        <w:fldChar w:fldCharType="end"/>
      </w:r>
    </w:p>
  </w:footnote>
  <w:footnote w:id="73">
    <w:p w14:paraId="690424B6" w14:textId="6A238972"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8D5">
        <w:rPr>
          <w:lang w:val="en-GB"/>
        </w:rPr>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7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A Quantum Approximate Optimization Algorithm Applied to a Bounded Occurrence Constraint Problem”, 12.</w:t>
      </w:r>
      <w:r>
        <w:fldChar w:fldCharType="end"/>
      </w:r>
    </w:p>
  </w:footnote>
  <w:footnote w:id="74">
    <w:p w14:paraId="4FA8E67D" w14:textId="2EC051DC"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8D5">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7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A Quantum Approximate Optimization Algorithm”, 3.</w:t>
      </w:r>
      <w:r>
        <w:fldChar w:fldCharType="end"/>
      </w:r>
    </w:p>
  </w:footnote>
  <w:footnote w:id="75">
    <w:p w14:paraId="59296EC0" w14:textId="0098D51F"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E678D5">
        <w:rPr>
          <w:lang w:val="en-GB"/>
        </w:rPr>
        <w:instrText xml:space="preserve"> ADDIN ZOTERO_ITEM CSL_CITATION {"citationID":"1VC28r8y","properties":{"formattedCitation":"Farhi, Goldstone, i Gutmann, 3.","plainCitation":"Farhi, Goldstone, i Gutmann, 3.","noteIndex":7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 xml:space="preserve">Farhi, Goldstone, </w:t>
      </w:r>
      <w:proofErr w:type="spellStart"/>
      <w:r w:rsidRPr="00291E0F">
        <w:rPr>
          <w:rFonts w:cs="Calibri"/>
          <w:lang w:val="en-GB"/>
        </w:rPr>
        <w:t>i</w:t>
      </w:r>
      <w:proofErr w:type="spellEnd"/>
      <w:r w:rsidRPr="00291E0F">
        <w:rPr>
          <w:rFonts w:cs="Calibri"/>
          <w:lang w:val="en-GB"/>
        </w:rPr>
        <w:t xml:space="preserve"> Gutmann, 3.</w:t>
      </w:r>
      <w:r>
        <w:fldChar w:fldCharType="end"/>
      </w:r>
    </w:p>
  </w:footnote>
  <w:footnote w:id="76">
    <w:p w14:paraId="433CE854" w14:textId="2410F9D6" w:rsidR="004E0DF7" w:rsidRPr="004E0DF7" w:rsidRDefault="004E0DF7">
      <w:pPr>
        <w:pStyle w:val="Tekstprzypisudolnego"/>
        <w:rPr>
          <w:lang w:val="en-GB"/>
        </w:rPr>
      </w:pPr>
      <w:r>
        <w:rPr>
          <w:rStyle w:val="Odwoanieprzypisudolnego"/>
        </w:rPr>
        <w:footnoteRef/>
      </w:r>
      <w:r w:rsidRPr="004E0DF7">
        <w:rPr>
          <w:lang w:val="en-GB"/>
        </w:rPr>
        <w:t xml:space="preserve"> </w:t>
      </w:r>
      <w:r>
        <w:fldChar w:fldCharType="begin"/>
      </w:r>
      <w:r w:rsidR="00A6138E">
        <w:rPr>
          <w:lang w:val="en-GB"/>
        </w:rPr>
        <w:instrText xml:space="preserve"> ADDIN ZOTERO_ITEM CSL_CITATION {"citationID":"JbXIV1lB","properties":{"formattedCitation":"E. Farhi i in., \\uc0\\u8222{}Quantum Algorithms for Fixed Qubit Architectures\\uc0\\u8221{} (arXiv, 17 marzec 2017), 13\\uc0\\u8211{}14, http://arxiv.org/abs/1703.06199.","plainCitation":"E. Farhi i in., „Quantum Algorithms for Fixed Qubit Architectures” (arXiv, 17 marzec 2017), 13–14, http://arxiv.org/abs/1703.06199.","noteIndex":75},"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4E0DF7">
        <w:rPr>
          <w:rFonts w:cs="Calibri"/>
          <w:szCs w:val="24"/>
          <w:lang w:val="en-GB"/>
        </w:rPr>
        <w:t>E. Farhi i in., „Quantum Algorithms for Fixed Qubit Architectures” (arXiv, 17 marzec 2017), 13–14, http://arxiv.org/abs/1703.06199.</w:t>
      </w:r>
      <w:r>
        <w:fldChar w:fldCharType="end"/>
      </w:r>
    </w:p>
  </w:footnote>
  <w:footnote w:id="77">
    <w:p w14:paraId="48B48B56" w14:textId="252FECF1" w:rsidR="00BC08F1" w:rsidRPr="00BC08F1" w:rsidRDefault="00BC08F1">
      <w:pPr>
        <w:pStyle w:val="Tekstprzypisudolnego"/>
        <w:rPr>
          <w:lang w:val="en-GB"/>
        </w:rPr>
      </w:pPr>
      <w:r>
        <w:rPr>
          <w:rStyle w:val="Odwoanieprzypisudolnego"/>
        </w:rPr>
        <w:footnoteRef/>
      </w:r>
      <w:r w:rsidRPr="00BC08F1">
        <w:rPr>
          <w:lang w:val="en-GB"/>
        </w:rPr>
        <w:t xml:space="preserve"> </w:t>
      </w:r>
      <w:r>
        <w:fldChar w:fldCharType="begin"/>
      </w:r>
      <w:r w:rsidR="00E678D5">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7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004E0DF7" w:rsidRPr="004E0DF7">
        <w:rPr>
          <w:rFonts w:cs="Calibri"/>
          <w:szCs w:val="24"/>
          <w:lang w:val="en-GB"/>
        </w:rPr>
        <w:t xml:space="preserve">Farhi, Goldstone, </w:t>
      </w:r>
      <w:proofErr w:type="spellStart"/>
      <w:r w:rsidR="004E0DF7" w:rsidRPr="004E0DF7">
        <w:rPr>
          <w:rFonts w:cs="Calibri"/>
          <w:szCs w:val="24"/>
          <w:lang w:val="en-GB"/>
        </w:rPr>
        <w:t>i</w:t>
      </w:r>
      <w:proofErr w:type="spellEnd"/>
      <w:r w:rsidR="004E0DF7" w:rsidRPr="004E0DF7">
        <w:rPr>
          <w:rFonts w:cs="Calibri"/>
          <w:szCs w:val="24"/>
          <w:lang w:val="en-GB"/>
        </w:rPr>
        <w:t xml:space="preserve"> Gutmann, „A Quantum Approximate Optimization Algorithm”, 10–11.</w:t>
      </w:r>
      <w:r>
        <w:fldChar w:fldCharType="end"/>
      </w:r>
    </w:p>
  </w:footnote>
  <w:footnote w:id="78">
    <w:p w14:paraId="70256E31"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Zob. K. Frączkowski, </w:t>
      </w:r>
      <w:r w:rsidRPr="0058046A">
        <w:rPr>
          <w:rFonts w:ascii="Times New Roman" w:hAnsi="Times New Roman"/>
          <w:i/>
          <w:iCs/>
        </w:rPr>
        <w:t>Zarządzanie projektem informatycznym. Projekty w środowisku wirtualnym. Czynniki sukcesu i niepowodzeń projektów</w:t>
      </w:r>
      <w:r w:rsidRPr="0058046A">
        <w:rPr>
          <w:rFonts w:ascii="Times New Roman" w:hAnsi="Times New Roman"/>
        </w:rPr>
        <w:t>, Oficyna Wydawnicza Politechniki Wrocławskiej, Wrocław 2003, s.125-126.</w:t>
      </w:r>
    </w:p>
  </w:footnote>
  <w:footnote w:id="79">
    <w:p w14:paraId="67014B27"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M. Trocki, </w:t>
      </w:r>
      <w:r w:rsidRPr="0058046A">
        <w:rPr>
          <w:rFonts w:ascii="Times New Roman" w:hAnsi="Times New Roman"/>
          <w:i/>
        </w:rPr>
        <w:t>Metodyki zarządzania projektami</w:t>
      </w:r>
      <w:r w:rsidRPr="0058046A">
        <w:rPr>
          <w:rFonts w:ascii="Times New Roman" w:hAnsi="Times New Roman"/>
        </w:rPr>
        <w:t>, Biblioteka Project Managera, Warszawa 2011, str. 54-60</w:t>
      </w:r>
    </w:p>
  </w:footnote>
  <w:footnote w:id="80">
    <w:p w14:paraId="37AD1306" w14:textId="77777777" w:rsidR="00F659F1" w:rsidRPr="0027395A" w:rsidRDefault="00F659F1" w:rsidP="00F659F1">
      <w:pPr>
        <w:pStyle w:val="Tekstpodstawowy"/>
      </w:pPr>
      <w:r w:rsidRPr="00080860">
        <w:rPr>
          <w:rStyle w:val="Odwoanieprzypisudolnego"/>
          <w:rFonts w:eastAsia="Calibri"/>
        </w:rPr>
        <w:footnoteRef/>
      </w:r>
      <w:r w:rsidRPr="00080860">
        <w:rPr>
          <w:sz w:val="20"/>
          <w:szCs w:val="20"/>
        </w:rPr>
        <w:t xml:space="preserve"> </w:t>
      </w:r>
      <w:r w:rsidRPr="00080860">
        <w:rPr>
          <w:i/>
          <w:sz w:val="20"/>
          <w:szCs w:val="20"/>
        </w:rPr>
        <w:t xml:space="preserve">Skuteczne wdrożenia systemu ERP </w:t>
      </w:r>
      <w:proofErr w:type="spellStart"/>
      <w:r w:rsidRPr="00080860">
        <w:rPr>
          <w:i/>
          <w:sz w:val="20"/>
          <w:szCs w:val="20"/>
        </w:rPr>
        <w:t>Sure</w:t>
      </w:r>
      <w:proofErr w:type="spellEnd"/>
      <w:r w:rsidRPr="00080860">
        <w:rPr>
          <w:i/>
          <w:sz w:val="20"/>
          <w:szCs w:val="20"/>
        </w:rPr>
        <w:t xml:space="preserve"> Step; </w:t>
      </w:r>
      <w:r w:rsidRPr="00065D4C">
        <w:rPr>
          <w:sz w:val="20"/>
          <w:szCs w:val="20"/>
        </w:rPr>
        <w:t>http://www.it.integro.pl/</w:t>
      </w:r>
      <w:r w:rsidRPr="00080860">
        <w:rPr>
          <w:sz w:val="20"/>
          <w:szCs w:val="20"/>
        </w:rPr>
        <w:t>. [28-09-2012]</w:t>
      </w:r>
      <w:r>
        <w:rPr>
          <w:sz w:val="20"/>
          <w:szCs w:val="20"/>
        </w:rPr>
        <w:t>.</w:t>
      </w:r>
    </w:p>
  </w:footnote>
  <w:footnote w:id="81">
    <w:p w14:paraId="05BFB0B0"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M. Trocki, </w:t>
      </w:r>
      <w:r w:rsidRPr="0058046A">
        <w:rPr>
          <w:rFonts w:ascii="Times New Roman" w:hAnsi="Times New Roman"/>
          <w:i/>
        </w:rPr>
        <w:t xml:space="preserve">Metodyki zarządzania </w:t>
      </w:r>
      <w:proofErr w:type="spellStart"/>
      <w:r w:rsidRPr="0058046A">
        <w:rPr>
          <w:rFonts w:ascii="Times New Roman" w:hAnsi="Times New Roman"/>
          <w:i/>
        </w:rPr>
        <w:t>projektam</w:t>
      </w:r>
      <w:proofErr w:type="spellEnd"/>
      <w:r w:rsidRPr="0058046A">
        <w:rPr>
          <w:rFonts w:ascii="Times New Roman" w:hAnsi="Times New Roman"/>
          <w:i/>
        </w:rPr>
        <w:t xml:space="preserve">, op. </w:t>
      </w:r>
      <w:proofErr w:type="spellStart"/>
      <w:r w:rsidRPr="0058046A">
        <w:rPr>
          <w:rFonts w:ascii="Times New Roman" w:hAnsi="Times New Roman"/>
          <w:i/>
        </w:rPr>
        <w:t>cit.</w:t>
      </w:r>
      <w:r w:rsidRPr="0058046A">
        <w:rPr>
          <w:rFonts w:ascii="Times New Roman" w:hAnsi="Times New Roman"/>
        </w:rPr>
        <w:t>str</w:t>
      </w:r>
      <w:proofErr w:type="spellEnd"/>
      <w:r w:rsidRPr="0058046A">
        <w:rPr>
          <w:rFonts w:ascii="Times New Roman" w:hAnsi="Times New Roman"/>
        </w:rPr>
        <w:t>. 189-196</w:t>
      </w:r>
      <w:r>
        <w:rPr>
          <w:rFonts w:ascii="Times New Roman" w:hAnsi="Times New Roman"/>
        </w:rPr>
        <w:t>.</w:t>
      </w:r>
    </w:p>
  </w:footnote>
  <w:footnote w:id="82">
    <w:p w14:paraId="25EA0BCF" w14:textId="77777777" w:rsidR="00F659F1" w:rsidRPr="004F3166"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proofErr w:type="spellStart"/>
      <w:r w:rsidRPr="0058046A">
        <w:rPr>
          <w:rFonts w:ascii="Times New Roman" w:hAnsi="Times New Roman"/>
          <w:i/>
        </w:rPr>
        <w:t>QlikView</w:t>
      </w:r>
      <w:proofErr w:type="spellEnd"/>
      <w:r w:rsidRPr="0058046A">
        <w:rPr>
          <w:rFonts w:ascii="Times New Roman" w:hAnsi="Times New Roman"/>
          <w:i/>
        </w:rPr>
        <w:t xml:space="preserve"> przełamuje bariery rynku, </w:t>
      </w:r>
      <w:r w:rsidRPr="0058046A">
        <w:rPr>
          <w:rFonts w:ascii="Times New Roman" w:hAnsi="Times New Roman"/>
        </w:rPr>
        <w:t>strona internetowa:</w:t>
      </w:r>
      <w:r w:rsidRPr="0058046A">
        <w:rPr>
          <w:rFonts w:ascii="Times New Roman" w:hAnsi="Times New Roman"/>
          <w:i/>
        </w:rPr>
        <w:t xml:space="preserve"> </w:t>
      </w:r>
      <w:r w:rsidRPr="006426E1">
        <w:rPr>
          <w:rFonts w:ascii="Times New Roman" w:hAnsi="Times New Roman"/>
        </w:rPr>
        <w:t>http://www.businessintelligence.pl/pl/a/QlikView-przelamuje-bariery-rynku</w:t>
      </w:r>
      <w:r w:rsidRPr="0058046A">
        <w:rPr>
          <w:rFonts w:ascii="Times New Roman" w:hAnsi="Times New Roman"/>
        </w:rPr>
        <w:t xml:space="preserve"> </w:t>
      </w:r>
      <w:r w:rsidRPr="007651B5">
        <w:rPr>
          <w:rFonts w:ascii="Times New Roman" w:hAnsi="Times New Roman"/>
          <w:bCs/>
        </w:rPr>
        <w:t>[11-10-2012]</w:t>
      </w:r>
      <w:r>
        <w:rPr>
          <w:rFonts w:ascii="Times New Roman" w:hAnsi="Times New Roman"/>
          <w:bCs/>
        </w:rPr>
        <w:t>.</w:t>
      </w:r>
    </w:p>
  </w:footnote>
  <w:footnote w:id="83">
    <w:p w14:paraId="1ED3BCB3" w14:textId="77777777" w:rsidR="00F659F1" w:rsidRPr="007651B5" w:rsidRDefault="00F659F1" w:rsidP="00F659F1">
      <w:pPr>
        <w:pStyle w:val="Tekstprzypisudolnego"/>
        <w:rPr>
          <w:rFonts w:ascii="Times New Roman" w:hAnsi="Times New Roman"/>
          <w:lang w:val="en-US"/>
        </w:rPr>
      </w:pPr>
      <w:r w:rsidRPr="0058046A">
        <w:rPr>
          <w:rStyle w:val="Odwoanieprzypisudolnego"/>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Pr>
          <w:rFonts w:ascii="Times New Roman" w:hAnsi="Times New Roman"/>
          <w:lang w:val="en-US"/>
        </w:rPr>
        <w:t>.</w:t>
      </w:r>
    </w:p>
  </w:footnote>
  <w:footnote w:id="84">
    <w:p w14:paraId="3BFAD0DB"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Dokumenty Oracle dostarczone przez firmę wdrożeniową</w:t>
      </w:r>
      <w:r>
        <w:rPr>
          <w:rFonts w:ascii="Times New Roman" w:hAnsi="Times New Roman"/>
        </w:rPr>
        <w:t>.</w:t>
      </w:r>
    </w:p>
  </w:footnote>
  <w:footnote w:id="85">
    <w:p w14:paraId="202B3362" w14:textId="77777777" w:rsidR="00F659F1" w:rsidRPr="00F659F1"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w:t>
      </w:r>
      <w:r w:rsidRPr="00F659F1">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F659F1">
        <w:rPr>
          <w:rFonts w:ascii="Times New Roman" w:hAnsi="Times New Roman"/>
        </w:rPr>
        <w:t xml:space="preserve">, </w:t>
      </w:r>
      <w:r w:rsidRPr="0058046A">
        <w:rPr>
          <w:rFonts w:ascii="Times New Roman" w:hAnsi="Times New Roman"/>
        </w:rPr>
        <w:t>Zeszyty Naukowe Wydziału Elektrotechniki i Automatyki Politechniki Gdańskiej Nr 22</w:t>
      </w:r>
      <w:r>
        <w:rPr>
          <w:rFonts w:ascii="Times New Roman" w:hAnsi="Times New Roman"/>
        </w:rPr>
        <w:t>.</w:t>
      </w:r>
    </w:p>
  </w:footnote>
  <w:footnote w:id="86">
    <w:p w14:paraId="345EF791" w14:textId="77777777" w:rsidR="00F659F1" w:rsidRPr="00FD7603"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Pr>
          <w:rFonts w:ascii="Times New Roman" w:hAnsi="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4"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5"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6"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0BC11DE4"/>
    <w:multiLevelType w:val="hybridMultilevel"/>
    <w:tmpl w:val="E990F2BE"/>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1"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2"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5"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6"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7"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9"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2CB31BB1"/>
    <w:multiLevelType w:val="multilevel"/>
    <w:tmpl w:val="BCBE3F8E"/>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22"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3"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472B12A5"/>
    <w:multiLevelType w:val="hybridMultilevel"/>
    <w:tmpl w:val="44F271DC"/>
    <w:lvl w:ilvl="0" w:tplc="A92C85A8">
      <w:start w:val="1"/>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30" w15:restartNumberingAfterBreak="0">
    <w:nsid w:val="4F19316F"/>
    <w:multiLevelType w:val="hybridMultilevel"/>
    <w:tmpl w:val="B256328E"/>
    <w:lvl w:ilvl="0" w:tplc="A8DA6826">
      <w:start w:val="1"/>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2"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4"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5"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6"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8"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40"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42" w15:restartNumberingAfterBreak="0">
    <w:nsid w:val="7426393D"/>
    <w:multiLevelType w:val="hybridMultilevel"/>
    <w:tmpl w:val="108E6BB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3" w15:restartNumberingAfterBreak="0">
    <w:nsid w:val="74896F40"/>
    <w:multiLevelType w:val="hybridMultilevel"/>
    <w:tmpl w:val="7196F40A"/>
    <w:lvl w:ilvl="0" w:tplc="8D547858">
      <w:start w:val="1"/>
      <w:numFmt w:val="decimal"/>
      <w:lvlText w:val="(%1)"/>
      <w:lvlJc w:val="right"/>
      <w:pPr>
        <w:ind w:left="1440" w:hanging="360"/>
      </w:pPr>
      <w:rPr>
        <w:rFonts w:hint="default"/>
      </w:rPr>
    </w:lvl>
    <w:lvl w:ilvl="1" w:tplc="04150019" w:tentative="1">
      <w:start w:val="1"/>
      <w:numFmt w:val="lowerLetter"/>
      <w:lvlText w:val="%2."/>
      <w:lvlJc w:val="left"/>
      <w:pPr>
        <w:ind w:left="2160" w:hanging="360"/>
      </w:pPr>
    </w:lvl>
    <w:lvl w:ilvl="2" w:tplc="0415001B" w:tentative="1">
      <w:start w:val="1"/>
      <w:numFmt w:val="lowerRoman"/>
      <w:lvlText w:val="%3."/>
      <w:lvlJc w:val="right"/>
      <w:pPr>
        <w:ind w:left="2880" w:hanging="180"/>
      </w:pPr>
    </w:lvl>
    <w:lvl w:ilvl="3" w:tplc="0415000F" w:tentative="1">
      <w:start w:val="1"/>
      <w:numFmt w:val="decimal"/>
      <w:lvlText w:val="%4."/>
      <w:lvlJc w:val="left"/>
      <w:pPr>
        <w:ind w:left="3600" w:hanging="360"/>
      </w:pPr>
    </w:lvl>
    <w:lvl w:ilvl="4" w:tplc="04150019" w:tentative="1">
      <w:start w:val="1"/>
      <w:numFmt w:val="lowerLetter"/>
      <w:lvlText w:val="%5."/>
      <w:lvlJc w:val="left"/>
      <w:pPr>
        <w:ind w:left="4320" w:hanging="360"/>
      </w:pPr>
    </w:lvl>
    <w:lvl w:ilvl="5" w:tplc="0415001B" w:tentative="1">
      <w:start w:val="1"/>
      <w:numFmt w:val="lowerRoman"/>
      <w:lvlText w:val="%6."/>
      <w:lvlJc w:val="right"/>
      <w:pPr>
        <w:ind w:left="5040" w:hanging="180"/>
      </w:pPr>
    </w:lvl>
    <w:lvl w:ilvl="6" w:tplc="0415000F" w:tentative="1">
      <w:start w:val="1"/>
      <w:numFmt w:val="decimal"/>
      <w:lvlText w:val="%7."/>
      <w:lvlJc w:val="left"/>
      <w:pPr>
        <w:ind w:left="5760" w:hanging="360"/>
      </w:pPr>
    </w:lvl>
    <w:lvl w:ilvl="7" w:tplc="04150019" w:tentative="1">
      <w:start w:val="1"/>
      <w:numFmt w:val="lowerLetter"/>
      <w:lvlText w:val="%8."/>
      <w:lvlJc w:val="left"/>
      <w:pPr>
        <w:ind w:left="6480" w:hanging="360"/>
      </w:pPr>
    </w:lvl>
    <w:lvl w:ilvl="8" w:tplc="0415001B" w:tentative="1">
      <w:start w:val="1"/>
      <w:numFmt w:val="lowerRoman"/>
      <w:lvlText w:val="%9."/>
      <w:lvlJc w:val="right"/>
      <w:pPr>
        <w:ind w:left="7200" w:hanging="180"/>
      </w:pPr>
    </w:lvl>
  </w:abstractNum>
  <w:abstractNum w:abstractNumId="44" w15:restartNumberingAfterBreak="0">
    <w:nsid w:val="774432FE"/>
    <w:multiLevelType w:val="hybridMultilevel"/>
    <w:tmpl w:val="0DDAD2A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5"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6"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21"/>
  </w:num>
  <w:num w:numId="2" w16cid:durableId="1389067572">
    <w:abstractNumId w:val="14"/>
  </w:num>
  <w:num w:numId="3" w16cid:durableId="117142458">
    <w:abstractNumId w:val="29"/>
  </w:num>
  <w:num w:numId="4" w16cid:durableId="1987202481">
    <w:abstractNumId w:val="5"/>
  </w:num>
  <w:num w:numId="5" w16cid:durableId="930623994">
    <w:abstractNumId w:val="36"/>
  </w:num>
  <w:num w:numId="6" w16cid:durableId="1970740659">
    <w:abstractNumId w:val="25"/>
  </w:num>
  <w:num w:numId="7" w16cid:durableId="627394096">
    <w:abstractNumId w:val="38"/>
  </w:num>
  <w:num w:numId="8" w16cid:durableId="1580679293">
    <w:abstractNumId w:val="24"/>
  </w:num>
  <w:num w:numId="9" w16cid:durableId="997616520">
    <w:abstractNumId w:val="26"/>
  </w:num>
  <w:num w:numId="10" w16cid:durableId="486092116">
    <w:abstractNumId w:val="20"/>
  </w:num>
  <w:num w:numId="11" w16cid:durableId="813061788">
    <w:abstractNumId w:val="32"/>
  </w:num>
  <w:num w:numId="12" w16cid:durableId="1815558084">
    <w:abstractNumId w:val="34"/>
  </w:num>
  <w:num w:numId="13" w16cid:durableId="115494467">
    <w:abstractNumId w:val="45"/>
  </w:num>
  <w:num w:numId="14" w16cid:durableId="364406623">
    <w:abstractNumId w:val="7"/>
  </w:num>
  <w:num w:numId="15" w16cid:durableId="1955290245">
    <w:abstractNumId w:val="6"/>
  </w:num>
  <w:num w:numId="16" w16cid:durableId="445587764">
    <w:abstractNumId w:val="9"/>
  </w:num>
  <w:num w:numId="17" w16cid:durableId="279993363">
    <w:abstractNumId w:val="4"/>
  </w:num>
  <w:num w:numId="18" w16cid:durableId="82069055">
    <w:abstractNumId w:val="19"/>
  </w:num>
  <w:num w:numId="19" w16cid:durableId="570582424">
    <w:abstractNumId w:val="27"/>
  </w:num>
  <w:num w:numId="20" w16cid:durableId="1283071139">
    <w:abstractNumId w:val="2"/>
  </w:num>
  <w:num w:numId="21" w16cid:durableId="1259564694">
    <w:abstractNumId w:val="47"/>
  </w:num>
  <w:num w:numId="22" w16cid:durableId="897202617">
    <w:abstractNumId w:val="12"/>
  </w:num>
  <w:num w:numId="23" w16cid:durableId="858545654">
    <w:abstractNumId w:val="13"/>
  </w:num>
  <w:num w:numId="24" w16cid:durableId="1864400837">
    <w:abstractNumId w:val="40"/>
  </w:num>
  <w:num w:numId="25" w16cid:durableId="2075858463">
    <w:abstractNumId w:val="23"/>
  </w:num>
  <w:num w:numId="26" w16cid:durableId="1711344659">
    <w:abstractNumId w:val="17"/>
  </w:num>
  <w:num w:numId="27" w16cid:durableId="1692291835">
    <w:abstractNumId w:val="41"/>
  </w:num>
  <w:num w:numId="28" w16cid:durableId="987635341">
    <w:abstractNumId w:val="15"/>
  </w:num>
  <w:num w:numId="29" w16cid:durableId="1292402184">
    <w:abstractNumId w:val="3"/>
  </w:num>
  <w:num w:numId="30" w16cid:durableId="1068577497">
    <w:abstractNumId w:val="37"/>
  </w:num>
  <w:num w:numId="31" w16cid:durableId="1739942113">
    <w:abstractNumId w:val="22"/>
  </w:num>
  <w:num w:numId="32" w16cid:durableId="1251160182">
    <w:abstractNumId w:val="16"/>
  </w:num>
  <w:num w:numId="33" w16cid:durableId="1555432985">
    <w:abstractNumId w:val="11"/>
  </w:num>
  <w:num w:numId="34" w16cid:durableId="610209661">
    <w:abstractNumId w:val="10"/>
  </w:num>
  <w:num w:numId="35" w16cid:durableId="1651596805">
    <w:abstractNumId w:val="39"/>
  </w:num>
  <w:num w:numId="36" w16cid:durableId="588581507">
    <w:abstractNumId w:val="18"/>
  </w:num>
  <w:num w:numId="37" w16cid:durableId="1682774283">
    <w:abstractNumId w:val="35"/>
  </w:num>
  <w:num w:numId="38" w16cid:durableId="1655988398">
    <w:abstractNumId w:val="31"/>
  </w:num>
  <w:num w:numId="39" w16cid:durableId="884562205">
    <w:abstractNumId w:val="33"/>
  </w:num>
  <w:num w:numId="40" w16cid:durableId="1531793913">
    <w:abstractNumId w:val="46"/>
  </w:num>
  <w:num w:numId="41" w16cid:durableId="1470245310">
    <w:abstractNumId w:val="1"/>
  </w:num>
  <w:num w:numId="42" w16cid:durableId="101724579">
    <w:abstractNumId w:val="0"/>
  </w:num>
  <w:num w:numId="43" w16cid:durableId="470707265">
    <w:abstractNumId w:val="30"/>
  </w:num>
  <w:num w:numId="44" w16cid:durableId="858811974">
    <w:abstractNumId w:val="28"/>
  </w:num>
  <w:num w:numId="45" w16cid:durableId="1480733832">
    <w:abstractNumId w:val="8"/>
  </w:num>
  <w:num w:numId="46" w16cid:durableId="432818837">
    <w:abstractNumId w:val="44"/>
  </w:num>
  <w:num w:numId="47" w16cid:durableId="141429115">
    <w:abstractNumId w:val="42"/>
  </w:num>
  <w:num w:numId="48" w16cid:durableId="378405486">
    <w:abstractNumId w:val="4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9F1"/>
    <w:rsid w:val="000008AD"/>
    <w:rsid w:val="00005EAA"/>
    <w:rsid w:val="000146DE"/>
    <w:rsid w:val="00016FC4"/>
    <w:rsid w:val="000272BF"/>
    <w:rsid w:val="00027FB3"/>
    <w:rsid w:val="00040DE6"/>
    <w:rsid w:val="00043AA8"/>
    <w:rsid w:val="00055F93"/>
    <w:rsid w:val="00056854"/>
    <w:rsid w:val="000600CA"/>
    <w:rsid w:val="000601B9"/>
    <w:rsid w:val="00064298"/>
    <w:rsid w:val="00065E6A"/>
    <w:rsid w:val="000703EF"/>
    <w:rsid w:val="0007472E"/>
    <w:rsid w:val="00080185"/>
    <w:rsid w:val="00083DB4"/>
    <w:rsid w:val="0009137C"/>
    <w:rsid w:val="0009380D"/>
    <w:rsid w:val="000A025D"/>
    <w:rsid w:val="000A2A11"/>
    <w:rsid w:val="000A2F48"/>
    <w:rsid w:val="000A4062"/>
    <w:rsid w:val="000B4D1E"/>
    <w:rsid w:val="000C7159"/>
    <w:rsid w:val="000C7E99"/>
    <w:rsid w:val="000D10F8"/>
    <w:rsid w:val="000D5053"/>
    <w:rsid w:val="000D768C"/>
    <w:rsid w:val="000E2579"/>
    <w:rsid w:val="000F2EC3"/>
    <w:rsid w:val="000F7E24"/>
    <w:rsid w:val="000F7FE5"/>
    <w:rsid w:val="0010237C"/>
    <w:rsid w:val="001034CE"/>
    <w:rsid w:val="001048D1"/>
    <w:rsid w:val="001133AC"/>
    <w:rsid w:val="001144FE"/>
    <w:rsid w:val="00114E8E"/>
    <w:rsid w:val="0012130C"/>
    <w:rsid w:val="00133CB5"/>
    <w:rsid w:val="00134FA9"/>
    <w:rsid w:val="00141207"/>
    <w:rsid w:val="00143B50"/>
    <w:rsid w:val="00145712"/>
    <w:rsid w:val="0014611A"/>
    <w:rsid w:val="001501F9"/>
    <w:rsid w:val="00153031"/>
    <w:rsid w:val="00154052"/>
    <w:rsid w:val="00162941"/>
    <w:rsid w:val="00166881"/>
    <w:rsid w:val="00166FE8"/>
    <w:rsid w:val="00167D8D"/>
    <w:rsid w:val="00184CE4"/>
    <w:rsid w:val="00192BF1"/>
    <w:rsid w:val="00193DD2"/>
    <w:rsid w:val="001949F5"/>
    <w:rsid w:val="00195A77"/>
    <w:rsid w:val="00196228"/>
    <w:rsid w:val="00196E0A"/>
    <w:rsid w:val="001A033D"/>
    <w:rsid w:val="001A4815"/>
    <w:rsid w:val="001B0D16"/>
    <w:rsid w:val="001D034D"/>
    <w:rsid w:val="001D1132"/>
    <w:rsid w:val="001D1DA3"/>
    <w:rsid w:val="001D636A"/>
    <w:rsid w:val="001D7666"/>
    <w:rsid w:val="001D7D97"/>
    <w:rsid w:val="001E0500"/>
    <w:rsid w:val="001E3D2A"/>
    <w:rsid w:val="001E47B2"/>
    <w:rsid w:val="00200760"/>
    <w:rsid w:val="00201BB5"/>
    <w:rsid w:val="0022067B"/>
    <w:rsid w:val="0022249F"/>
    <w:rsid w:val="0022436D"/>
    <w:rsid w:val="00225B2B"/>
    <w:rsid w:val="002368A7"/>
    <w:rsid w:val="0024713B"/>
    <w:rsid w:val="00252561"/>
    <w:rsid w:val="00254304"/>
    <w:rsid w:val="00255060"/>
    <w:rsid w:val="0025541B"/>
    <w:rsid w:val="002561E3"/>
    <w:rsid w:val="00256599"/>
    <w:rsid w:val="002648CF"/>
    <w:rsid w:val="0027117A"/>
    <w:rsid w:val="002764BF"/>
    <w:rsid w:val="00280AEB"/>
    <w:rsid w:val="002878FC"/>
    <w:rsid w:val="00291E0F"/>
    <w:rsid w:val="002A2838"/>
    <w:rsid w:val="002C2D0C"/>
    <w:rsid w:val="002C3CA9"/>
    <w:rsid w:val="002C4BBE"/>
    <w:rsid w:val="002F6872"/>
    <w:rsid w:val="003013EA"/>
    <w:rsid w:val="003048BE"/>
    <w:rsid w:val="00304E18"/>
    <w:rsid w:val="003141E5"/>
    <w:rsid w:val="00315086"/>
    <w:rsid w:val="00323939"/>
    <w:rsid w:val="00324844"/>
    <w:rsid w:val="00344290"/>
    <w:rsid w:val="003449EA"/>
    <w:rsid w:val="00350F97"/>
    <w:rsid w:val="00352FB0"/>
    <w:rsid w:val="003604F5"/>
    <w:rsid w:val="00361EB6"/>
    <w:rsid w:val="003661CC"/>
    <w:rsid w:val="0039192C"/>
    <w:rsid w:val="003A37D3"/>
    <w:rsid w:val="003B3CD4"/>
    <w:rsid w:val="003C0EC0"/>
    <w:rsid w:val="003C1DCD"/>
    <w:rsid w:val="003C42A5"/>
    <w:rsid w:val="003E212F"/>
    <w:rsid w:val="003E66FA"/>
    <w:rsid w:val="003F113F"/>
    <w:rsid w:val="003F37CE"/>
    <w:rsid w:val="003F51AB"/>
    <w:rsid w:val="00410949"/>
    <w:rsid w:val="0041160A"/>
    <w:rsid w:val="0042185E"/>
    <w:rsid w:val="00425AC6"/>
    <w:rsid w:val="00426C0D"/>
    <w:rsid w:val="004309B0"/>
    <w:rsid w:val="00431CFB"/>
    <w:rsid w:val="0043276D"/>
    <w:rsid w:val="004361D6"/>
    <w:rsid w:val="0044363F"/>
    <w:rsid w:val="004541E7"/>
    <w:rsid w:val="00454366"/>
    <w:rsid w:val="00456D8E"/>
    <w:rsid w:val="00457550"/>
    <w:rsid w:val="00464B34"/>
    <w:rsid w:val="00475C6F"/>
    <w:rsid w:val="00482877"/>
    <w:rsid w:val="00484074"/>
    <w:rsid w:val="00485DAB"/>
    <w:rsid w:val="00486478"/>
    <w:rsid w:val="00497516"/>
    <w:rsid w:val="004A22DA"/>
    <w:rsid w:val="004B3407"/>
    <w:rsid w:val="004B404F"/>
    <w:rsid w:val="004B63F5"/>
    <w:rsid w:val="004B7E22"/>
    <w:rsid w:val="004C17DA"/>
    <w:rsid w:val="004C1D48"/>
    <w:rsid w:val="004C2EE9"/>
    <w:rsid w:val="004C3CBE"/>
    <w:rsid w:val="004D6CAC"/>
    <w:rsid w:val="004E028C"/>
    <w:rsid w:val="004E0DF7"/>
    <w:rsid w:val="004E10EF"/>
    <w:rsid w:val="004E1A70"/>
    <w:rsid w:val="004E7631"/>
    <w:rsid w:val="00500CCF"/>
    <w:rsid w:val="00501396"/>
    <w:rsid w:val="00502F3A"/>
    <w:rsid w:val="00505668"/>
    <w:rsid w:val="00510B08"/>
    <w:rsid w:val="0051157B"/>
    <w:rsid w:val="00514E03"/>
    <w:rsid w:val="0053396A"/>
    <w:rsid w:val="005447B1"/>
    <w:rsid w:val="00552757"/>
    <w:rsid w:val="00556413"/>
    <w:rsid w:val="00557AA4"/>
    <w:rsid w:val="00563BEF"/>
    <w:rsid w:val="00563D1E"/>
    <w:rsid w:val="00564827"/>
    <w:rsid w:val="00572E78"/>
    <w:rsid w:val="00573AE5"/>
    <w:rsid w:val="00590441"/>
    <w:rsid w:val="00591796"/>
    <w:rsid w:val="00595AA8"/>
    <w:rsid w:val="005A08E4"/>
    <w:rsid w:val="005A37BD"/>
    <w:rsid w:val="005A497C"/>
    <w:rsid w:val="005A696F"/>
    <w:rsid w:val="005B2FB3"/>
    <w:rsid w:val="005B6EE7"/>
    <w:rsid w:val="005D2C80"/>
    <w:rsid w:val="005D32AC"/>
    <w:rsid w:val="005D3FFA"/>
    <w:rsid w:val="005D5B1C"/>
    <w:rsid w:val="005E009C"/>
    <w:rsid w:val="005E36CF"/>
    <w:rsid w:val="005E7EFD"/>
    <w:rsid w:val="005E7F44"/>
    <w:rsid w:val="005F019F"/>
    <w:rsid w:val="00602557"/>
    <w:rsid w:val="006036D0"/>
    <w:rsid w:val="00605888"/>
    <w:rsid w:val="0061534D"/>
    <w:rsid w:val="00621B38"/>
    <w:rsid w:val="00625C85"/>
    <w:rsid w:val="00632F5C"/>
    <w:rsid w:val="006346FF"/>
    <w:rsid w:val="00636920"/>
    <w:rsid w:val="00646A07"/>
    <w:rsid w:val="00646F4A"/>
    <w:rsid w:val="00652494"/>
    <w:rsid w:val="0066673C"/>
    <w:rsid w:val="006676AE"/>
    <w:rsid w:val="00681AE1"/>
    <w:rsid w:val="0068495B"/>
    <w:rsid w:val="00685DEE"/>
    <w:rsid w:val="006A040E"/>
    <w:rsid w:val="006A5871"/>
    <w:rsid w:val="006B65C6"/>
    <w:rsid w:val="006C1270"/>
    <w:rsid w:val="006D3F66"/>
    <w:rsid w:val="006E36EF"/>
    <w:rsid w:val="006E397E"/>
    <w:rsid w:val="006F2163"/>
    <w:rsid w:val="006F67F4"/>
    <w:rsid w:val="0070063B"/>
    <w:rsid w:val="00705316"/>
    <w:rsid w:val="00710BAD"/>
    <w:rsid w:val="007146C3"/>
    <w:rsid w:val="00714B9C"/>
    <w:rsid w:val="00717300"/>
    <w:rsid w:val="00721A4F"/>
    <w:rsid w:val="0072744E"/>
    <w:rsid w:val="00734A6A"/>
    <w:rsid w:val="007406B9"/>
    <w:rsid w:val="00746F1B"/>
    <w:rsid w:val="00747E45"/>
    <w:rsid w:val="00750DC2"/>
    <w:rsid w:val="007617A3"/>
    <w:rsid w:val="00763AAC"/>
    <w:rsid w:val="00763C29"/>
    <w:rsid w:val="00773503"/>
    <w:rsid w:val="0077457A"/>
    <w:rsid w:val="00775A92"/>
    <w:rsid w:val="00776352"/>
    <w:rsid w:val="00785C1F"/>
    <w:rsid w:val="0079205B"/>
    <w:rsid w:val="007A30E9"/>
    <w:rsid w:val="007B6147"/>
    <w:rsid w:val="007D5940"/>
    <w:rsid w:val="007D7C91"/>
    <w:rsid w:val="007E679F"/>
    <w:rsid w:val="007F5975"/>
    <w:rsid w:val="007F61E5"/>
    <w:rsid w:val="008044A0"/>
    <w:rsid w:val="0082229A"/>
    <w:rsid w:val="0082365D"/>
    <w:rsid w:val="00823D24"/>
    <w:rsid w:val="00831B9F"/>
    <w:rsid w:val="008338A4"/>
    <w:rsid w:val="0085282E"/>
    <w:rsid w:val="00855449"/>
    <w:rsid w:val="00856A3F"/>
    <w:rsid w:val="00862DE5"/>
    <w:rsid w:val="00867A76"/>
    <w:rsid w:val="008720F8"/>
    <w:rsid w:val="0087715A"/>
    <w:rsid w:val="0088114A"/>
    <w:rsid w:val="008832A4"/>
    <w:rsid w:val="008834D2"/>
    <w:rsid w:val="0088398D"/>
    <w:rsid w:val="00894E06"/>
    <w:rsid w:val="008B0D8E"/>
    <w:rsid w:val="008B1840"/>
    <w:rsid w:val="008B3499"/>
    <w:rsid w:val="008B427C"/>
    <w:rsid w:val="008C042B"/>
    <w:rsid w:val="008C2479"/>
    <w:rsid w:val="008C6878"/>
    <w:rsid w:val="008D71BA"/>
    <w:rsid w:val="008E01E7"/>
    <w:rsid w:val="008E1E26"/>
    <w:rsid w:val="008E53CE"/>
    <w:rsid w:val="008F2894"/>
    <w:rsid w:val="008F7EA7"/>
    <w:rsid w:val="00902322"/>
    <w:rsid w:val="0090298F"/>
    <w:rsid w:val="00905291"/>
    <w:rsid w:val="0090750F"/>
    <w:rsid w:val="00907D64"/>
    <w:rsid w:val="00912E84"/>
    <w:rsid w:val="00914E21"/>
    <w:rsid w:val="00920B72"/>
    <w:rsid w:val="00922DB6"/>
    <w:rsid w:val="00946C7E"/>
    <w:rsid w:val="00950591"/>
    <w:rsid w:val="00950821"/>
    <w:rsid w:val="00955302"/>
    <w:rsid w:val="0095549A"/>
    <w:rsid w:val="00961C9A"/>
    <w:rsid w:val="0096617F"/>
    <w:rsid w:val="0097048C"/>
    <w:rsid w:val="00974214"/>
    <w:rsid w:val="009850C2"/>
    <w:rsid w:val="00985D83"/>
    <w:rsid w:val="00986AE0"/>
    <w:rsid w:val="00987244"/>
    <w:rsid w:val="00990773"/>
    <w:rsid w:val="009943B8"/>
    <w:rsid w:val="009A34BB"/>
    <w:rsid w:val="009A4571"/>
    <w:rsid w:val="009A5CE2"/>
    <w:rsid w:val="009A7949"/>
    <w:rsid w:val="009B0627"/>
    <w:rsid w:val="009D19DA"/>
    <w:rsid w:val="009D6551"/>
    <w:rsid w:val="009E1EE8"/>
    <w:rsid w:val="009E3745"/>
    <w:rsid w:val="009E3F2F"/>
    <w:rsid w:val="009E7D76"/>
    <w:rsid w:val="009F28E1"/>
    <w:rsid w:val="009F413F"/>
    <w:rsid w:val="00A021E9"/>
    <w:rsid w:val="00A026AC"/>
    <w:rsid w:val="00A033CE"/>
    <w:rsid w:val="00A0584E"/>
    <w:rsid w:val="00A15A3D"/>
    <w:rsid w:val="00A16536"/>
    <w:rsid w:val="00A2241A"/>
    <w:rsid w:val="00A33085"/>
    <w:rsid w:val="00A365BD"/>
    <w:rsid w:val="00A401BB"/>
    <w:rsid w:val="00A4486E"/>
    <w:rsid w:val="00A470A9"/>
    <w:rsid w:val="00A47977"/>
    <w:rsid w:val="00A60D12"/>
    <w:rsid w:val="00A6138E"/>
    <w:rsid w:val="00A70089"/>
    <w:rsid w:val="00A82E11"/>
    <w:rsid w:val="00A85821"/>
    <w:rsid w:val="00A85B9C"/>
    <w:rsid w:val="00A9435F"/>
    <w:rsid w:val="00A94E54"/>
    <w:rsid w:val="00A94EBF"/>
    <w:rsid w:val="00A96C64"/>
    <w:rsid w:val="00AA05F5"/>
    <w:rsid w:val="00AA13E4"/>
    <w:rsid w:val="00AA4820"/>
    <w:rsid w:val="00AA725B"/>
    <w:rsid w:val="00AA7B15"/>
    <w:rsid w:val="00AB54F2"/>
    <w:rsid w:val="00AC0B31"/>
    <w:rsid w:val="00AC3471"/>
    <w:rsid w:val="00AD0852"/>
    <w:rsid w:val="00AD59CD"/>
    <w:rsid w:val="00AE542F"/>
    <w:rsid w:val="00AE6006"/>
    <w:rsid w:val="00AF4F49"/>
    <w:rsid w:val="00B006D7"/>
    <w:rsid w:val="00B01086"/>
    <w:rsid w:val="00B10615"/>
    <w:rsid w:val="00B14F82"/>
    <w:rsid w:val="00B20FF8"/>
    <w:rsid w:val="00B37648"/>
    <w:rsid w:val="00B4296F"/>
    <w:rsid w:val="00B43044"/>
    <w:rsid w:val="00B434C4"/>
    <w:rsid w:val="00B4642A"/>
    <w:rsid w:val="00B557F3"/>
    <w:rsid w:val="00B64B33"/>
    <w:rsid w:val="00B77083"/>
    <w:rsid w:val="00B82D33"/>
    <w:rsid w:val="00B85807"/>
    <w:rsid w:val="00B92E5D"/>
    <w:rsid w:val="00B964D5"/>
    <w:rsid w:val="00BA4572"/>
    <w:rsid w:val="00BA6B59"/>
    <w:rsid w:val="00BB0345"/>
    <w:rsid w:val="00BB1D7E"/>
    <w:rsid w:val="00BC08F1"/>
    <w:rsid w:val="00BC1702"/>
    <w:rsid w:val="00BD0727"/>
    <w:rsid w:val="00BD1198"/>
    <w:rsid w:val="00BD30BE"/>
    <w:rsid w:val="00BE3BC1"/>
    <w:rsid w:val="00C040C4"/>
    <w:rsid w:val="00C0479E"/>
    <w:rsid w:val="00C227F0"/>
    <w:rsid w:val="00C23EED"/>
    <w:rsid w:val="00C27BE5"/>
    <w:rsid w:val="00C31EA5"/>
    <w:rsid w:val="00C35344"/>
    <w:rsid w:val="00C35CE2"/>
    <w:rsid w:val="00C362D5"/>
    <w:rsid w:val="00C375F0"/>
    <w:rsid w:val="00C4538B"/>
    <w:rsid w:val="00C539B0"/>
    <w:rsid w:val="00C70C04"/>
    <w:rsid w:val="00C73AD3"/>
    <w:rsid w:val="00C74F86"/>
    <w:rsid w:val="00C774AD"/>
    <w:rsid w:val="00C77710"/>
    <w:rsid w:val="00C93439"/>
    <w:rsid w:val="00C94C04"/>
    <w:rsid w:val="00CA0C09"/>
    <w:rsid w:val="00CA2C3C"/>
    <w:rsid w:val="00CB0EEC"/>
    <w:rsid w:val="00CB2B35"/>
    <w:rsid w:val="00CB54D4"/>
    <w:rsid w:val="00CC178E"/>
    <w:rsid w:val="00CC1E21"/>
    <w:rsid w:val="00CC35D7"/>
    <w:rsid w:val="00CC45DC"/>
    <w:rsid w:val="00CC4C11"/>
    <w:rsid w:val="00CC6F11"/>
    <w:rsid w:val="00CD130D"/>
    <w:rsid w:val="00CD7F81"/>
    <w:rsid w:val="00CE17CC"/>
    <w:rsid w:val="00CE3442"/>
    <w:rsid w:val="00CE4DEA"/>
    <w:rsid w:val="00CE60C1"/>
    <w:rsid w:val="00CF0EC6"/>
    <w:rsid w:val="00CF4FE6"/>
    <w:rsid w:val="00CF5227"/>
    <w:rsid w:val="00D020E2"/>
    <w:rsid w:val="00D02149"/>
    <w:rsid w:val="00D04994"/>
    <w:rsid w:val="00D0675B"/>
    <w:rsid w:val="00D114F4"/>
    <w:rsid w:val="00D119AE"/>
    <w:rsid w:val="00D12FB5"/>
    <w:rsid w:val="00D13FD0"/>
    <w:rsid w:val="00D15788"/>
    <w:rsid w:val="00D15F2B"/>
    <w:rsid w:val="00D2248E"/>
    <w:rsid w:val="00D25116"/>
    <w:rsid w:val="00D3087A"/>
    <w:rsid w:val="00D31F9B"/>
    <w:rsid w:val="00D35D7A"/>
    <w:rsid w:val="00D460B4"/>
    <w:rsid w:val="00D609F1"/>
    <w:rsid w:val="00D70CA2"/>
    <w:rsid w:val="00D70F58"/>
    <w:rsid w:val="00D72C53"/>
    <w:rsid w:val="00D74315"/>
    <w:rsid w:val="00D7485C"/>
    <w:rsid w:val="00D92CCE"/>
    <w:rsid w:val="00D932CF"/>
    <w:rsid w:val="00DA2E9E"/>
    <w:rsid w:val="00DA43A1"/>
    <w:rsid w:val="00DA60D0"/>
    <w:rsid w:val="00DB1D52"/>
    <w:rsid w:val="00DB3959"/>
    <w:rsid w:val="00DB5314"/>
    <w:rsid w:val="00DC0C5A"/>
    <w:rsid w:val="00DC6489"/>
    <w:rsid w:val="00DD61FD"/>
    <w:rsid w:val="00DD72B9"/>
    <w:rsid w:val="00DE044F"/>
    <w:rsid w:val="00DE0C80"/>
    <w:rsid w:val="00DE24DE"/>
    <w:rsid w:val="00DF4615"/>
    <w:rsid w:val="00DF46C0"/>
    <w:rsid w:val="00DF6E67"/>
    <w:rsid w:val="00DF719A"/>
    <w:rsid w:val="00DF736B"/>
    <w:rsid w:val="00E00CF4"/>
    <w:rsid w:val="00E065B7"/>
    <w:rsid w:val="00E15B6A"/>
    <w:rsid w:val="00E15DF9"/>
    <w:rsid w:val="00E160AC"/>
    <w:rsid w:val="00E17560"/>
    <w:rsid w:val="00E24B4F"/>
    <w:rsid w:val="00E3598B"/>
    <w:rsid w:val="00E41C6C"/>
    <w:rsid w:val="00E45E48"/>
    <w:rsid w:val="00E52CCF"/>
    <w:rsid w:val="00E60358"/>
    <w:rsid w:val="00E61C01"/>
    <w:rsid w:val="00E678D5"/>
    <w:rsid w:val="00E765F3"/>
    <w:rsid w:val="00E80AD9"/>
    <w:rsid w:val="00E81B7C"/>
    <w:rsid w:val="00E84044"/>
    <w:rsid w:val="00E86A1E"/>
    <w:rsid w:val="00E870C5"/>
    <w:rsid w:val="00E87100"/>
    <w:rsid w:val="00E9744A"/>
    <w:rsid w:val="00EB6FFE"/>
    <w:rsid w:val="00EC3E8A"/>
    <w:rsid w:val="00EC67AF"/>
    <w:rsid w:val="00ED2296"/>
    <w:rsid w:val="00ED6586"/>
    <w:rsid w:val="00ED73CE"/>
    <w:rsid w:val="00EF060F"/>
    <w:rsid w:val="00EF1591"/>
    <w:rsid w:val="00EF5D06"/>
    <w:rsid w:val="00EF6CAA"/>
    <w:rsid w:val="00F03AA0"/>
    <w:rsid w:val="00F066B1"/>
    <w:rsid w:val="00F133E7"/>
    <w:rsid w:val="00F14E6D"/>
    <w:rsid w:val="00F22344"/>
    <w:rsid w:val="00F2281D"/>
    <w:rsid w:val="00F23FF9"/>
    <w:rsid w:val="00F241AC"/>
    <w:rsid w:val="00F24CF0"/>
    <w:rsid w:val="00F257C0"/>
    <w:rsid w:val="00F25CEB"/>
    <w:rsid w:val="00F25FB6"/>
    <w:rsid w:val="00F316AA"/>
    <w:rsid w:val="00F430BB"/>
    <w:rsid w:val="00F44DCD"/>
    <w:rsid w:val="00F471F3"/>
    <w:rsid w:val="00F52423"/>
    <w:rsid w:val="00F54276"/>
    <w:rsid w:val="00F60D63"/>
    <w:rsid w:val="00F659F1"/>
    <w:rsid w:val="00F7327E"/>
    <w:rsid w:val="00F826B5"/>
    <w:rsid w:val="00F83EC5"/>
    <w:rsid w:val="00F9031F"/>
    <w:rsid w:val="00F90827"/>
    <w:rsid w:val="00F93653"/>
    <w:rsid w:val="00FA0489"/>
    <w:rsid w:val="00FA4226"/>
    <w:rsid w:val="00FB3BF8"/>
    <w:rsid w:val="00FB5714"/>
    <w:rsid w:val="00FB731C"/>
    <w:rsid w:val="00FB7BD2"/>
    <w:rsid w:val="00FD20E2"/>
    <w:rsid w:val="00FD3531"/>
    <w:rsid w:val="00FD73BD"/>
    <w:rsid w:val="00FE0217"/>
    <w:rsid w:val="00FE1991"/>
    <w:rsid w:val="00FE2C3F"/>
    <w:rsid w:val="00FE49AE"/>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72A"/>
  <w15:chartTrackingRefBased/>
  <w15:docId w15:val="{B85879C9-9429-40AE-8EA1-8646F2672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F659F1"/>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F659F1"/>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F659F1"/>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F659F1"/>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F659F1"/>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41"/>
      </w:numPr>
      <w:contextualSpacing/>
    </w:pPr>
  </w:style>
  <w:style w:type="paragraph" w:styleId="Listapunktowana3">
    <w:name w:val="List Bullet 3"/>
    <w:basedOn w:val="Normalny"/>
    <w:uiPriority w:val="99"/>
    <w:unhideWhenUsed/>
    <w:rsid w:val="0088114A"/>
    <w:pPr>
      <w:numPr>
        <w:numId w:val="42"/>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semiHidden/>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semiHidden/>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diagramData" Target="diagrams/data1.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diagramColors" Target="diagrams/colors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diagramLayout" Target="diagrams/layout1.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07/relationships/diagramDrawing" Target="diagrams/drawing1.xml"/><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oleObject" Target="embeddings/oleObject1.bin"/><Relationship Id="rId33" Type="http://schemas.openxmlformats.org/officeDocument/2006/relationships/image" Target="media/image19.png"/><Relationship Id="rId38" Type="http://schemas.openxmlformats.org/officeDocument/2006/relationships/image" Target="media/image24.emf"/><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29885A-1850-42AD-A923-8F99944A9B01}" type="doc">
      <dgm:prSet loTypeId="urn:microsoft.com/office/officeart/2005/8/layout/orgChart1" loCatId="hierarchy" qsTypeId="urn:microsoft.com/office/officeart/2005/8/quickstyle/simple1" qsCatId="simple" csTypeId="urn:microsoft.com/office/officeart/2005/8/colors/accent1_2" csCatId="accent1"/>
      <dgm:spPr/>
    </dgm:pt>
    <dgm:pt modelId="{2476D3D1-AAF5-437B-9583-3183EB633A00}">
      <dgm:prSet/>
      <dgm:spPr/>
      <dgm:t>
        <a:bodyPr/>
        <a:lstStyle/>
        <a:p>
          <a:pPr marR="0" algn="ctr" rtl="0"/>
          <a:r>
            <a:rPr lang="pl-PL" b="1" i="0" u="none" strike="noStrike" baseline="0">
              <a:latin typeface="Calibri" panose="020F0502020204030204" pitchFamily="34" charset="0"/>
            </a:rPr>
            <a:t>Sponsor projektu</a:t>
          </a:r>
        </a:p>
        <a:p>
          <a:pPr marR="0" algn="l" rtl="0"/>
          <a:endParaRPr lang="pl-PL" b="1" i="0" u="none" strike="noStrike" baseline="0">
            <a:latin typeface="Times New Roman" panose="02020603050405020304" pitchFamily="18" charset="0"/>
          </a:endParaRPr>
        </a:p>
        <a:p>
          <a:pPr marR="0" algn="ctr" rtl="0"/>
          <a:r>
            <a:rPr lang="pl-PL" b="1" i="0" u="none" strike="noStrike" baseline="0">
              <a:latin typeface="Calibri" panose="020F0502020204030204" pitchFamily="34" charset="0"/>
            </a:rPr>
            <a:t>Komitet Sterujący</a:t>
          </a:r>
        </a:p>
      </dgm:t>
    </dgm:pt>
    <dgm:pt modelId="{A53B806E-232C-4461-9FA2-D2D92A180B00}" type="parTrans" cxnId="{74EE4EA3-719B-4652-A59E-58C866F23172}">
      <dgm:prSet/>
      <dgm:spPr/>
    </dgm:pt>
    <dgm:pt modelId="{ADD69B0C-598D-4D0A-8368-0585111CFF34}" type="sibTrans" cxnId="{74EE4EA3-719B-4652-A59E-58C866F23172}">
      <dgm:prSet/>
      <dgm:spPr/>
    </dgm:pt>
    <dgm:pt modelId="{05E76DF6-3583-4CC5-B6A7-0A2F835B9736}" type="asst">
      <dgm:prSet/>
      <dgm:spPr/>
      <dgm:t>
        <a:bodyPr/>
        <a:lstStyle/>
        <a:p>
          <a:pPr marR="0" algn="ctr" rtl="0"/>
          <a:r>
            <a:rPr lang="pl-PL" b="1" i="0" u="none" strike="noStrike" baseline="0">
              <a:latin typeface="Calibri" panose="020F0502020204030204" pitchFamily="34" charset="0"/>
            </a:rPr>
            <a:t>Kierownik projektu</a:t>
          </a:r>
          <a:endParaRPr lang="pl-PL"/>
        </a:p>
      </dgm:t>
    </dgm:pt>
    <dgm:pt modelId="{84FA0BDC-FEDC-4AEF-ABA2-91A1FCE1EE00}" type="parTrans" cxnId="{7CFDB78D-A44B-4846-B81C-236AB2CDFE9B}">
      <dgm:prSet/>
      <dgm:spPr/>
    </dgm:pt>
    <dgm:pt modelId="{7D61FC30-E813-49E2-96FE-AA7662D0B97A}" type="sibTrans" cxnId="{7CFDB78D-A44B-4846-B81C-236AB2CDFE9B}">
      <dgm:prSet/>
      <dgm:spPr/>
    </dgm:pt>
    <dgm:pt modelId="{2FED34BD-DF79-4451-A338-CBF26C99D2AD}" type="asst">
      <dgm:prSet/>
      <dgm:spPr/>
      <dgm:t>
        <a:bodyPr/>
        <a:lstStyle/>
        <a:p>
          <a:pPr marR="0" algn="ctr" rtl="0"/>
          <a:r>
            <a:rPr lang="pl-PL" b="1" i="0" u="none" strike="noStrike" baseline="0">
              <a:latin typeface="Calibri" panose="020F0502020204030204" pitchFamily="34" charset="0"/>
            </a:rPr>
            <a:t>Międzynarodowy dział IT</a:t>
          </a:r>
          <a:endParaRPr lang="pl-PL"/>
        </a:p>
      </dgm:t>
    </dgm:pt>
    <dgm:pt modelId="{B73DC6A1-15DC-4A57-8527-53759B7CE088}" type="parTrans" cxnId="{B677AC3A-8F10-4982-996B-3EC6350BC026}">
      <dgm:prSet/>
      <dgm:spPr/>
    </dgm:pt>
    <dgm:pt modelId="{17D1BD00-6E1E-414A-881F-413D49F500D2}" type="sibTrans" cxnId="{B677AC3A-8F10-4982-996B-3EC6350BC026}">
      <dgm:prSet/>
      <dgm:spPr/>
    </dgm:pt>
    <dgm:pt modelId="{E8E0486E-42EC-410C-94AC-175601440DD6}">
      <dgm:prSet/>
      <dgm:spPr/>
      <dgm:t>
        <a:bodyPr/>
        <a:lstStyle/>
        <a:p>
          <a:pPr marR="0" algn="just" rtl="0"/>
          <a:r>
            <a:rPr lang="pl-PL" b="1" i="0" u="none" strike="noStrike" baseline="0">
              <a:latin typeface="Times New Roman" panose="02020603050405020304" pitchFamily="18" charset="0"/>
            </a:rPr>
            <a:t>Finanse</a:t>
          </a:r>
        </a:p>
      </dgm:t>
    </dgm:pt>
    <dgm:pt modelId="{C50F5BC8-3953-4792-A0CE-8271E4EFA043}" type="parTrans" cxnId="{C2CF1054-62E3-4BF6-99EC-E79C2412C70E}">
      <dgm:prSet/>
      <dgm:spPr/>
    </dgm:pt>
    <dgm:pt modelId="{EDDA24EB-36F0-4897-AD08-C31C1506C120}" type="sibTrans" cxnId="{C2CF1054-62E3-4BF6-99EC-E79C2412C70E}">
      <dgm:prSet/>
      <dgm:spPr/>
    </dgm:pt>
    <dgm:pt modelId="{27382F75-376A-44DC-B73D-1995570A2D87}">
      <dgm:prSet/>
      <dgm:spPr/>
      <dgm:t>
        <a:bodyPr/>
        <a:lstStyle/>
        <a:p>
          <a:pPr marR="0" algn="ctr" rtl="0"/>
          <a:r>
            <a:rPr lang="pl-PL" b="1" i="0" u="none" strike="noStrike" baseline="0">
              <a:latin typeface="Calibri" panose="020F0502020204030204" pitchFamily="34" charset="0"/>
            </a:rPr>
            <a:t>Logistyka</a:t>
          </a:r>
          <a:endParaRPr lang="pl-PL"/>
        </a:p>
      </dgm:t>
    </dgm:pt>
    <dgm:pt modelId="{4D949A5B-9017-4FE3-B414-7D2C8D90F39A}" type="parTrans" cxnId="{4E02D7C2-EAAB-474C-B4FF-07D69B646DE2}">
      <dgm:prSet/>
      <dgm:spPr/>
    </dgm:pt>
    <dgm:pt modelId="{F1552300-86CF-481E-B975-6B4BFF179E0F}" type="sibTrans" cxnId="{4E02D7C2-EAAB-474C-B4FF-07D69B646DE2}">
      <dgm:prSet/>
      <dgm:spPr/>
    </dgm:pt>
    <dgm:pt modelId="{E771DCFF-0FB3-4FBF-BD98-13145A3CEE6C}">
      <dgm:prSet/>
      <dgm:spPr/>
      <dgm:t>
        <a:bodyPr/>
        <a:lstStyle/>
        <a:p>
          <a:pPr marR="0" algn="just" rtl="0"/>
          <a:r>
            <a:rPr lang="pl-PL" b="1" i="0" u="none" strike="noStrike" baseline="0">
              <a:latin typeface="Times New Roman" panose="02020603050405020304" pitchFamily="18" charset="0"/>
            </a:rPr>
            <a:t>Zarządzanie projektami</a:t>
          </a:r>
        </a:p>
      </dgm:t>
    </dgm:pt>
    <dgm:pt modelId="{44148653-403E-468D-B374-5E97664E7A2F}" type="parTrans" cxnId="{A497496D-AF3D-423F-87DE-94C52A8EDC52}">
      <dgm:prSet/>
      <dgm:spPr/>
    </dgm:pt>
    <dgm:pt modelId="{44795D96-40A6-4831-BC45-7F4CE1E7A17C}" type="sibTrans" cxnId="{A497496D-AF3D-423F-87DE-94C52A8EDC52}">
      <dgm:prSet/>
      <dgm:spPr/>
    </dgm:pt>
    <dgm:pt modelId="{D4CC5107-7977-45F2-8133-AC0CC2D4B557}">
      <dgm:prSet/>
      <dgm:spPr/>
      <dgm:t>
        <a:bodyPr/>
        <a:lstStyle/>
        <a:p>
          <a:pPr marR="0" algn="just" rtl="0"/>
          <a:r>
            <a:rPr lang="pl-PL" b="1" i="0" u="none" strike="noStrike" baseline="0">
              <a:latin typeface="Times New Roman" panose="02020603050405020304" pitchFamily="18" charset="0"/>
            </a:rPr>
            <a:t>Zakupy</a:t>
          </a:r>
        </a:p>
      </dgm:t>
    </dgm:pt>
    <dgm:pt modelId="{259ECE45-43F7-4C4B-85D1-212E8CD68FA0}" type="parTrans" cxnId="{ACAA99E5-4EEF-45BE-BB11-BF25F8386F35}">
      <dgm:prSet/>
      <dgm:spPr/>
    </dgm:pt>
    <dgm:pt modelId="{53714496-3735-47F8-AD14-896DBC2AA821}" type="sibTrans" cxnId="{ACAA99E5-4EEF-45BE-BB11-BF25F8386F35}">
      <dgm:prSet/>
      <dgm:spPr/>
    </dgm:pt>
    <dgm:pt modelId="{9416DC64-A244-4F16-8696-7E86D7F5623C}">
      <dgm:prSet/>
      <dgm:spPr/>
      <dgm:t>
        <a:bodyPr/>
        <a:lstStyle/>
        <a:p>
          <a:pPr marR="0" algn="just" rtl="0"/>
          <a:r>
            <a:rPr lang="pl-PL" b="1" i="0" u="none" strike="noStrike" baseline="0">
              <a:latin typeface="Times New Roman" panose="02020603050405020304" pitchFamily="18" charset="0"/>
            </a:rPr>
            <a:t>CRM</a:t>
          </a:r>
        </a:p>
      </dgm:t>
    </dgm:pt>
    <dgm:pt modelId="{7870E8AA-6FD7-4779-9346-83B296BAA2FA}" type="parTrans" cxnId="{A2B1AE16-CB46-4A31-97BA-DA5EE4338D5D}">
      <dgm:prSet/>
      <dgm:spPr/>
    </dgm:pt>
    <dgm:pt modelId="{CD3EC1DF-C32E-46F6-9127-B76055A41C3A}" type="sibTrans" cxnId="{A2B1AE16-CB46-4A31-97BA-DA5EE4338D5D}">
      <dgm:prSet/>
      <dgm:spPr/>
    </dgm:pt>
    <dgm:pt modelId="{BD4A749C-50AC-4A92-8125-CFD528F03353}">
      <dgm:prSet/>
      <dgm:spPr/>
      <dgm:t>
        <a:bodyPr/>
        <a:lstStyle/>
        <a:p>
          <a:pPr marR="0" algn="just" rtl="0"/>
          <a:r>
            <a:rPr lang="pl-PL" b="1" i="0" u="none" strike="noStrike" baseline="0">
              <a:latin typeface="Times New Roman" panose="02020603050405020304" pitchFamily="18" charset="0"/>
            </a:rPr>
            <a:t>Raportowanie</a:t>
          </a:r>
        </a:p>
      </dgm:t>
    </dgm:pt>
    <dgm:pt modelId="{89D54CEB-A0C1-4F7B-B262-24B7F822AB38}" type="parTrans" cxnId="{0A2E3636-638E-42F7-B5C6-19966160872F}">
      <dgm:prSet/>
      <dgm:spPr/>
    </dgm:pt>
    <dgm:pt modelId="{9F6CF81E-33D6-4237-965C-14E4A3E8EBC4}" type="sibTrans" cxnId="{0A2E3636-638E-42F7-B5C6-19966160872F}">
      <dgm:prSet/>
      <dgm:spPr/>
    </dgm:pt>
    <dgm:pt modelId="{932FEB54-1506-41B8-8836-41B4D3938645}">
      <dgm:prSet/>
      <dgm:spPr/>
      <dgm:t>
        <a:bodyPr/>
        <a:lstStyle/>
        <a:p>
          <a:pPr marR="0" algn="just" rtl="0"/>
          <a:r>
            <a:rPr lang="pl-PL" b="1" i="0" u="none" strike="noStrike" baseline="0">
              <a:latin typeface="Times New Roman" panose="02020603050405020304" pitchFamily="18" charset="0"/>
            </a:rPr>
            <a:t>HR/Płace</a:t>
          </a:r>
        </a:p>
      </dgm:t>
    </dgm:pt>
    <dgm:pt modelId="{2B261FDA-E868-41CF-91DA-3533EAFB2CDB}" type="parTrans" cxnId="{A7D98B56-F57B-40E7-8577-902C7C7DF9C1}">
      <dgm:prSet/>
      <dgm:spPr/>
    </dgm:pt>
    <dgm:pt modelId="{92E9B7C5-A979-4094-8B6C-DD08730B8F83}" type="sibTrans" cxnId="{A7D98B56-F57B-40E7-8577-902C7C7DF9C1}">
      <dgm:prSet/>
      <dgm:spPr/>
    </dgm:pt>
    <dgm:pt modelId="{549B9B84-33D0-4DAD-BF6C-421970881908}">
      <dgm:prSet/>
      <dgm:spPr/>
      <dgm:t>
        <a:bodyPr/>
        <a:lstStyle/>
        <a:p>
          <a:pPr marR="0" algn="just" rtl="0"/>
          <a:r>
            <a:rPr lang="pl-PL" b="1" i="0" u="none" strike="noStrike" baseline="0">
              <a:latin typeface="Times New Roman" panose="02020603050405020304" pitchFamily="18" charset="0"/>
            </a:rPr>
            <a:t>Migracja danych</a:t>
          </a:r>
        </a:p>
      </dgm:t>
    </dgm:pt>
    <dgm:pt modelId="{525133AF-AA66-4B8B-B224-31CA8DF67623}" type="parTrans" cxnId="{4A27AEC6-C435-40D2-A9E8-D0F66CA67520}">
      <dgm:prSet/>
      <dgm:spPr/>
    </dgm:pt>
    <dgm:pt modelId="{C4B61BF1-6076-4053-B2B0-2D9245B134F2}" type="sibTrans" cxnId="{4A27AEC6-C435-40D2-A9E8-D0F66CA67520}">
      <dgm:prSet/>
      <dgm:spPr/>
    </dgm:pt>
    <dgm:pt modelId="{04CA1B10-F0C5-4875-B32A-66A0F3801DA3}" type="pres">
      <dgm:prSet presAssocID="{BA29885A-1850-42AD-A923-8F99944A9B01}" presName="hierChild1" presStyleCnt="0">
        <dgm:presLayoutVars>
          <dgm:orgChart val="1"/>
          <dgm:chPref val="1"/>
          <dgm:dir/>
          <dgm:animOne val="branch"/>
          <dgm:animLvl val="lvl"/>
          <dgm:resizeHandles/>
        </dgm:presLayoutVars>
      </dgm:prSet>
      <dgm:spPr/>
    </dgm:pt>
    <dgm:pt modelId="{CD6FF554-E902-421C-A41A-4066A75AD847}" type="pres">
      <dgm:prSet presAssocID="{2476D3D1-AAF5-437B-9583-3183EB633A00}" presName="hierRoot1" presStyleCnt="0">
        <dgm:presLayoutVars>
          <dgm:hierBranch/>
        </dgm:presLayoutVars>
      </dgm:prSet>
      <dgm:spPr/>
    </dgm:pt>
    <dgm:pt modelId="{C1AA3108-9F28-46C4-A5BB-D3A8D5BF5ED8}" type="pres">
      <dgm:prSet presAssocID="{2476D3D1-AAF5-437B-9583-3183EB633A00}" presName="rootComposite1" presStyleCnt="0"/>
      <dgm:spPr/>
    </dgm:pt>
    <dgm:pt modelId="{6F2EF683-6426-4FF0-BEBE-DA803825D9A2}" type="pres">
      <dgm:prSet presAssocID="{2476D3D1-AAF5-437B-9583-3183EB633A00}" presName="rootText1" presStyleLbl="node0" presStyleIdx="0" presStyleCnt="1">
        <dgm:presLayoutVars>
          <dgm:chPref val="3"/>
        </dgm:presLayoutVars>
      </dgm:prSet>
      <dgm:spPr/>
    </dgm:pt>
    <dgm:pt modelId="{48403B1C-E8F8-4CB5-AE59-F43207600587}" type="pres">
      <dgm:prSet presAssocID="{2476D3D1-AAF5-437B-9583-3183EB633A00}" presName="rootConnector1" presStyleLbl="node1" presStyleIdx="0" presStyleCnt="0"/>
      <dgm:spPr/>
    </dgm:pt>
    <dgm:pt modelId="{B432FC6E-8A3D-4704-B1A3-B8F7E52CE7D1}" type="pres">
      <dgm:prSet presAssocID="{2476D3D1-AAF5-437B-9583-3183EB633A00}" presName="hierChild2" presStyleCnt="0"/>
      <dgm:spPr/>
    </dgm:pt>
    <dgm:pt modelId="{22CEF931-7DD0-40B2-B32B-B2229682A267}" type="pres">
      <dgm:prSet presAssocID="{C50F5BC8-3953-4792-A0CE-8271E4EFA043}" presName="Name35" presStyleLbl="parChTrans1D2" presStyleIdx="0" presStyleCnt="10"/>
      <dgm:spPr/>
    </dgm:pt>
    <dgm:pt modelId="{41C5D6C0-7B83-48DF-87BA-A87977A95CFC}" type="pres">
      <dgm:prSet presAssocID="{E8E0486E-42EC-410C-94AC-175601440DD6}" presName="hierRoot2" presStyleCnt="0">
        <dgm:presLayoutVars>
          <dgm:hierBranch/>
        </dgm:presLayoutVars>
      </dgm:prSet>
      <dgm:spPr/>
    </dgm:pt>
    <dgm:pt modelId="{3B0325FE-FEC0-46E0-B8FF-4D2AC4DDCC5D}" type="pres">
      <dgm:prSet presAssocID="{E8E0486E-42EC-410C-94AC-175601440DD6}" presName="rootComposite" presStyleCnt="0"/>
      <dgm:spPr/>
    </dgm:pt>
    <dgm:pt modelId="{B2D82D54-2461-4220-9919-49E969EFFE59}" type="pres">
      <dgm:prSet presAssocID="{E8E0486E-42EC-410C-94AC-175601440DD6}" presName="rootText" presStyleLbl="node2" presStyleIdx="0" presStyleCnt="8">
        <dgm:presLayoutVars>
          <dgm:chPref val="3"/>
        </dgm:presLayoutVars>
      </dgm:prSet>
      <dgm:spPr/>
    </dgm:pt>
    <dgm:pt modelId="{18252E89-BFEF-4C57-A266-417762010B89}" type="pres">
      <dgm:prSet presAssocID="{E8E0486E-42EC-410C-94AC-175601440DD6}" presName="rootConnector" presStyleLbl="node2" presStyleIdx="0" presStyleCnt="8"/>
      <dgm:spPr/>
    </dgm:pt>
    <dgm:pt modelId="{19AB9D16-E84D-4583-8FF8-0A52CDBE11D2}" type="pres">
      <dgm:prSet presAssocID="{E8E0486E-42EC-410C-94AC-175601440DD6}" presName="hierChild4" presStyleCnt="0"/>
      <dgm:spPr/>
    </dgm:pt>
    <dgm:pt modelId="{3921F58B-BB63-4A69-91F7-C1A8FE3727F2}" type="pres">
      <dgm:prSet presAssocID="{E8E0486E-42EC-410C-94AC-175601440DD6}" presName="hierChild5" presStyleCnt="0"/>
      <dgm:spPr/>
    </dgm:pt>
    <dgm:pt modelId="{410A3B92-81EA-4329-A06A-CA50640E9C13}" type="pres">
      <dgm:prSet presAssocID="{4D949A5B-9017-4FE3-B414-7D2C8D90F39A}" presName="Name35" presStyleLbl="parChTrans1D2" presStyleIdx="1" presStyleCnt="10"/>
      <dgm:spPr/>
    </dgm:pt>
    <dgm:pt modelId="{B4AC5A44-8607-42D6-B53B-A40F2E15B7DE}" type="pres">
      <dgm:prSet presAssocID="{27382F75-376A-44DC-B73D-1995570A2D87}" presName="hierRoot2" presStyleCnt="0">
        <dgm:presLayoutVars>
          <dgm:hierBranch/>
        </dgm:presLayoutVars>
      </dgm:prSet>
      <dgm:spPr/>
    </dgm:pt>
    <dgm:pt modelId="{F1D7B5BA-BA80-42BD-80A1-305349582F6C}" type="pres">
      <dgm:prSet presAssocID="{27382F75-376A-44DC-B73D-1995570A2D87}" presName="rootComposite" presStyleCnt="0"/>
      <dgm:spPr/>
    </dgm:pt>
    <dgm:pt modelId="{5C1080F7-0728-4D55-9F86-0CE43DA6710F}" type="pres">
      <dgm:prSet presAssocID="{27382F75-376A-44DC-B73D-1995570A2D87}" presName="rootText" presStyleLbl="node2" presStyleIdx="1" presStyleCnt="8">
        <dgm:presLayoutVars>
          <dgm:chPref val="3"/>
        </dgm:presLayoutVars>
      </dgm:prSet>
      <dgm:spPr/>
    </dgm:pt>
    <dgm:pt modelId="{72AAD55D-9429-4F6C-847C-DFC1E26A64EB}" type="pres">
      <dgm:prSet presAssocID="{27382F75-376A-44DC-B73D-1995570A2D87}" presName="rootConnector" presStyleLbl="node2" presStyleIdx="1" presStyleCnt="8"/>
      <dgm:spPr/>
    </dgm:pt>
    <dgm:pt modelId="{950788BF-A2A0-44AF-B07F-16FD810C174A}" type="pres">
      <dgm:prSet presAssocID="{27382F75-376A-44DC-B73D-1995570A2D87}" presName="hierChild4" presStyleCnt="0"/>
      <dgm:spPr/>
    </dgm:pt>
    <dgm:pt modelId="{8CDA4C3A-03D8-486D-B229-40E6199BCECB}" type="pres">
      <dgm:prSet presAssocID="{27382F75-376A-44DC-B73D-1995570A2D87}" presName="hierChild5" presStyleCnt="0"/>
      <dgm:spPr/>
    </dgm:pt>
    <dgm:pt modelId="{2AF4645E-B173-47EE-873B-C31C00F98F6D}" type="pres">
      <dgm:prSet presAssocID="{44148653-403E-468D-B374-5E97664E7A2F}" presName="Name35" presStyleLbl="parChTrans1D2" presStyleIdx="2" presStyleCnt="10"/>
      <dgm:spPr/>
    </dgm:pt>
    <dgm:pt modelId="{7270DB12-1F30-44D5-B0DD-2A9419349F5C}" type="pres">
      <dgm:prSet presAssocID="{E771DCFF-0FB3-4FBF-BD98-13145A3CEE6C}" presName="hierRoot2" presStyleCnt="0">
        <dgm:presLayoutVars>
          <dgm:hierBranch/>
        </dgm:presLayoutVars>
      </dgm:prSet>
      <dgm:spPr/>
    </dgm:pt>
    <dgm:pt modelId="{5A046AFC-934E-49E3-A72A-0893C594F688}" type="pres">
      <dgm:prSet presAssocID="{E771DCFF-0FB3-4FBF-BD98-13145A3CEE6C}" presName="rootComposite" presStyleCnt="0"/>
      <dgm:spPr/>
    </dgm:pt>
    <dgm:pt modelId="{DC11544B-2642-4B47-9EDB-4A26941062C6}" type="pres">
      <dgm:prSet presAssocID="{E771DCFF-0FB3-4FBF-BD98-13145A3CEE6C}" presName="rootText" presStyleLbl="node2" presStyleIdx="2" presStyleCnt="8">
        <dgm:presLayoutVars>
          <dgm:chPref val="3"/>
        </dgm:presLayoutVars>
      </dgm:prSet>
      <dgm:spPr/>
    </dgm:pt>
    <dgm:pt modelId="{10F99704-C3EC-4DD1-908A-EF54C1DD4F11}" type="pres">
      <dgm:prSet presAssocID="{E771DCFF-0FB3-4FBF-BD98-13145A3CEE6C}" presName="rootConnector" presStyleLbl="node2" presStyleIdx="2" presStyleCnt="8"/>
      <dgm:spPr/>
    </dgm:pt>
    <dgm:pt modelId="{CD4A645A-4799-4EDA-93F8-1B93F349C2EE}" type="pres">
      <dgm:prSet presAssocID="{E771DCFF-0FB3-4FBF-BD98-13145A3CEE6C}" presName="hierChild4" presStyleCnt="0"/>
      <dgm:spPr/>
    </dgm:pt>
    <dgm:pt modelId="{AE9F95B6-A5C3-46E4-AE2A-90C824998373}" type="pres">
      <dgm:prSet presAssocID="{E771DCFF-0FB3-4FBF-BD98-13145A3CEE6C}" presName="hierChild5" presStyleCnt="0"/>
      <dgm:spPr/>
    </dgm:pt>
    <dgm:pt modelId="{DADA35CC-6021-4BC4-8F81-301D12AF7418}" type="pres">
      <dgm:prSet presAssocID="{259ECE45-43F7-4C4B-85D1-212E8CD68FA0}" presName="Name35" presStyleLbl="parChTrans1D2" presStyleIdx="3" presStyleCnt="10"/>
      <dgm:spPr/>
    </dgm:pt>
    <dgm:pt modelId="{37EF8A57-DC85-44C6-9C4A-D485CA2E4E32}" type="pres">
      <dgm:prSet presAssocID="{D4CC5107-7977-45F2-8133-AC0CC2D4B557}" presName="hierRoot2" presStyleCnt="0">
        <dgm:presLayoutVars>
          <dgm:hierBranch/>
        </dgm:presLayoutVars>
      </dgm:prSet>
      <dgm:spPr/>
    </dgm:pt>
    <dgm:pt modelId="{4E7AAFCA-D3E9-433E-88D1-8962C2DABC26}" type="pres">
      <dgm:prSet presAssocID="{D4CC5107-7977-45F2-8133-AC0CC2D4B557}" presName="rootComposite" presStyleCnt="0"/>
      <dgm:spPr/>
    </dgm:pt>
    <dgm:pt modelId="{444047A8-1B5E-4F3E-BCA5-8D5F2AB7AC2E}" type="pres">
      <dgm:prSet presAssocID="{D4CC5107-7977-45F2-8133-AC0CC2D4B557}" presName="rootText" presStyleLbl="node2" presStyleIdx="3" presStyleCnt="8">
        <dgm:presLayoutVars>
          <dgm:chPref val="3"/>
        </dgm:presLayoutVars>
      </dgm:prSet>
      <dgm:spPr/>
    </dgm:pt>
    <dgm:pt modelId="{C3292798-D11D-4389-9A17-564E84817A23}" type="pres">
      <dgm:prSet presAssocID="{D4CC5107-7977-45F2-8133-AC0CC2D4B557}" presName="rootConnector" presStyleLbl="node2" presStyleIdx="3" presStyleCnt="8"/>
      <dgm:spPr/>
    </dgm:pt>
    <dgm:pt modelId="{2F9C6E12-3540-49CB-9482-76CA448C2B03}" type="pres">
      <dgm:prSet presAssocID="{D4CC5107-7977-45F2-8133-AC0CC2D4B557}" presName="hierChild4" presStyleCnt="0"/>
      <dgm:spPr/>
    </dgm:pt>
    <dgm:pt modelId="{2569827E-1F43-480D-A204-7C4D1B355C63}" type="pres">
      <dgm:prSet presAssocID="{D4CC5107-7977-45F2-8133-AC0CC2D4B557}" presName="hierChild5" presStyleCnt="0"/>
      <dgm:spPr/>
    </dgm:pt>
    <dgm:pt modelId="{71EAF47E-5FF6-43A2-B475-CF1A2E6EC85A}" type="pres">
      <dgm:prSet presAssocID="{7870E8AA-6FD7-4779-9346-83B296BAA2FA}" presName="Name35" presStyleLbl="parChTrans1D2" presStyleIdx="4" presStyleCnt="10"/>
      <dgm:spPr/>
    </dgm:pt>
    <dgm:pt modelId="{C09E5770-F572-44A1-8269-67E42415C403}" type="pres">
      <dgm:prSet presAssocID="{9416DC64-A244-4F16-8696-7E86D7F5623C}" presName="hierRoot2" presStyleCnt="0">
        <dgm:presLayoutVars>
          <dgm:hierBranch/>
        </dgm:presLayoutVars>
      </dgm:prSet>
      <dgm:spPr/>
    </dgm:pt>
    <dgm:pt modelId="{83A77452-057F-49E9-9C48-7BC693D55CBB}" type="pres">
      <dgm:prSet presAssocID="{9416DC64-A244-4F16-8696-7E86D7F5623C}" presName="rootComposite" presStyleCnt="0"/>
      <dgm:spPr/>
    </dgm:pt>
    <dgm:pt modelId="{F5BBC10A-3828-42CF-9E9D-725E925B121F}" type="pres">
      <dgm:prSet presAssocID="{9416DC64-A244-4F16-8696-7E86D7F5623C}" presName="rootText" presStyleLbl="node2" presStyleIdx="4" presStyleCnt="8">
        <dgm:presLayoutVars>
          <dgm:chPref val="3"/>
        </dgm:presLayoutVars>
      </dgm:prSet>
      <dgm:spPr/>
    </dgm:pt>
    <dgm:pt modelId="{12EE4EF2-133B-4DBA-8585-D33B03818AF3}" type="pres">
      <dgm:prSet presAssocID="{9416DC64-A244-4F16-8696-7E86D7F5623C}" presName="rootConnector" presStyleLbl="node2" presStyleIdx="4" presStyleCnt="8"/>
      <dgm:spPr/>
    </dgm:pt>
    <dgm:pt modelId="{A23D9CD1-5149-4728-8C28-22AAD2316B76}" type="pres">
      <dgm:prSet presAssocID="{9416DC64-A244-4F16-8696-7E86D7F5623C}" presName="hierChild4" presStyleCnt="0"/>
      <dgm:spPr/>
    </dgm:pt>
    <dgm:pt modelId="{9DB62367-2B48-4901-9AB9-384E31D91CB4}" type="pres">
      <dgm:prSet presAssocID="{9416DC64-A244-4F16-8696-7E86D7F5623C}" presName="hierChild5" presStyleCnt="0"/>
      <dgm:spPr/>
    </dgm:pt>
    <dgm:pt modelId="{42C8C1A3-C631-4FA0-B937-42F1DBC32792}" type="pres">
      <dgm:prSet presAssocID="{89D54CEB-A0C1-4F7B-B262-24B7F822AB38}" presName="Name35" presStyleLbl="parChTrans1D2" presStyleIdx="5" presStyleCnt="10"/>
      <dgm:spPr/>
    </dgm:pt>
    <dgm:pt modelId="{38ABCD8D-4E86-4A8C-84F8-0E1F56D2E938}" type="pres">
      <dgm:prSet presAssocID="{BD4A749C-50AC-4A92-8125-CFD528F03353}" presName="hierRoot2" presStyleCnt="0">
        <dgm:presLayoutVars>
          <dgm:hierBranch/>
        </dgm:presLayoutVars>
      </dgm:prSet>
      <dgm:spPr/>
    </dgm:pt>
    <dgm:pt modelId="{FA87A0CD-330B-4FF1-9C80-6B199AFBE7C0}" type="pres">
      <dgm:prSet presAssocID="{BD4A749C-50AC-4A92-8125-CFD528F03353}" presName="rootComposite" presStyleCnt="0"/>
      <dgm:spPr/>
    </dgm:pt>
    <dgm:pt modelId="{C46BBA0B-171C-47CB-A941-282B37CD0263}" type="pres">
      <dgm:prSet presAssocID="{BD4A749C-50AC-4A92-8125-CFD528F03353}" presName="rootText" presStyleLbl="node2" presStyleIdx="5" presStyleCnt="8">
        <dgm:presLayoutVars>
          <dgm:chPref val="3"/>
        </dgm:presLayoutVars>
      </dgm:prSet>
      <dgm:spPr/>
    </dgm:pt>
    <dgm:pt modelId="{7C53FD12-6EC8-4E31-9BC8-61D719D1AD45}" type="pres">
      <dgm:prSet presAssocID="{BD4A749C-50AC-4A92-8125-CFD528F03353}" presName="rootConnector" presStyleLbl="node2" presStyleIdx="5" presStyleCnt="8"/>
      <dgm:spPr/>
    </dgm:pt>
    <dgm:pt modelId="{C6321DAE-D8FA-4ABB-BE0E-67E238AB0207}" type="pres">
      <dgm:prSet presAssocID="{BD4A749C-50AC-4A92-8125-CFD528F03353}" presName="hierChild4" presStyleCnt="0"/>
      <dgm:spPr/>
    </dgm:pt>
    <dgm:pt modelId="{9DC146D2-DBA8-4F5E-AA70-898D5678CD26}" type="pres">
      <dgm:prSet presAssocID="{BD4A749C-50AC-4A92-8125-CFD528F03353}" presName="hierChild5" presStyleCnt="0"/>
      <dgm:spPr/>
    </dgm:pt>
    <dgm:pt modelId="{504CD544-272C-4387-9E74-F5081C8C08D4}" type="pres">
      <dgm:prSet presAssocID="{2B261FDA-E868-41CF-91DA-3533EAFB2CDB}" presName="Name35" presStyleLbl="parChTrans1D2" presStyleIdx="6" presStyleCnt="10"/>
      <dgm:spPr/>
    </dgm:pt>
    <dgm:pt modelId="{51AE9C21-2058-416D-B6B4-95AC0EE06D21}" type="pres">
      <dgm:prSet presAssocID="{932FEB54-1506-41B8-8836-41B4D3938645}" presName="hierRoot2" presStyleCnt="0">
        <dgm:presLayoutVars>
          <dgm:hierBranch/>
        </dgm:presLayoutVars>
      </dgm:prSet>
      <dgm:spPr/>
    </dgm:pt>
    <dgm:pt modelId="{15CB3585-84D4-4064-8027-07BB9A7FE8E5}" type="pres">
      <dgm:prSet presAssocID="{932FEB54-1506-41B8-8836-41B4D3938645}" presName="rootComposite" presStyleCnt="0"/>
      <dgm:spPr/>
    </dgm:pt>
    <dgm:pt modelId="{EF07B3C7-50DB-46AD-B7E8-55F4A3B4636E}" type="pres">
      <dgm:prSet presAssocID="{932FEB54-1506-41B8-8836-41B4D3938645}" presName="rootText" presStyleLbl="node2" presStyleIdx="6" presStyleCnt="8">
        <dgm:presLayoutVars>
          <dgm:chPref val="3"/>
        </dgm:presLayoutVars>
      </dgm:prSet>
      <dgm:spPr/>
    </dgm:pt>
    <dgm:pt modelId="{A646B2D3-A592-40E1-8275-832A7814F30C}" type="pres">
      <dgm:prSet presAssocID="{932FEB54-1506-41B8-8836-41B4D3938645}" presName="rootConnector" presStyleLbl="node2" presStyleIdx="6" presStyleCnt="8"/>
      <dgm:spPr/>
    </dgm:pt>
    <dgm:pt modelId="{A144F6F3-2229-4C02-951B-5B7FAB2C51D2}" type="pres">
      <dgm:prSet presAssocID="{932FEB54-1506-41B8-8836-41B4D3938645}" presName="hierChild4" presStyleCnt="0"/>
      <dgm:spPr/>
    </dgm:pt>
    <dgm:pt modelId="{C9F13E45-DD6E-4E74-AA6E-7729624550AC}" type="pres">
      <dgm:prSet presAssocID="{932FEB54-1506-41B8-8836-41B4D3938645}" presName="hierChild5" presStyleCnt="0"/>
      <dgm:spPr/>
    </dgm:pt>
    <dgm:pt modelId="{D23D877C-4E46-4D2C-9024-87C59CD85E23}" type="pres">
      <dgm:prSet presAssocID="{525133AF-AA66-4B8B-B224-31CA8DF67623}" presName="Name35" presStyleLbl="parChTrans1D2" presStyleIdx="7" presStyleCnt="10"/>
      <dgm:spPr/>
    </dgm:pt>
    <dgm:pt modelId="{A3247136-A4DC-41BF-B310-385DE2C88383}" type="pres">
      <dgm:prSet presAssocID="{549B9B84-33D0-4DAD-BF6C-421970881908}" presName="hierRoot2" presStyleCnt="0">
        <dgm:presLayoutVars>
          <dgm:hierBranch/>
        </dgm:presLayoutVars>
      </dgm:prSet>
      <dgm:spPr/>
    </dgm:pt>
    <dgm:pt modelId="{BC486191-A6ED-4156-A5D5-3FDB23A2F0B5}" type="pres">
      <dgm:prSet presAssocID="{549B9B84-33D0-4DAD-BF6C-421970881908}" presName="rootComposite" presStyleCnt="0"/>
      <dgm:spPr/>
    </dgm:pt>
    <dgm:pt modelId="{01BF57C6-BEAF-4497-B08B-4D15AB357314}" type="pres">
      <dgm:prSet presAssocID="{549B9B84-33D0-4DAD-BF6C-421970881908}" presName="rootText" presStyleLbl="node2" presStyleIdx="7" presStyleCnt="8">
        <dgm:presLayoutVars>
          <dgm:chPref val="3"/>
        </dgm:presLayoutVars>
      </dgm:prSet>
      <dgm:spPr/>
    </dgm:pt>
    <dgm:pt modelId="{24348083-ECE9-4FDD-88CB-540278C69095}" type="pres">
      <dgm:prSet presAssocID="{549B9B84-33D0-4DAD-BF6C-421970881908}" presName="rootConnector" presStyleLbl="node2" presStyleIdx="7" presStyleCnt="8"/>
      <dgm:spPr/>
    </dgm:pt>
    <dgm:pt modelId="{E98FF4FF-D503-4AFA-ADF6-BAC5A9006A54}" type="pres">
      <dgm:prSet presAssocID="{549B9B84-33D0-4DAD-BF6C-421970881908}" presName="hierChild4" presStyleCnt="0"/>
      <dgm:spPr/>
    </dgm:pt>
    <dgm:pt modelId="{2D8F92C2-9FEC-4CD5-BE1F-6A60AE33ECF2}" type="pres">
      <dgm:prSet presAssocID="{549B9B84-33D0-4DAD-BF6C-421970881908}" presName="hierChild5" presStyleCnt="0"/>
      <dgm:spPr/>
    </dgm:pt>
    <dgm:pt modelId="{8DACB9C7-2536-4680-8DF0-4C17EBBFEDF8}" type="pres">
      <dgm:prSet presAssocID="{2476D3D1-AAF5-437B-9583-3183EB633A00}" presName="hierChild3" presStyleCnt="0"/>
      <dgm:spPr/>
    </dgm:pt>
    <dgm:pt modelId="{8AAB7004-0A22-4DF3-884E-9CF26D7776F1}" type="pres">
      <dgm:prSet presAssocID="{84FA0BDC-FEDC-4AEF-ABA2-91A1FCE1EE00}" presName="Name111" presStyleLbl="parChTrans1D2" presStyleIdx="8" presStyleCnt="10"/>
      <dgm:spPr/>
    </dgm:pt>
    <dgm:pt modelId="{7B36CAC8-429C-4BB2-BE73-3FD8FF4EB7AD}" type="pres">
      <dgm:prSet presAssocID="{05E76DF6-3583-4CC5-B6A7-0A2F835B9736}" presName="hierRoot3" presStyleCnt="0">
        <dgm:presLayoutVars>
          <dgm:hierBranch/>
        </dgm:presLayoutVars>
      </dgm:prSet>
      <dgm:spPr/>
    </dgm:pt>
    <dgm:pt modelId="{876A6B50-DD3D-48A7-B496-01B4D86410A5}" type="pres">
      <dgm:prSet presAssocID="{05E76DF6-3583-4CC5-B6A7-0A2F835B9736}" presName="rootComposite3" presStyleCnt="0"/>
      <dgm:spPr/>
    </dgm:pt>
    <dgm:pt modelId="{23843EE1-9F99-4CAD-8829-AA1E63E420DC}" type="pres">
      <dgm:prSet presAssocID="{05E76DF6-3583-4CC5-B6A7-0A2F835B9736}" presName="rootText3" presStyleLbl="asst1" presStyleIdx="0" presStyleCnt="2">
        <dgm:presLayoutVars>
          <dgm:chPref val="3"/>
        </dgm:presLayoutVars>
      </dgm:prSet>
      <dgm:spPr/>
    </dgm:pt>
    <dgm:pt modelId="{88DEAF0E-4BD4-49D7-9626-D27D6D4BF0AF}" type="pres">
      <dgm:prSet presAssocID="{05E76DF6-3583-4CC5-B6A7-0A2F835B9736}" presName="rootConnector3" presStyleLbl="asst1" presStyleIdx="0" presStyleCnt="2"/>
      <dgm:spPr/>
    </dgm:pt>
    <dgm:pt modelId="{84CEBE23-01A3-4427-8C14-A4F9EAF9678B}" type="pres">
      <dgm:prSet presAssocID="{05E76DF6-3583-4CC5-B6A7-0A2F835B9736}" presName="hierChild6" presStyleCnt="0"/>
      <dgm:spPr/>
    </dgm:pt>
    <dgm:pt modelId="{241DE28F-683B-4566-8DCB-AD7D148EDE31}" type="pres">
      <dgm:prSet presAssocID="{05E76DF6-3583-4CC5-B6A7-0A2F835B9736}" presName="hierChild7" presStyleCnt="0"/>
      <dgm:spPr/>
    </dgm:pt>
    <dgm:pt modelId="{8D91926D-D06E-4B3C-821D-F29EBD69E41D}" type="pres">
      <dgm:prSet presAssocID="{B73DC6A1-15DC-4A57-8527-53759B7CE088}" presName="Name111" presStyleLbl="parChTrans1D2" presStyleIdx="9" presStyleCnt="10"/>
      <dgm:spPr/>
    </dgm:pt>
    <dgm:pt modelId="{773F9623-673F-4707-A91A-2B8C159B6782}" type="pres">
      <dgm:prSet presAssocID="{2FED34BD-DF79-4451-A338-CBF26C99D2AD}" presName="hierRoot3" presStyleCnt="0">
        <dgm:presLayoutVars>
          <dgm:hierBranch/>
        </dgm:presLayoutVars>
      </dgm:prSet>
      <dgm:spPr/>
    </dgm:pt>
    <dgm:pt modelId="{CAFAB786-314F-490A-BAF3-012D554C7F9A}" type="pres">
      <dgm:prSet presAssocID="{2FED34BD-DF79-4451-A338-CBF26C99D2AD}" presName="rootComposite3" presStyleCnt="0"/>
      <dgm:spPr/>
    </dgm:pt>
    <dgm:pt modelId="{3C036651-52A0-4680-8713-91E917277EF1}" type="pres">
      <dgm:prSet presAssocID="{2FED34BD-DF79-4451-A338-CBF26C99D2AD}" presName="rootText3" presStyleLbl="asst1" presStyleIdx="1" presStyleCnt="2">
        <dgm:presLayoutVars>
          <dgm:chPref val="3"/>
        </dgm:presLayoutVars>
      </dgm:prSet>
      <dgm:spPr/>
    </dgm:pt>
    <dgm:pt modelId="{3ECEDD05-3EBC-4DCB-BE2E-199850194C05}" type="pres">
      <dgm:prSet presAssocID="{2FED34BD-DF79-4451-A338-CBF26C99D2AD}" presName="rootConnector3" presStyleLbl="asst1" presStyleIdx="1" presStyleCnt="2"/>
      <dgm:spPr/>
    </dgm:pt>
    <dgm:pt modelId="{ECB6DF5D-7099-4C79-A048-BF9607C08156}" type="pres">
      <dgm:prSet presAssocID="{2FED34BD-DF79-4451-A338-CBF26C99D2AD}" presName="hierChild6" presStyleCnt="0"/>
      <dgm:spPr/>
    </dgm:pt>
    <dgm:pt modelId="{C99B3B84-5F37-4448-A01E-963043F2469D}" type="pres">
      <dgm:prSet presAssocID="{2FED34BD-DF79-4451-A338-CBF26C99D2AD}" presName="hierChild7" presStyleCnt="0"/>
      <dgm:spPr/>
    </dgm:pt>
  </dgm:ptLst>
  <dgm:cxnLst>
    <dgm:cxn modelId="{4A9D4E05-769F-4E37-B776-C0E93F107591}" type="presOf" srcId="{BA29885A-1850-42AD-A923-8F99944A9B01}" destId="{04CA1B10-F0C5-4875-B32A-66A0F3801DA3}" srcOrd="0" destOrd="0" presId="urn:microsoft.com/office/officeart/2005/8/layout/orgChart1"/>
    <dgm:cxn modelId="{348CFC10-B8D4-46D2-8495-5205110A1E7F}" type="presOf" srcId="{4D949A5B-9017-4FE3-B414-7D2C8D90F39A}" destId="{410A3B92-81EA-4329-A06A-CA50640E9C13}" srcOrd="0" destOrd="0" presId="urn:microsoft.com/office/officeart/2005/8/layout/orgChart1"/>
    <dgm:cxn modelId="{DC117714-1497-4FC9-9E8B-F0F1D45A3DFF}" type="presOf" srcId="{44148653-403E-468D-B374-5E97664E7A2F}" destId="{2AF4645E-B173-47EE-873B-C31C00F98F6D}" srcOrd="0" destOrd="0" presId="urn:microsoft.com/office/officeart/2005/8/layout/orgChart1"/>
    <dgm:cxn modelId="{72183116-E8A5-46A3-8B06-13D51627D610}" type="presOf" srcId="{89D54CEB-A0C1-4F7B-B262-24B7F822AB38}" destId="{42C8C1A3-C631-4FA0-B937-42F1DBC32792}" srcOrd="0" destOrd="0" presId="urn:microsoft.com/office/officeart/2005/8/layout/orgChart1"/>
    <dgm:cxn modelId="{A2B1AE16-CB46-4A31-97BA-DA5EE4338D5D}" srcId="{2476D3D1-AAF5-437B-9583-3183EB633A00}" destId="{9416DC64-A244-4F16-8696-7E86D7F5623C}" srcOrd="6" destOrd="0" parTransId="{7870E8AA-6FD7-4779-9346-83B296BAA2FA}" sibTransId="{CD3EC1DF-C32E-46F6-9127-B76055A41C3A}"/>
    <dgm:cxn modelId="{AC0E8E26-7DC7-4AB5-89D4-B3CCEA6A182E}" type="presOf" srcId="{D4CC5107-7977-45F2-8133-AC0CC2D4B557}" destId="{444047A8-1B5E-4F3E-BCA5-8D5F2AB7AC2E}" srcOrd="0" destOrd="0" presId="urn:microsoft.com/office/officeart/2005/8/layout/orgChart1"/>
    <dgm:cxn modelId="{28DF3C2B-175E-4B55-9EE1-7FAA4092F4A9}" type="presOf" srcId="{2476D3D1-AAF5-437B-9583-3183EB633A00}" destId="{48403B1C-E8F8-4CB5-AE59-F43207600587}" srcOrd="1" destOrd="0" presId="urn:microsoft.com/office/officeart/2005/8/layout/orgChart1"/>
    <dgm:cxn modelId="{0A2E3636-638E-42F7-B5C6-19966160872F}" srcId="{2476D3D1-AAF5-437B-9583-3183EB633A00}" destId="{BD4A749C-50AC-4A92-8125-CFD528F03353}" srcOrd="7" destOrd="0" parTransId="{89D54CEB-A0C1-4F7B-B262-24B7F822AB38}" sibTransId="{9F6CF81E-33D6-4237-965C-14E4A3E8EBC4}"/>
    <dgm:cxn modelId="{B677AC3A-8F10-4982-996B-3EC6350BC026}" srcId="{2476D3D1-AAF5-437B-9583-3183EB633A00}" destId="{2FED34BD-DF79-4451-A338-CBF26C99D2AD}" srcOrd="1" destOrd="0" parTransId="{B73DC6A1-15DC-4A57-8527-53759B7CE088}" sibTransId="{17D1BD00-6E1E-414A-881F-413D49F500D2}"/>
    <dgm:cxn modelId="{0A09FC3C-FBEC-4F94-AED3-7DD9718C96DE}" type="presOf" srcId="{C50F5BC8-3953-4792-A0CE-8271E4EFA043}" destId="{22CEF931-7DD0-40B2-B32B-B2229682A267}" srcOrd="0" destOrd="0" presId="urn:microsoft.com/office/officeart/2005/8/layout/orgChart1"/>
    <dgm:cxn modelId="{4CD5DA3E-26C4-476B-A29B-AC41FC66E7D3}" type="presOf" srcId="{2FED34BD-DF79-4451-A338-CBF26C99D2AD}" destId="{3ECEDD05-3EBC-4DCB-BE2E-199850194C05}" srcOrd="1" destOrd="0" presId="urn:microsoft.com/office/officeart/2005/8/layout/orgChart1"/>
    <dgm:cxn modelId="{3336945E-C3EB-4CAE-B78E-B81673393D05}" type="presOf" srcId="{932FEB54-1506-41B8-8836-41B4D3938645}" destId="{EF07B3C7-50DB-46AD-B7E8-55F4A3B4636E}" srcOrd="0" destOrd="0" presId="urn:microsoft.com/office/officeart/2005/8/layout/orgChart1"/>
    <dgm:cxn modelId="{1C465D44-2CD0-49CC-AF00-73B8F3463E77}" type="presOf" srcId="{27382F75-376A-44DC-B73D-1995570A2D87}" destId="{72AAD55D-9429-4F6C-847C-DFC1E26A64EB}" srcOrd="1" destOrd="0" presId="urn:microsoft.com/office/officeart/2005/8/layout/orgChart1"/>
    <dgm:cxn modelId="{C3B3DA65-88D7-4C5B-A1B6-0B3436774BE5}" type="presOf" srcId="{E771DCFF-0FB3-4FBF-BD98-13145A3CEE6C}" destId="{DC11544B-2642-4B47-9EDB-4A26941062C6}" srcOrd="0" destOrd="0" presId="urn:microsoft.com/office/officeart/2005/8/layout/orgChart1"/>
    <dgm:cxn modelId="{3B136169-8DDC-405D-9797-F308AA1D1AD9}" type="presOf" srcId="{D4CC5107-7977-45F2-8133-AC0CC2D4B557}" destId="{C3292798-D11D-4389-9A17-564E84817A23}" srcOrd="1" destOrd="0" presId="urn:microsoft.com/office/officeart/2005/8/layout/orgChart1"/>
    <dgm:cxn modelId="{90F91A4A-D050-495C-BC01-92D4CBBD7971}" type="presOf" srcId="{BD4A749C-50AC-4A92-8125-CFD528F03353}" destId="{C46BBA0B-171C-47CB-A941-282B37CD0263}" srcOrd="0" destOrd="0" presId="urn:microsoft.com/office/officeart/2005/8/layout/orgChart1"/>
    <dgm:cxn modelId="{BF51D66A-B4FC-4CD8-A8C9-33CE611583B0}" type="presOf" srcId="{549B9B84-33D0-4DAD-BF6C-421970881908}" destId="{01BF57C6-BEAF-4497-B08B-4D15AB357314}" srcOrd="0" destOrd="0" presId="urn:microsoft.com/office/officeart/2005/8/layout/orgChart1"/>
    <dgm:cxn modelId="{5085426B-6A3E-4403-955D-B8E4DAC61B89}" type="presOf" srcId="{E8E0486E-42EC-410C-94AC-175601440DD6}" destId="{B2D82D54-2461-4220-9919-49E969EFFE59}" srcOrd="0" destOrd="0" presId="urn:microsoft.com/office/officeart/2005/8/layout/orgChart1"/>
    <dgm:cxn modelId="{A497496D-AF3D-423F-87DE-94C52A8EDC52}" srcId="{2476D3D1-AAF5-437B-9583-3183EB633A00}" destId="{E771DCFF-0FB3-4FBF-BD98-13145A3CEE6C}" srcOrd="4" destOrd="0" parTransId="{44148653-403E-468D-B374-5E97664E7A2F}" sibTransId="{44795D96-40A6-4831-BC45-7F4CE1E7A17C}"/>
    <dgm:cxn modelId="{CD4AF94E-C69A-4EDE-9A30-67D340646B90}" type="presOf" srcId="{27382F75-376A-44DC-B73D-1995570A2D87}" destId="{5C1080F7-0728-4D55-9F86-0CE43DA6710F}" srcOrd="0" destOrd="0" presId="urn:microsoft.com/office/officeart/2005/8/layout/orgChart1"/>
    <dgm:cxn modelId="{3EF7FC6F-17B8-4CBA-8C1B-0DD6F913048B}" type="presOf" srcId="{2FED34BD-DF79-4451-A338-CBF26C99D2AD}" destId="{3C036651-52A0-4680-8713-91E917277EF1}" srcOrd="0" destOrd="0" presId="urn:microsoft.com/office/officeart/2005/8/layout/orgChart1"/>
    <dgm:cxn modelId="{C2CF1054-62E3-4BF6-99EC-E79C2412C70E}" srcId="{2476D3D1-AAF5-437B-9583-3183EB633A00}" destId="{E8E0486E-42EC-410C-94AC-175601440DD6}" srcOrd="2" destOrd="0" parTransId="{C50F5BC8-3953-4792-A0CE-8271E4EFA043}" sibTransId="{EDDA24EB-36F0-4897-AD08-C31C1506C120}"/>
    <dgm:cxn modelId="{50BB1555-AF61-490E-BE16-C28425E47263}" type="presOf" srcId="{05E76DF6-3583-4CC5-B6A7-0A2F835B9736}" destId="{88DEAF0E-4BD4-49D7-9626-D27D6D4BF0AF}" srcOrd="1" destOrd="0" presId="urn:microsoft.com/office/officeart/2005/8/layout/orgChart1"/>
    <dgm:cxn modelId="{2CDA2D76-FD57-42B2-AAFF-EAA136E94E57}" type="presOf" srcId="{525133AF-AA66-4B8B-B224-31CA8DF67623}" destId="{D23D877C-4E46-4D2C-9024-87C59CD85E23}" srcOrd="0" destOrd="0" presId="urn:microsoft.com/office/officeart/2005/8/layout/orgChart1"/>
    <dgm:cxn modelId="{A7D98B56-F57B-40E7-8577-902C7C7DF9C1}" srcId="{2476D3D1-AAF5-437B-9583-3183EB633A00}" destId="{932FEB54-1506-41B8-8836-41B4D3938645}" srcOrd="8" destOrd="0" parTransId="{2B261FDA-E868-41CF-91DA-3533EAFB2CDB}" sibTransId="{92E9B7C5-A979-4094-8B6C-DD08730B8F83}"/>
    <dgm:cxn modelId="{CCB2F557-52E9-45EF-A0FD-3CFD1567B72B}" type="presOf" srcId="{BD4A749C-50AC-4A92-8125-CFD528F03353}" destId="{7C53FD12-6EC8-4E31-9BC8-61D719D1AD45}" srcOrd="1" destOrd="0" presId="urn:microsoft.com/office/officeart/2005/8/layout/orgChart1"/>
    <dgm:cxn modelId="{AFFEF788-F19D-4FE3-863D-1E342CEC88B9}" type="presOf" srcId="{259ECE45-43F7-4C4B-85D1-212E8CD68FA0}" destId="{DADA35CC-6021-4BC4-8F81-301D12AF7418}" srcOrd="0" destOrd="0" presId="urn:microsoft.com/office/officeart/2005/8/layout/orgChart1"/>
    <dgm:cxn modelId="{7CFDB78D-A44B-4846-B81C-236AB2CDFE9B}" srcId="{2476D3D1-AAF5-437B-9583-3183EB633A00}" destId="{05E76DF6-3583-4CC5-B6A7-0A2F835B9736}" srcOrd="0" destOrd="0" parTransId="{84FA0BDC-FEDC-4AEF-ABA2-91A1FCE1EE00}" sibTransId="{7D61FC30-E813-49E2-96FE-AA7662D0B97A}"/>
    <dgm:cxn modelId="{646E2990-35C8-4755-A7E2-2DE8EE245D1D}" type="presOf" srcId="{9416DC64-A244-4F16-8696-7E86D7F5623C}" destId="{12EE4EF2-133B-4DBA-8585-D33B03818AF3}" srcOrd="1" destOrd="0" presId="urn:microsoft.com/office/officeart/2005/8/layout/orgChart1"/>
    <dgm:cxn modelId="{6FB4B690-14BA-4523-A3FD-6EBFE81B4344}" type="presOf" srcId="{932FEB54-1506-41B8-8836-41B4D3938645}" destId="{A646B2D3-A592-40E1-8275-832A7814F30C}" srcOrd="1" destOrd="0" presId="urn:microsoft.com/office/officeart/2005/8/layout/orgChart1"/>
    <dgm:cxn modelId="{C87F8595-C360-4933-AE32-CE76762D12CA}" type="presOf" srcId="{9416DC64-A244-4F16-8696-7E86D7F5623C}" destId="{F5BBC10A-3828-42CF-9E9D-725E925B121F}" srcOrd="0" destOrd="0" presId="urn:microsoft.com/office/officeart/2005/8/layout/orgChart1"/>
    <dgm:cxn modelId="{E035609F-EF73-4EEB-B37B-D80EF7FCFAB2}" type="presOf" srcId="{2B261FDA-E868-41CF-91DA-3533EAFB2CDB}" destId="{504CD544-272C-4387-9E74-F5081C8C08D4}" srcOrd="0" destOrd="0" presId="urn:microsoft.com/office/officeart/2005/8/layout/orgChart1"/>
    <dgm:cxn modelId="{2CBF31A3-03B0-4A61-9779-FB448AFD62D4}" type="presOf" srcId="{2476D3D1-AAF5-437B-9583-3183EB633A00}" destId="{6F2EF683-6426-4FF0-BEBE-DA803825D9A2}" srcOrd="0" destOrd="0" presId="urn:microsoft.com/office/officeart/2005/8/layout/orgChart1"/>
    <dgm:cxn modelId="{74EE4EA3-719B-4652-A59E-58C866F23172}" srcId="{BA29885A-1850-42AD-A923-8F99944A9B01}" destId="{2476D3D1-AAF5-437B-9583-3183EB633A00}" srcOrd="0" destOrd="0" parTransId="{A53B806E-232C-4461-9FA2-D2D92A180B00}" sibTransId="{ADD69B0C-598D-4D0A-8368-0585111CFF34}"/>
    <dgm:cxn modelId="{266E2DB6-2B13-4B77-A61A-0974B1B24345}" type="presOf" srcId="{84FA0BDC-FEDC-4AEF-ABA2-91A1FCE1EE00}" destId="{8AAB7004-0A22-4DF3-884E-9CF26D7776F1}" srcOrd="0" destOrd="0" presId="urn:microsoft.com/office/officeart/2005/8/layout/orgChart1"/>
    <dgm:cxn modelId="{F7EA71C2-F756-4D07-A792-72A681A500C4}" type="presOf" srcId="{05E76DF6-3583-4CC5-B6A7-0A2F835B9736}" destId="{23843EE1-9F99-4CAD-8829-AA1E63E420DC}" srcOrd="0" destOrd="0" presId="urn:microsoft.com/office/officeart/2005/8/layout/orgChart1"/>
    <dgm:cxn modelId="{4E02D7C2-EAAB-474C-B4FF-07D69B646DE2}" srcId="{2476D3D1-AAF5-437B-9583-3183EB633A00}" destId="{27382F75-376A-44DC-B73D-1995570A2D87}" srcOrd="3" destOrd="0" parTransId="{4D949A5B-9017-4FE3-B414-7D2C8D90F39A}" sibTransId="{F1552300-86CF-481E-B975-6B4BFF179E0F}"/>
    <dgm:cxn modelId="{4A27AEC6-C435-40D2-A9E8-D0F66CA67520}" srcId="{2476D3D1-AAF5-437B-9583-3183EB633A00}" destId="{549B9B84-33D0-4DAD-BF6C-421970881908}" srcOrd="9" destOrd="0" parTransId="{525133AF-AA66-4B8B-B224-31CA8DF67623}" sibTransId="{C4B61BF1-6076-4053-B2B0-2D9245B134F2}"/>
    <dgm:cxn modelId="{C4A70ECE-359E-4BCA-B071-E7CAB4E40451}" type="presOf" srcId="{E8E0486E-42EC-410C-94AC-175601440DD6}" destId="{18252E89-BFEF-4C57-A266-417762010B89}" srcOrd="1" destOrd="0" presId="urn:microsoft.com/office/officeart/2005/8/layout/orgChart1"/>
    <dgm:cxn modelId="{5BB2F2DF-D189-44E5-BB3F-6E1045CF3BA4}" type="presOf" srcId="{B73DC6A1-15DC-4A57-8527-53759B7CE088}" destId="{8D91926D-D06E-4B3C-821D-F29EBD69E41D}" srcOrd="0" destOrd="0" presId="urn:microsoft.com/office/officeart/2005/8/layout/orgChart1"/>
    <dgm:cxn modelId="{ACAA99E5-4EEF-45BE-BB11-BF25F8386F35}" srcId="{2476D3D1-AAF5-437B-9583-3183EB633A00}" destId="{D4CC5107-7977-45F2-8133-AC0CC2D4B557}" srcOrd="5" destOrd="0" parTransId="{259ECE45-43F7-4C4B-85D1-212E8CD68FA0}" sibTransId="{53714496-3735-47F8-AD14-896DBC2AA821}"/>
    <dgm:cxn modelId="{CB262FE7-7773-45B0-BC71-19F86DDDAE52}" type="presOf" srcId="{E771DCFF-0FB3-4FBF-BD98-13145A3CEE6C}" destId="{10F99704-C3EC-4DD1-908A-EF54C1DD4F11}" srcOrd="1" destOrd="0" presId="urn:microsoft.com/office/officeart/2005/8/layout/orgChart1"/>
    <dgm:cxn modelId="{6DC7DAEC-E461-46FB-8C6C-1DD61CFC1663}" type="presOf" srcId="{7870E8AA-6FD7-4779-9346-83B296BAA2FA}" destId="{71EAF47E-5FF6-43A2-B475-CF1A2E6EC85A}" srcOrd="0" destOrd="0" presId="urn:microsoft.com/office/officeart/2005/8/layout/orgChart1"/>
    <dgm:cxn modelId="{D0C9C5FC-CC37-4B44-9ED0-D3601E38B637}" type="presOf" srcId="{549B9B84-33D0-4DAD-BF6C-421970881908}" destId="{24348083-ECE9-4FDD-88CB-540278C69095}" srcOrd="1" destOrd="0" presId="urn:microsoft.com/office/officeart/2005/8/layout/orgChart1"/>
    <dgm:cxn modelId="{72A62348-029C-4C14-BD79-31E244F0B6F7}" type="presParOf" srcId="{04CA1B10-F0C5-4875-B32A-66A0F3801DA3}" destId="{CD6FF554-E902-421C-A41A-4066A75AD847}" srcOrd="0" destOrd="0" presId="urn:microsoft.com/office/officeart/2005/8/layout/orgChart1"/>
    <dgm:cxn modelId="{9F6BBCD0-B29E-4EE7-9F93-51B257F2C508}" type="presParOf" srcId="{CD6FF554-E902-421C-A41A-4066A75AD847}" destId="{C1AA3108-9F28-46C4-A5BB-D3A8D5BF5ED8}" srcOrd="0" destOrd="0" presId="urn:microsoft.com/office/officeart/2005/8/layout/orgChart1"/>
    <dgm:cxn modelId="{501A8251-A017-4331-A15E-C33C8C521E00}" type="presParOf" srcId="{C1AA3108-9F28-46C4-A5BB-D3A8D5BF5ED8}" destId="{6F2EF683-6426-4FF0-BEBE-DA803825D9A2}" srcOrd="0" destOrd="0" presId="urn:microsoft.com/office/officeart/2005/8/layout/orgChart1"/>
    <dgm:cxn modelId="{DF6D7852-E8FC-4A30-8A28-FB7906C8772C}" type="presParOf" srcId="{C1AA3108-9F28-46C4-A5BB-D3A8D5BF5ED8}" destId="{48403B1C-E8F8-4CB5-AE59-F43207600587}" srcOrd="1" destOrd="0" presId="urn:microsoft.com/office/officeart/2005/8/layout/orgChart1"/>
    <dgm:cxn modelId="{37F25E04-74EC-4256-93C7-96597F648DEA}" type="presParOf" srcId="{CD6FF554-E902-421C-A41A-4066A75AD847}" destId="{B432FC6E-8A3D-4704-B1A3-B8F7E52CE7D1}" srcOrd="1" destOrd="0" presId="urn:microsoft.com/office/officeart/2005/8/layout/orgChart1"/>
    <dgm:cxn modelId="{35D77698-8419-41AA-9AA9-B3B9589BC071}" type="presParOf" srcId="{B432FC6E-8A3D-4704-B1A3-B8F7E52CE7D1}" destId="{22CEF931-7DD0-40B2-B32B-B2229682A267}" srcOrd="0" destOrd="0" presId="urn:microsoft.com/office/officeart/2005/8/layout/orgChart1"/>
    <dgm:cxn modelId="{B852C6BA-6605-4B37-B0AF-6E6AC1E6AB41}" type="presParOf" srcId="{B432FC6E-8A3D-4704-B1A3-B8F7E52CE7D1}" destId="{41C5D6C0-7B83-48DF-87BA-A87977A95CFC}" srcOrd="1" destOrd="0" presId="urn:microsoft.com/office/officeart/2005/8/layout/orgChart1"/>
    <dgm:cxn modelId="{9B522AEE-26B4-4F69-AF56-9719CFCD0989}" type="presParOf" srcId="{41C5D6C0-7B83-48DF-87BA-A87977A95CFC}" destId="{3B0325FE-FEC0-46E0-B8FF-4D2AC4DDCC5D}" srcOrd="0" destOrd="0" presId="urn:microsoft.com/office/officeart/2005/8/layout/orgChart1"/>
    <dgm:cxn modelId="{0BC0D4D7-6086-4D7E-B410-FC4B3D120D0C}" type="presParOf" srcId="{3B0325FE-FEC0-46E0-B8FF-4D2AC4DDCC5D}" destId="{B2D82D54-2461-4220-9919-49E969EFFE59}" srcOrd="0" destOrd="0" presId="urn:microsoft.com/office/officeart/2005/8/layout/orgChart1"/>
    <dgm:cxn modelId="{37208675-E760-4684-99B6-2228B1C1C768}" type="presParOf" srcId="{3B0325FE-FEC0-46E0-B8FF-4D2AC4DDCC5D}" destId="{18252E89-BFEF-4C57-A266-417762010B89}" srcOrd="1" destOrd="0" presId="urn:microsoft.com/office/officeart/2005/8/layout/orgChart1"/>
    <dgm:cxn modelId="{1F1D7A04-CACA-4B67-8590-8B34CD9C743A}" type="presParOf" srcId="{41C5D6C0-7B83-48DF-87BA-A87977A95CFC}" destId="{19AB9D16-E84D-4583-8FF8-0A52CDBE11D2}" srcOrd="1" destOrd="0" presId="urn:microsoft.com/office/officeart/2005/8/layout/orgChart1"/>
    <dgm:cxn modelId="{656DF725-6E55-434C-B3F4-1C83C17A687B}" type="presParOf" srcId="{41C5D6C0-7B83-48DF-87BA-A87977A95CFC}" destId="{3921F58B-BB63-4A69-91F7-C1A8FE3727F2}" srcOrd="2" destOrd="0" presId="urn:microsoft.com/office/officeart/2005/8/layout/orgChart1"/>
    <dgm:cxn modelId="{362B4A62-7A91-4CD3-BF77-DEC23E08DC8E}" type="presParOf" srcId="{B432FC6E-8A3D-4704-B1A3-B8F7E52CE7D1}" destId="{410A3B92-81EA-4329-A06A-CA50640E9C13}" srcOrd="2" destOrd="0" presId="urn:microsoft.com/office/officeart/2005/8/layout/orgChart1"/>
    <dgm:cxn modelId="{C9832651-8C36-43D2-BE44-05EC7BD4ECE9}" type="presParOf" srcId="{B432FC6E-8A3D-4704-B1A3-B8F7E52CE7D1}" destId="{B4AC5A44-8607-42D6-B53B-A40F2E15B7DE}" srcOrd="3" destOrd="0" presId="urn:microsoft.com/office/officeart/2005/8/layout/orgChart1"/>
    <dgm:cxn modelId="{B73B52A7-F3EB-4188-8AD8-597FDFB648ED}" type="presParOf" srcId="{B4AC5A44-8607-42D6-B53B-A40F2E15B7DE}" destId="{F1D7B5BA-BA80-42BD-80A1-305349582F6C}" srcOrd="0" destOrd="0" presId="urn:microsoft.com/office/officeart/2005/8/layout/orgChart1"/>
    <dgm:cxn modelId="{D3391917-F64B-49D6-BCDE-234444D9F9DB}" type="presParOf" srcId="{F1D7B5BA-BA80-42BD-80A1-305349582F6C}" destId="{5C1080F7-0728-4D55-9F86-0CE43DA6710F}" srcOrd="0" destOrd="0" presId="urn:microsoft.com/office/officeart/2005/8/layout/orgChart1"/>
    <dgm:cxn modelId="{BC67E269-E8EF-4E69-B06C-BB2655B6055C}" type="presParOf" srcId="{F1D7B5BA-BA80-42BD-80A1-305349582F6C}" destId="{72AAD55D-9429-4F6C-847C-DFC1E26A64EB}" srcOrd="1" destOrd="0" presId="urn:microsoft.com/office/officeart/2005/8/layout/orgChart1"/>
    <dgm:cxn modelId="{0FF8D2B1-AAE8-44E8-9A06-56A46F46DA39}" type="presParOf" srcId="{B4AC5A44-8607-42D6-B53B-A40F2E15B7DE}" destId="{950788BF-A2A0-44AF-B07F-16FD810C174A}" srcOrd="1" destOrd="0" presId="urn:microsoft.com/office/officeart/2005/8/layout/orgChart1"/>
    <dgm:cxn modelId="{0C4DD5AC-3E3B-4E71-816A-EC6B3F25A7E0}" type="presParOf" srcId="{B4AC5A44-8607-42D6-B53B-A40F2E15B7DE}" destId="{8CDA4C3A-03D8-486D-B229-40E6199BCECB}" srcOrd="2" destOrd="0" presId="urn:microsoft.com/office/officeart/2005/8/layout/orgChart1"/>
    <dgm:cxn modelId="{DD59A94B-1D43-4FC4-A728-E901C85C477E}" type="presParOf" srcId="{B432FC6E-8A3D-4704-B1A3-B8F7E52CE7D1}" destId="{2AF4645E-B173-47EE-873B-C31C00F98F6D}" srcOrd="4" destOrd="0" presId="urn:microsoft.com/office/officeart/2005/8/layout/orgChart1"/>
    <dgm:cxn modelId="{EAF77D73-8225-463B-850C-0E924C26A082}" type="presParOf" srcId="{B432FC6E-8A3D-4704-B1A3-B8F7E52CE7D1}" destId="{7270DB12-1F30-44D5-B0DD-2A9419349F5C}" srcOrd="5" destOrd="0" presId="urn:microsoft.com/office/officeart/2005/8/layout/orgChart1"/>
    <dgm:cxn modelId="{06EFFD8E-43D3-4271-96A4-261E8E22DB4E}" type="presParOf" srcId="{7270DB12-1F30-44D5-B0DD-2A9419349F5C}" destId="{5A046AFC-934E-49E3-A72A-0893C594F688}" srcOrd="0" destOrd="0" presId="urn:microsoft.com/office/officeart/2005/8/layout/orgChart1"/>
    <dgm:cxn modelId="{C71F4DEF-1505-4D5A-9DB4-D963FB0E00E7}" type="presParOf" srcId="{5A046AFC-934E-49E3-A72A-0893C594F688}" destId="{DC11544B-2642-4B47-9EDB-4A26941062C6}" srcOrd="0" destOrd="0" presId="urn:microsoft.com/office/officeart/2005/8/layout/orgChart1"/>
    <dgm:cxn modelId="{68553743-C606-4844-9A10-479E026864D1}" type="presParOf" srcId="{5A046AFC-934E-49E3-A72A-0893C594F688}" destId="{10F99704-C3EC-4DD1-908A-EF54C1DD4F11}" srcOrd="1" destOrd="0" presId="urn:microsoft.com/office/officeart/2005/8/layout/orgChart1"/>
    <dgm:cxn modelId="{C619211C-73B7-45BB-B4C4-ED0DA8B5FDB9}" type="presParOf" srcId="{7270DB12-1F30-44D5-B0DD-2A9419349F5C}" destId="{CD4A645A-4799-4EDA-93F8-1B93F349C2EE}" srcOrd="1" destOrd="0" presId="urn:microsoft.com/office/officeart/2005/8/layout/orgChart1"/>
    <dgm:cxn modelId="{CF23FA89-75FF-442F-943D-E62A108060DD}" type="presParOf" srcId="{7270DB12-1F30-44D5-B0DD-2A9419349F5C}" destId="{AE9F95B6-A5C3-46E4-AE2A-90C824998373}" srcOrd="2" destOrd="0" presId="urn:microsoft.com/office/officeart/2005/8/layout/orgChart1"/>
    <dgm:cxn modelId="{2D4E007D-3F5C-4001-89E5-D96A41683755}" type="presParOf" srcId="{B432FC6E-8A3D-4704-B1A3-B8F7E52CE7D1}" destId="{DADA35CC-6021-4BC4-8F81-301D12AF7418}" srcOrd="6" destOrd="0" presId="urn:microsoft.com/office/officeart/2005/8/layout/orgChart1"/>
    <dgm:cxn modelId="{B4897358-85B5-4B57-A85B-2738F7903FF5}" type="presParOf" srcId="{B432FC6E-8A3D-4704-B1A3-B8F7E52CE7D1}" destId="{37EF8A57-DC85-44C6-9C4A-D485CA2E4E32}" srcOrd="7" destOrd="0" presId="urn:microsoft.com/office/officeart/2005/8/layout/orgChart1"/>
    <dgm:cxn modelId="{8B400859-0D45-423C-B335-0C0365CF018C}" type="presParOf" srcId="{37EF8A57-DC85-44C6-9C4A-D485CA2E4E32}" destId="{4E7AAFCA-D3E9-433E-88D1-8962C2DABC26}" srcOrd="0" destOrd="0" presId="urn:microsoft.com/office/officeart/2005/8/layout/orgChart1"/>
    <dgm:cxn modelId="{7531E0BF-B173-4833-984D-989CEFE0EF58}" type="presParOf" srcId="{4E7AAFCA-D3E9-433E-88D1-8962C2DABC26}" destId="{444047A8-1B5E-4F3E-BCA5-8D5F2AB7AC2E}" srcOrd="0" destOrd="0" presId="urn:microsoft.com/office/officeart/2005/8/layout/orgChart1"/>
    <dgm:cxn modelId="{B1B0D5CB-6A6D-4B95-B2DF-522A9096AE11}" type="presParOf" srcId="{4E7AAFCA-D3E9-433E-88D1-8962C2DABC26}" destId="{C3292798-D11D-4389-9A17-564E84817A23}" srcOrd="1" destOrd="0" presId="urn:microsoft.com/office/officeart/2005/8/layout/orgChart1"/>
    <dgm:cxn modelId="{08C4C00B-4E5E-4722-91AD-BEEE120AE3E4}" type="presParOf" srcId="{37EF8A57-DC85-44C6-9C4A-D485CA2E4E32}" destId="{2F9C6E12-3540-49CB-9482-76CA448C2B03}" srcOrd="1" destOrd="0" presId="urn:microsoft.com/office/officeart/2005/8/layout/orgChart1"/>
    <dgm:cxn modelId="{DCAE03CF-017F-4584-A377-6F7261E2F403}" type="presParOf" srcId="{37EF8A57-DC85-44C6-9C4A-D485CA2E4E32}" destId="{2569827E-1F43-480D-A204-7C4D1B355C63}" srcOrd="2" destOrd="0" presId="urn:microsoft.com/office/officeart/2005/8/layout/orgChart1"/>
    <dgm:cxn modelId="{2406A34A-D22A-4688-B669-730F45BD8536}" type="presParOf" srcId="{B432FC6E-8A3D-4704-B1A3-B8F7E52CE7D1}" destId="{71EAF47E-5FF6-43A2-B475-CF1A2E6EC85A}" srcOrd="8" destOrd="0" presId="urn:microsoft.com/office/officeart/2005/8/layout/orgChart1"/>
    <dgm:cxn modelId="{A8023CC6-AC9A-4C17-A02B-2537A5D796B7}" type="presParOf" srcId="{B432FC6E-8A3D-4704-B1A3-B8F7E52CE7D1}" destId="{C09E5770-F572-44A1-8269-67E42415C403}" srcOrd="9" destOrd="0" presId="urn:microsoft.com/office/officeart/2005/8/layout/orgChart1"/>
    <dgm:cxn modelId="{BDC2F7A3-3964-43A5-ADD8-C885D7D0796E}" type="presParOf" srcId="{C09E5770-F572-44A1-8269-67E42415C403}" destId="{83A77452-057F-49E9-9C48-7BC693D55CBB}" srcOrd="0" destOrd="0" presId="urn:microsoft.com/office/officeart/2005/8/layout/orgChart1"/>
    <dgm:cxn modelId="{D301DA60-7BC9-413B-A079-219E9B2FF3DB}" type="presParOf" srcId="{83A77452-057F-49E9-9C48-7BC693D55CBB}" destId="{F5BBC10A-3828-42CF-9E9D-725E925B121F}" srcOrd="0" destOrd="0" presId="urn:microsoft.com/office/officeart/2005/8/layout/orgChart1"/>
    <dgm:cxn modelId="{407AA50B-2C00-40BD-8B2C-363ACCD49ACC}" type="presParOf" srcId="{83A77452-057F-49E9-9C48-7BC693D55CBB}" destId="{12EE4EF2-133B-4DBA-8585-D33B03818AF3}" srcOrd="1" destOrd="0" presId="urn:microsoft.com/office/officeart/2005/8/layout/orgChart1"/>
    <dgm:cxn modelId="{EB3C2807-2C95-4C61-8DE6-1B06FCD064AD}" type="presParOf" srcId="{C09E5770-F572-44A1-8269-67E42415C403}" destId="{A23D9CD1-5149-4728-8C28-22AAD2316B76}" srcOrd="1" destOrd="0" presId="urn:microsoft.com/office/officeart/2005/8/layout/orgChart1"/>
    <dgm:cxn modelId="{E6557F54-F3BF-414A-9274-EAF4EF2C1F50}" type="presParOf" srcId="{C09E5770-F572-44A1-8269-67E42415C403}" destId="{9DB62367-2B48-4901-9AB9-384E31D91CB4}" srcOrd="2" destOrd="0" presId="urn:microsoft.com/office/officeart/2005/8/layout/orgChart1"/>
    <dgm:cxn modelId="{4635493B-4B23-4BFA-B7CE-FDF45DFAC39A}" type="presParOf" srcId="{B432FC6E-8A3D-4704-B1A3-B8F7E52CE7D1}" destId="{42C8C1A3-C631-4FA0-B937-42F1DBC32792}" srcOrd="10" destOrd="0" presId="urn:microsoft.com/office/officeart/2005/8/layout/orgChart1"/>
    <dgm:cxn modelId="{1E34A0CC-2852-4DD5-B8E1-2AF1435079A3}" type="presParOf" srcId="{B432FC6E-8A3D-4704-B1A3-B8F7E52CE7D1}" destId="{38ABCD8D-4E86-4A8C-84F8-0E1F56D2E938}" srcOrd="11" destOrd="0" presId="urn:microsoft.com/office/officeart/2005/8/layout/orgChart1"/>
    <dgm:cxn modelId="{33858A1C-C34D-4095-8F5C-29A11C6BC0EA}" type="presParOf" srcId="{38ABCD8D-4E86-4A8C-84F8-0E1F56D2E938}" destId="{FA87A0CD-330B-4FF1-9C80-6B199AFBE7C0}" srcOrd="0" destOrd="0" presId="urn:microsoft.com/office/officeart/2005/8/layout/orgChart1"/>
    <dgm:cxn modelId="{03BF2DD2-9812-418E-BB5B-904CFF57117A}" type="presParOf" srcId="{FA87A0CD-330B-4FF1-9C80-6B199AFBE7C0}" destId="{C46BBA0B-171C-47CB-A941-282B37CD0263}" srcOrd="0" destOrd="0" presId="urn:microsoft.com/office/officeart/2005/8/layout/orgChart1"/>
    <dgm:cxn modelId="{9BBA1593-63BA-4539-9C59-656FB19376C8}" type="presParOf" srcId="{FA87A0CD-330B-4FF1-9C80-6B199AFBE7C0}" destId="{7C53FD12-6EC8-4E31-9BC8-61D719D1AD45}" srcOrd="1" destOrd="0" presId="urn:microsoft.com/office/officeart/2005/8/layout/orgChart1"/>
    <dgm:cxn modelId="{AFE8A6AC-BC20-446F-9F4E-8499877C322B}" type="presParOf" srcId="{38ABCD8D-4E86-4A8C-84F8-0E1F56D2E938}" destId="{C6321DAE-D8FA-4ABB-BE0E-67E238AB0207}" srcOrd="1" destOrd="0" presId="urn:microsoft.com/office/officeart/2005/8/layout/orgChart1"/>
    <dgm:cxn modelId="{559E646A-4075-4AF0-844E-0D3E96B215FF}" type="presParOf" srcId="{38ABCD8D-4E86-4A8C-84F8-0E1F56D2E938}" destId="{9DC146D2-DBA8-4F5E-AA70-898D5678CD26}" srcOrd="2" destOrd="0" presId="urn:microsoft.com/office/officeart/2005/8/layout/orgChart1"/>
    <dgm:cxn modelId="{CCECD141-691E-4D07-A763-AF99011CAD7B}" type="presParOf" srcId="{B432FC6E-8A3D-4704-B1A3-B8F7E52CE7D1}" destId="{504CD544-272C-4387-9E74-F5081C8C08D4}" srcOrd="12" destOrd="0" presId="urn:microsoft.com/office/officeart/2005/8/layout/orgChart1"/>
    <dgm:cxn modelId="{A7DEE5C9-C530-457B-9A7A-3643C77442E5}" type="presParOf" srcId="{B432FC6E-8A3D-4704-B1A3-B8F7E52CE7D1}" destId="{51AE9C21-2058-416D-B6B4-95AC0EE06D21}" srcOrd="13" destOrd="0" presId="urn:microsoft.com/office/officeart/2005/8/layout/orgChart1"/>
    <dgm:cxn modelId="{445FCEC5-C3DD-45A6-81D5-8EC68C3740C4}" type="presParOf" srcId="{51AE9C21-2058-416D-B6B4-95AC0EE06D21}" destId="{15CB3585-84D4-4064-8027-07BB9A7FE8E5}" srcOrd="0" destOrd="0" presId="urn:microsoft.com/office/officeart/2005/8/layout/orgChart1"/>
    <dgm:cxn modelId="{DFD22681-696C-4F16-A183-91CED9670014}" type="presParOf" srcId="{15CB3585-84D4-4064-8027-07BB9A7FE8E5}" destId="{EF07B3C7-50DB-46AD-B7E8-55F4A3B4636E}" srcOrd="0" destOrd="0" presId="urn:microsoft.com/office/officeart/2005/8/layout/orgChart1"/>
    <dgm:cxn modelId="{843598E8-FA02-41B1-B6CE-330EDFCDCBD2}" type="presParOf" srcId="{15CB3585-84D4-4064-8027-07BB9A7FE8E5}" destId="{A646B2D3-A592-40E1-8275-832A7814F30C}" srcOrd="1" destOrd="0" presId="urn:microsoft.com/office/officeart/2005/8/layout/orgChart1"/>
    <dgm:cxn modelId="{ECCD4E4D-C038-4190-8450-F78FA0332341}" type="presParOf" srcId="{51AE9C21-2058-416D-B6B4-95AC0EE06D21}" destId="{A144F6F3-2229-4C02-951B-5B7FAB2C51D2}" srcOrd="1" destOrd="0" presId="urn:microsoft.com/office/officeart/2005/8/layout/orgChart1"/>
    <dgm:cxn modelId="{C56296C8-B0B9-4F2A-9081-76EC131B14A5}" type="presParOf" srcId="{51AE9C21-2058-416D-B6B4-95AC0EE06D21}" destId="{C9F13E45-DD6E-4E74-AA6E-7729624550AC}" srcOrd="2" destOrd="0" presId="urn:microsoft.com/office/officeart/2005/8/layout/orgChart1"/>
    <dgm:cxn modelId="{7F47897C-2978-45F1-95C2-2B3235A7B27E}" type="presParOf" srcId="{B432FC6E-8A3D-4704-B1A3-B8F7E52CE7D1}" destId="{D23D877C-4E46-4D2C-9024-87C59CD85E23}" srcOrd="14" destOrd="0" presId="urn:microsoft.com/office/officeart/2005/8/layout/orgChart1"/>
    <dgm:cxn modelId="{A9DAF139-6C8E-4191-B660-33BF76223E06}" type="presParOf" srcId="{B432FC6E-8A3D-4704-B1A3-B8F7E52CE7D1}" destId="{A3247136-A4DC-41BF-B310-385DE2C88383}" srcOrd="15" destOrd="0" presId="urn:microsoft.com/office/officeart/2005/8/layout/orgChart1"/>
    <dgm:cxn modelId="{9A23F03E-4A3D-48DB-944C-7641FCE84C5A}" type="presParOf" srcId="{A3247136-A4DC-41BF-B310-385DE2C88383}" destId="{BC486191-A6ED-4156-A5D5-3FDB23A2F0B5}" srcOrd="0" destOrd="0" presId="urn:microsoft.com/office/officeart/2005/8/layout/orgChart1"/>
    <dgm:cxn modelId="{F6A13ACB-F34E-495F-8266-B03F2885BCF9}" type="presParOf" srcId="{BC486191-A6ED-4156-A5D5-3FDB23A2F0B5}" destId="{01BF57C6-BEAF-4497-B08B-4D15AB357314}" srcOrd="0" destOrd="0" presId="urn:microsoft.com/office/officeart/2005/8/layout/orgChart1"/>
    <dgm:cxn modelId="{8FFF7EB4-09A6-4C37-9B48-9EF4C17D3271}" type="presParOf" srcId="{BC486191-A6ED-4156-A5D5-3FDB23A2F0B5}" destId="{24348083-ECE9-4FDD-88CB-540278C69095}" srcOrd="1" destOrd="0" presId="urn:microsoft.com/office/officeart/2005/8/layout/orgChart1"/>
    <dgm:cxn modelId="{A04C6F91-DBF1-4D31-A07C-38C2730716E6}" type="presParOf" srcId="{A3247136-A4DC-41BF-B310-385DE2C88383}" destId="{E98FF4FF-D503-4AFA-ADF6-BAC5A9006A54}" srcOrd="1" destOrd="0" presId="urn:microsoft.com/office/officeart/2005/8/layout/orgChart1"/>
    <dgm:cxn modelId="{D1877EF3-CF48-44FE-AA56-93D2611DC0B1}" type="presParOf" srcId="{A3247136-A4DC-41BF-B310-385DE2C88383}" destId="{2D8F92C2-9FEC-4CD5-BE1F-6A60AE33ECF2}" srcOrd="2" destOrd="0" presId="urn:microsoft.com/office/officeart/2005/8/layout/orgChart1"/>
    <dgm:cxn modelId="{8313D815-3DA4-40C0-A4DF-75E12BA8DF29}" type="presParOf" srcId="{CD6FF554-E902-421C-A41A-4066A75AD847}" destId="{8DACB9C7-2536-4680-8DF0-4C17EBBFEDF8}" srcOrd="2" destOrd="0" presId="urn:microsoft.com/office/officeart/2005/8/layout/orgChart1"/>
    <dgm:cxn modelId="{FDE1F1A7-76D2-48F3-957F-F77D4B8DDC7F}" type="presParOf" srcId="{8DACB9C7-2536-4680-8DF0-4C17EBBFEDF8}" destId="{8AAB7004-0A22-4DF3-884E-9CF26D7776F1}" srcOrd="0" destOrd="0" presId="urn:microsoft.com/office/officeart/2005/8/layout/orgChart1"/>
    <dgm:cxn modelId="{079E4E84-A66D-4F65-ACBF-64FC48F14369}" type="presParOf" srcId="{8DACB9C7-2536-4680-8DF0-4C17EBBFEDF8}" destId="{7B36CAC8-429C-4BB2-BE73-3FD8FF4EB7AD}" srcOrd="1" destOrd="0" presId="urn:microsoft.com/office/officeart/2005/8/layout/orgChart1"/>
    <dgm:cxn modelId="{E47159B7-E677-4C1E-9D22-62C2F0AEDDF8}" type="presParOf" srcId="{7B36CAC8-429C-4BB2-BE73-3FD8FF4EB7AD}" destId="{876A6B50-DD3D-48A7-B496-01B4D86410A5}" srcOrd="0" destOrd="0" presId="urn:microsoft.com/office/officeart/2005/8/layout/orgChart1"/>
    <dgm:cxn modelId="{590DAC4B-2EB3-481B-AAC7-D39437C566B1}" type="presParOf" srcId="{876A6B50-DD3D-48A7-B496-01B4D86410A5}" destId="{23843EE1-9F99-4CAD-8829-AA1E63E420DC}" srcOrd="0" destOrd="0" presId="urn:microsoft.com/office/officeart/2005/8/layout/orgChart1"/>
    <dgm:cxn modelId="{A00299BF-0FCA-4184-BE6E-6603E3DFB61A}" type="presParOf" srcId="{876A6B50-DD3D-48A7-B496-01B4D86410A5}" destId="{88DEAF0E-4BD4-49D7-9626-D27D6D4BF0AF}" srcOrd="1" destOrd="0" presId="urn:microsoft.com/office/officeart/2005/8/layout/orgChart1"/>
    <dgm:cxn modelId="{6C86234C-E895-43CF-A1D2-9B702B055719}" type="presParOf" srcId="{7B36CAC8-429C-4BB2-BE73-3FD8FF4EB7AD}" destId="{84CEBE23-01A3-4427-8C14-A4F9EAF9678B}" srcOrd="1" destOrd="0" presId="urn:microsoft.com/office/officeart/2005/8/layout/orgChart1"/>
    <dgm:cxn modelId="{9D865A88-90B8-4E94-9AB3-90693CB3DEB0}" type="presParOf" srcId="{7B36CAC8-429C-4BB2-BE73-3FD8FF4EB7AD}" destId="{241DE28F-683B-4566-8DCB-AD7D148EDE31}" srcOrd="2" destOrd="0" presId="urn:microsoft.com/office/officeart/2005/8/layout/orgChart1"/>
    <dgm:cxn modelId="{ED044196-8DC7-4D6D-A671-7BECA753B82C}" type="presParOf" srcId="{8DACB9C7-2536-4680-8DF0-4C17EBBFEDF8}" destId="{8D91926D-D06E-4B3C-821D-F29EBD69E41D}" srcOrd="2" destOrd="0" presId="urn:microsoft.com/office/officeart/2005/8/layout/orgChart1"/>
    <dgm:cxn modelId="{D809D4DF-711B-4BC7-B094-4C1A7EA366DA}" type="presParOf" srcId="{8DACB9C7-2536-4680-8DF0-4C17EBBFEDF8}" destId="{773F9623-673F-4707-A91A-2B8C159B6782}" srcOrd="3" destOrd="0" presId="urn:microsoft.com/office/officeart/2005/8/layout/orgChart1"/>
    <dgm:cxn modelId="{3164072A-B802-45C3-812B-E9980ECFF122}" type="presParOf" srcId="{773F9623-673F-4707-A91A-2B8C159B6782}" destId="{CAFAB786-314F-490A-BAF3-012D554C7F9A}" srcOrd="0" destOrd="0" presId="urn:microsoft.com/office/officeart/2005/8/layout/orgChart1"/>
    <dgm:cxn modelId="{D922BD82-064C-4538-8889-538B4FAA860F}" type="presParOf" srcId="{CAFAB786-314F-490A-BAF3-012D554C7F9A}" destId="{3C036651-52A0-4680-8713-91E917277EF1}" srcOrd="0" destOrd="0" presId="urn:microsoft.com/office/officeart/2005/8/layout/orgChart1"/>
    <dgm:cxn modelId="{90CA3A69-ABEA-4DC2-B021-92D615461056}" type="presParOf" srcId="{CAFAB786-314F-490A-BAF3-012D554C7F9A}" destId="{3ECEDD05-3EBC-4DCB-BE2E-199850194C05}" srcOrd="1" destOrd="0" presId="urn:microsoft.com/office/officeart/2005/8/layout/orgChart1"/>
    <dgm:cxn modelId="{9A98F93E-F6F7-4900-B7D5-C213E2C9B712}" type="presParOf" srcId="{773F9623-673F-4707-A91A-2B8C159B6782}" destId="{ECB6DF5D-7099-4C79-A048-BF9607C08156}" srcOrd="1" destOrd="0" presId="urn:microsoft.com/office/officeart/2005/8/layout/orgChart1"/>
    <dgm:cxn modelId="{3C8CD4E8-332D-48A1-8DAE-E41768F0561D}" type="presParOf" srcId="{773F9623-673F-4707-A91A-2B8C159B6782}" destId="{C99B3B84-5F37-4448-A01E-963043F2469D}" srcOrd="2" destOrd="0" presId="urn:microsoft.com/office/officeart/2005/8/layout/orgChart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91926D-D06E-4B3C-821D-F29EBD69E41D}">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AB7004-0A22-4DF3-884E-9CF26D7776F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3D877C-4E46-4D2C-9024-87C59CD85E23}">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4CD544-272C-4387-9E74-F5081C8C08D4}">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C8C1A3-C631-4FA0-B937-42F1DBC32792}">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EAF47E-5FF6-43A2-B475-CF1A2E6EC85A}">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DA35CC-6021-4BC4-8F81-301D12AF7418}">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F4645E-B173-47EE-873B-C31C00F98F6D}">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0A3B92-81EA-4329-A06A-CA50640E9C13}">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CEF931-7DD0-40B2-B32B-B2229682A267}">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2EF683-6426-4FF0-BEBE-DA803825D9A2}">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pl-PL"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omitet Sterujący</a:t>
          </a:r>
        </a:p>
      </dsp:txBody>
      <dsp:txXfrm>
        <a:off x="1715492" y="676999"/>
        <a:ext cx="405050" cy="202525"/>
      </dsp:txXfrm>
    </dsp:sp>
    <dsp:sp modelId="{B2D82D54-2461-4220-9919-49E969EFFE59}">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080F7-0728-4D55-9F86-0CE43DA6710F}">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Logistyka</a:t>
          </a:r>
          <a:endParaRPr lang="pl-PL" sz="500" kern="1200"/>
        </a:p>
      </dsp:txBody>
      <dsp:txXfrm>
        <a:off x="490215" y="1252170"/>
        <a:ext cx="405050" cy="202525"/>
      </dsp:txXfrm>
    </dsp:sp>
    <dsp:sp modelId="{DC11544B-2642-4B47-9EDB-4A26941062C6}">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444047A8-1B5E-4F3E-BCA5-8D5F2AB7AC2E}">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F5BBC10A-3828-42CF-9E9D-725E925B121F}">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C46BBA0B-171C-47CB-A941-282B37CD0263}">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EF07B3C7-50DB-46AD-B7E8-55F4A3B4636E}">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01BF57C6-BEAF-4497-B08B-4D15AB357314}">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23843EE1-9F99-4CAD-8829-AA1E63E420DC}">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ierownik projektu</a:t>
          </a:r>
          <a:endParaRPr lang="pl-PL" sz="500" kern="1200"/>
        </a:p>
      </dsp:txBody>
      <dsp:txXfrm>
        <a:off x="1470437" y="964584"/>
        <a:ext cx="405050" cy="202525"/>
      </dsp:txXfrm>
    </dsp:sp>
    <dsp:sp modelId="{3C036651-52A0-4680-8713-91E917277EF1}">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Międzynarodowy dział IT</a:t>
          </a:r>
          <a:endParaRPr lang="pl-PL"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61</TotalTime>
  <Pages>50</Pages>
  <Words>11032</Words>
  <Characters>66192</Characters>
  <Application>Microsoft Office Word</Application>
  <DocSecurity>0</DocSecurity>
  <Lines>551</Lines>
  <Paragraphs>15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228</cp:revision>
  <cp:lastPrinted>2022-10-11T10:38:00Z</cp:lastPrinted>
  <dcterms:created xsi:type="dcterms:W3CDTF">2022-07-24T14:55:00Z</dcterms:created>
  <dcterms:modified xsi:type="dcterms:W3CDTF">2022-10-17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SggeUcj"/&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